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70" w:type="dxa"/>
          <w:right w:w="70" w:type="dxa"/>
        </w:tblCellMar>
        <w:tblLook w:val="04A0" w:firstRow="1" w:lastRow="0" w:firstColumn="1" w:lastColumn="0" w:noHBand="0" w:noVBand="1"/>
      </w:tblPr>
      <w:tblGrid>
        <w:gridCol w:w="888"/>
        <w:gridCol w:w="1776"/>
        <w:gridCol w:w="771"/>
        <w:gridCol w:w="905"/>
        <w:gridCol w:w="1909"/>
        <w:gridCol w:w="617"/>
        <w:gridCol w:w="603"/>
        <w:gridCol w:w="509"/>
        <w:gridCol w:w="1244"/>
        <w:gridCol w:w="1378"/>
        <w:gridCol w:w="1750"/>
        <w:gridCol w:w="935"/>
        <w:gridCol w:w="1001"/>
      </w:tblGrid>
      <w:tr w:rsidR="00BC4F51" w:rsidRPr="00F711EF" w14:paraId="386DAFA3" w14:textId="77777777" w:rsidTr="00374D52">
        <w:trPr>
          <w:trHeight w:val="20"/>
        </w:trPr>
        <w:tc>
          <w:tcPr>
            <w:tcW w:w="157" w:type="pct"/>
            <w:vMerge w:val="restart"/>
            <w:tcBorders>
              <w:top w:val="single" w:sz="8" w:space="0" w:color="auto"/>
              <w:left w:val="nil"/>
              <w:right w:val="nil"/>
            </w:tcBorders>
          </w:tcPr>
          <w:p w14:paraId="765A9D93" w14:textId="47C9DECD" w:rsidR="00BC4F51" w:rsidRPr="00374D52" w:rsidRDefault="00BC4F51" w:rsidP="00541BB6">
            <w:pPr>
              <w:pStyle w:val="AppendixLiteratureReviewTable"/>
              <w:rPr>
                <w:b/>
                <w:bCs/>
                <w:sz w:val="14"/>
                <w:szCs w:val="14"/>
              </w:rPr>
            </w:pPr>
            <w:r w:rsidRPr="00374D52">
              <w:rPr>
                <w:b/>
                <w:bCs/>
                <w:sz w:val="14"/>
                <w:szCs w:val="14"/>
              </w:rPr>
              <w:t>Ref</w:t>
            </w:r>
          </w:p>
        </w:tc>
        <w:tc>
          <w:tcPr>
            <w:tcW w:w="635" w:type="pct"/>
            <w:vMerge w:val="restart"/>
            <w:tcBorders>
              <w:top w:val="single" w:sz="8" w:space="0" w:color="auto"/>
              <w:left w:val="nil"/>
              <w:right w:val="nil"/>
            </w:tcBorders>
            <w:shd w:val="clear" w:color="auto" w:fill="auto"/>
            <w:hideMark/>
          </w:tcPr>
          <w:p w14:paraId="17FC5974" w14:textId="2C19D705" w:rsidR="00BC4F51" w:rsidRPr="00374D52" w:rsidRDefault="00BC4F51" w:rsidP="00541BB6">
            <w:pPr>
              <w:pStyle w:val="AppendixLiteratureReviewTable"/>
              <w:rPr>
                <w:b/>
                <w:bCs/>
                <w:sz w:val="14"/>
                <w:szCs w:val="14"/>
              </w:rPr>
            </w:pPr>
            <w:r w:rsidRPr="00374D52">
              <w:rPr>
                <w:b/>
                <w:bCs/>
                <w:sz w:val="14"/>
                <w:szCs w:val="14"/>
              </w:rPr>
              <w:t>Research Objective</w:t>
            </w:r>
          </w:p>
        </w:tc>
        <w:tc>
          <w:tcPr>
            <w:tcW w:w="283" w:type="pct"/>
            <w:vMerge w:val="restart"/>
            <w:tcBorders>
              <w:top w:val="single" w:sz="8" w:space="0" w:color="auto"/>
              <w:left w:val="nil"/>
              <w:right w:val="nil"/>
            </w:tcBorders>
            <w:shd w:val="clear" w:color="auto" w:fill="auto"/>
            <w:hideMark/>
          </w:tcPr>
          <w:p w14:paraId="47007016" w14:textId="09956258" w:rsidR="00BC4F51" w:rsidRPr="00374D52" w:rsidRDefault="00BC4F51" w:rsidP="00541BB6">
            <w:pPr>
              <w:pStyle w:val="AppendixLiteratureReviewTable"/>
              <w:rPr>
                <w:b/>
                <w:bCs/>
                <w:sz w:val="14"/>
                <w:szCs w:val="14"/>
              </w:rPr>
            </w:pPr>
            <w:r w:rsidRPr="00374D52">
              <w:rPr>
                <w:b/>
                <w:bCs/>
                <w:sz w:val="14"/>
                <w:szCs w:val="14"/>
              </w:rPr>
              <w:t>Paper Type</w:t>
            </w:r>
          </w:p>
        </w:tc>
        <w:tc>
          <w:tcPr>
            <w:tcW w:w="330" w:type="pct"/>
            <w:vMerge w:val="restart"/>
            <w:tcBorders>
              <w:top w:val="single" w:sz="8" w:space="0" w:color="auto"/>
              <w:left w:val="nil"/>
              <w:bottom w:val="single" w:sz="8" w:space="0" w:color="000000"/>
              <w:right w:val="nil"/>
            </w:tcBorders>
            <w:shd w:val="clear" w:color="auto" w:fill="auto"/>
            <w:hideMark/>
          </w:tcPr>
          <w:p w14:paraId="76D8D7A0" w14:textId="77777777" w:rsidR="00BC4F51" w:rsidRPr="00374D52" w:rsidRDefault="00BC4F51" w:rsidP="00541BB6">
            <w:pPr>
              <w:pStyle w:val="AppendixLiteratureReviewTable"/>
              <w:rPr>
                <w:b/>
                <w:bCs/>
                <w:sz w:val="14"/>
                <w:szCs w:val="14"/>
              </w:rPr>
            </w:pPr>
            <w:r w:rsidRPr="00374D52">
              <w:rPr>
                <w:b/>
                <w:bCs/>
                <w:sz w:val="14"/>
                <w:szCs w:val="14"/>
              </w:rPr>
              <w:t>Fraud Detection Focus</w:t>
            </w:r>
          </w:p>
        </w:tc>
        <w:tc>
          <w:tcPr>
            <w:tcW w:w="681" w:type="pct"/>
            <w:vMerge w:val="restart"/>
            <w:tcBorders>
              <w:top w:val="single" w:sz="8" w:space="0" w:color="auto"/>
              <w:left w:val="nil"/>
              <w:right w:val="nil"/>
            </w:tcBorders>
            <w:shd w:val="clear" w:color="auto" w:fill="auto"/>
            <w:hideMark/>
          </w:tcPr>
          <w:p w14:paraId="77D51AF2" w14:textId="48DAA4F1" w:rsidR="00BC4F51" w:rsidRPr="00374D52" w:rsidRDefault="00BC4F51" w:rsidP="00541BB6">
            <w:pPr>
              <w:pStyle w:val="AppendixLiteratureReviewTable"/>
              <w:rPr>
                <w:b/>
                <w:bCs/>
                <w:sz w:val="14"/>
                <w:szCs w:val="14"/>
              </w:rPr>
            </w:pPr>
            <w:r w:rsidRPr="00374D52">
              <w:rPr>
                <w:b/>
                <w:bCs/>
                <w:sz w:val="14"/>
                <w:szCs w:val="14"/>
              </w:rPr>
              <w:t>Main Conclusions</w:t>
            </w:r>
          </w:p>
        </w:tc>
        <w:tc>
          <w:tcPr>
            <w:tcW w:w="643" w:type="pct"/>
            <w:gridSpan w:val="3"/>
            <w:tcBorders>
              <w:top w:val="single" w:sz="8" w:space="0" w:color="auto"/>
              <w:left w:val="nil"/>
              <w:bottom w:val="single" w:sz="4" w:space="0" w:color="auto"/>
              <w:right w:val="nil"/>
            </w:tcBorders>
            <w:shd w:val="clear" w:color="auto" w:fill="auto"/>
            <w:hideMark/>
          </w:tcPr>
          <w:p w14:paraId="45779FA3" w14:textId="77777777" w:rsidR="00BC4F51" w:rsidRPr="00374D52" w:rsidRDefault="00BC4F51" w:rsidP="001601C5">
            <w:pPr>
              <w:pStyle w:val="AppendixLiteratureReviewTable"/>
              <w:jc w:val="center"/>
              <w:rPr>
                <w:b/>
                <w:bCs/>
                <w:sz w:val="14"/>
                <w:szCs w:val="14"/>
              </w:rPr>
            </w:pPr>
            <w:r w:rsidRPr="00374D52">
              <w:rPr>
                <w:b/>
                <w:bCs/>
                <w:sz w:val="14"/>
                <w:szCs w:val="14"/>
              </w:rPr>
              <w:t>Algorithm Type(s)</w:t>
            </w:r>
          </w:p>
        </w:tc>
        <w:tc>
          <w:tcPr>
            <w:tcW w:w="448" w:type="pct"/>
            <w:vMerge w:val="restart"/>
            <w:tcBorders>
              <w:top w:val="single" w:sz="8" w:space="0" w:color="auto"/>
              <w:left w:val="nil"/>
              <w:right w:val="nil"/>
            </w:tcBorders>
            <w:shd w:val="clear" w:color="auto" w:fill="auto"/>
            <w:hideMark/>
          </w:tcPr>
          <w:p w14:paraId="19341572" w14:textId="65B9402B" w:rsidR="00BC4F51" w:rsidRPr="00374D52" w:rsidRDefault="00BC4F51" w:rsidP="00541BB6">
            <w:pPr>
              <w:pStyle w:val="AppendixLiteratureReviewTable"/>
              <w:rPr>
                <w:b/>
                <w:bCs/>
                <w:sz w:val="14"/>
                <w:szCs w:val="14"/>
              </w:rPr>
            </w:pPr>
            <w:r w:rsidRPr="00374D52">
              <w:rPr>
                <w:b/>
                <w:bCs/>
                <w:sz w:val="14"/>
                <w:szCs w:val="14"/>
              </w:rPr>
              <w:t>Algorithm Details</w:t>
            </w:r>
          </w:p>
        </w:tc>
        <w:tc>
          <w:tcPr>
            <w:tcW w:w="495" w:type="pct"/>
            <w:vMerge w:val="restart"/>
            <w:tcBorders>
              <w:top w:val="single" w:sz="8" w:space="0" w:color="auto"/>
              <w:left w:val="nil"/>
              <w:right w:val="nil"/>
            </w:tcBorders>
            <w:shd w:val="clear" w:color="auto" w:fill="auto"/>
            <w:hideMark/>
          </w:tcPr>
          <w:p w14:paraId="7E277919" w14:textId="5321BE61" w:rsidR="00BC4F51" w:rsidRPr="00374D52" w:rsidRDefault="00BC4F51" w:rsidP="00541BB6">
            <w:pPr>
              <w:pStyle w:val="AppendixLiteratureReviewTable"/>
              <w:rPr>
                <w:b/>
                <w:bCs/>
                <w:sz w:val="14"/>
                <w:szCs w:val="14"/>
              </w:rPr>
            </w:pPr>
            <w:r w:rsidRPr="00374D52">
              <w:rPr>
                <w:b/>
                <w:bCs/>
                <w:sz w:val="14"/>
                <w:szCs w:val="14"/>
              </w:rPr>
              <w:t>Data Source Description</w:t>
            </w:r>
          </w:p>
        </w:tc>
        <w:tc>
          <w:tcPr>
            <w:tcW w:w="625" w:type="pct"/>
            <w:vMerge w:val="restart"/>
            <w:tcBorders>
              <w:top w:val="single" w:sz="8" w:space="0" w:color="auto"/>
              <w:left w:val="nil"/>
              <w:right w:val="nil"/>
            </w:tcBorders>
            <w:shd w:val="clear" w:color="auto" w:fill="auto"/>
            <w:hideMark/>
          </w:tcPr>
          <w:p w14:paraId="4B5DA73F" w14:textId="36288751" w:rsidR="00BC4F51" w:rsidRPr="00374D52" w:rsidRDefault="00BC4F51" w:rsidP="00541BB6">
            <w:pPr>
              <w:pStyle w:val="AppendixLiteratureReviewTable"/>
              <w:rPr>
                <w:b/>
                <w:bCs/>
                <w:sz w:val="14"/>
                <w:szCs w:val="14"/>
              </w:rPr>
            </w:pPr>
            <w:r w:rsidRPr="00374D52">
              <w:rPr>
                <w:b/>
                <w:bCs/>
                <w:sz w:val="14"/>
                <w:szCs w:val="14"/>
              </w:rPr>
              <w:t xml:space="preserve">Preprocessing &amp; </w:t>
            </w:r>
            <w:r w:rsidR="00EF2C54" w:rsidRPr="00374D52">
              <w:rPr>
                <w:b/>
                <w:bCs/>
                <w:sz w:val="14"/>
                <w:szCs w:val="14"/>
              </w:rPr>
              <w:t>F</w:t>
            </w:r>
            <w:r w:rsidRPr="00374D52">
              <w:rPr>
                <w:b/>
                <w:bCs/>
                <w:sz w:val="14"/>
                <w:szCs w:val="14"/>
              </w:rPr>
              <w:t>eature Engineering Details</w:t>
            </w:r>
          </w:p>
        </w:tc>
        <w:tc>
          <w:tcPr>
            <w:tcW w:w="340" w:type="pct"/>
            <w:vMerge w:val="restart"/>
            <w:tcBorders>
              <w:top w:val="single" w:sz="8" w:space="0" w:color="auto"/>
              <w:left w:val="nil"/>
              <w:right w:val="nil"/>
            </w:tcBorders>
            <w:shd w:val="clear" w:color="auto" w:fill="auto"/>
            <w:hideMark/>
          </w:tcPr>
          <w:p w14:paraId="62E5FCC4" w14:textId="465C784E" w:rsidR="00BC4F51" w:rsidRPr="00374D52" w:rsidRDefault="00BC4F51" w:rsidP="00541BB6">
            <w:pPr>
              <w:pStyle w:val="AppendixLiteratureReviewTable"/>
              <w:rPr>
                <w:b/>
                <w:bCs/>
                <w:sz w:val="14"/>
                <w:szCs w:val="14"/>
              </w:rPr>
            </w:pPr>
            <w:r w:rsidRPr="00374D52">
              <w:rPr>
                <w:b/>
                <w:bCs/>
                <w:sz w:val="14"/>
                <w:szCs w:val="14"/>
              </w:rPr>
              <w:t>Evaluation Metrics</w:t>
            </w:r>
          </w:p>
        </w:tc>
        <w:tc>
          <w:tcPr>
            <w:tcW w:w="363" w:type="pct"/>
            <w:vMerge w:val="restart"/>
            <w:tcBorders>
              <w:top w:val="single" w:sz="8" w:space="0" w:color="auto"/>
              <w:left w:val="nil"/>
              <w:right w:val="nil"/>
            </w:tcBorders>
            <w:shd w:val="clear" w:color="auto" w:fill="auto"/>
            <w:hideMark/>
          </w:tcPr>
          <w:p w14:paraId="2C1EE616" w14:textId="29C015CD" w:rsidR="00BC4F51" w:rsidRPr="00374D52" w:rsidRDefault="00BC4F51" w:rsidP="00541BB6">
            <w:pPr>
              <w:pStyle w:val="AppendixLiteratureReviewTable"/>
              <w:rPr>
                <w:b/>
                <w:bCs/>
                <w:sz w:val="14"/>
                <w:szCs w:val="14"/>
              </w:rPr>
            </w:pPr>
            <w:r w:rsidRPr="00374D52">
              <w:rPr>
                <w:b/>
                <w:bCs/>
                <w:sz w:val="14"/>
                <w:szCs w:val="14"/>
              </w:rPr>
              <w:t>Problem(s) addressed</w:t>
            </w:r>
          </w:p>
        </w:tc>
      </w:tr>
      <w:tr w:rsidR="001234C7" w:rsidRPr="00F711EF" w14:paraId="3B0650D0" w14:textId="77777777" w:rsidTr="00374D52">
        <w:trPr>
          <w:trHeight w:val="20"/>
        </w:trPr>
        <w:tc>
          <w:tcPr>
            <w:tcW w:w="157" w:type="pct"/>
            <w:vMerge/>
            <w:tcBorders>
              <w:left w:val="nil"/>
              <w:bottom w:val="single" w:sz="8" w:space="0" w:color="auto"/>
              <w:right w:val="nil"/>
            </w:tcBorders>
          </w:tcPr>
          <w:p w14:paraId="4B1B19FC" w14:textId="77777777" w:rsidR="00BC4F51" w:rsidRPr="00632D2E" w:rsidRDefault="00BC4F51" w:rsidP="00541BB6">
            <w:pPr>
              <w:pStyle w:val="AppendixLiteratureReviewTable"/>
              <w:rPr>
                <w:b/>
                <w:bCs/>
                <w:sz w:val="10"/>
                <w:szCs w:val="10"/>
              </w:rPr>
            </w:pPr>
          </w:p>
        </w:tc>
        <w:tc>
          <w:tcPr>
            <w:tcW w:w="635" w:type="pct"/>
            <w:vMerge/>
            <w:tcBorders>
              <w:left w:val="nil"/>
              <w:bottom w:val="single" w:sz="8" w:space="0" w:color="auto"/>
              <w:right w:val="nil"/>
            </w:tcBorders>
            <w:shd w:val="clear" w:color="auto" w:fill="auto"/>
            <w:hideMark/>
          </w:tcPr>
          <w:p w14:paraId="62F7CB4B" w14:textId="51C3442B" w:rsidR="00BC4F51" w:rsidRPr="00541BB6" w:rsidRDefault="00BC4F51" w:rsidP="00541BB6">
            <w:pPr>
              <w:pStyle w:val="AppendixLiteratureReviewTable"/>
              <w:rPr>
                <w:b/>
                <w:bCs/>
                <w:sz w:val="10"/>
                <w:szCs w:val="10"/>
              </w:rPr>
            </w:pPr>
          </w:p>
        </w:tc>
        <w:tc>
          <w:tcPr>
            <w:tcW w:w="283" w:type="pct"/>
            <w:vMerge/>
            <w:tcBorders>
              <w:left w:val="nil"/>
              <w:bottom w:val="single" w:sz="8" w:space="0" w:color="auto"/>
              <w:right w:val="nil"/>
            </w:tcBorders>
            <w:shd w:val="clear" w:color="auto" w:fill="auto"/>
            <w:hideMark/>
          </w:tcPr>
          <w:p w14:paraId="573ED63C" w14:textId="652CE6CF" w:rsidR="00BC4F51" w:rsidRPr="00541BB6" w:rsidRDefault="00BC4F51" w:rsidP="00541BB6">
            <w:pPr>
              <w:pStyle w:val="AppendixLiteratureReviewTable"/>
              <w:rPr>
                <w:b/>
                <w:bCs/>
                <w:sz w:val="10"/>
                <w:szCs w:val="10"/>
              </w:rPr>
            </w:pPr>
          </w:p>
        </w:tc>
        <w:tc>
          <w:tcPr>
            <w:tcW w:w="330" w:type="pct"/>
            <w:vMerge/>
            <w:tcBorders>
              <w:top w:val="single" w:sz="8" w:space="0" w:color="auto"/>
              <w:left w:val="nil"/>
              <w:bottom w:val="single" w:sz="8" w:space="0" w:color="000000"/>
              <w:right w:val="nil"/>
            </w:tcBorders>
            <w:hideMark/>
          </w:tcPr>
          <w:p w14:paraId="20AD9B68" w14:textId="77777777" w:rsidR="00BC4F51" w:rsidRPr="00541BB6" w:rsidRDefault="00BC4F51" w:rsidP="00541BB6">
            <w:pPr>
              <w:pStyle w:val="AppendixLiteratureReviewTable"/>
              <w:rPr>
                <w:b/>
                <w:bCs/>
                <w:sz w:val="10"/>
                <w:szCs w:val="10"/>
              </w:rPr>
            </w:pPr>
          </w:p>
        </w:tc>
        <w:tc>
          <w:tcPr>
            <w:tcW w:w="681" w:type="pct"/>
            <w:vMerge/>
            <w:tcBorders>
              <w:left w:val="nil"/>
              <w:bottom w:val="single" w:sz="8" w:space="0" w:color="auto"/>
              <w:right w:val="nil"/>
            </w:tcBorders>
            <w:shd w:val="clear" w:color="auto" w:fill="auto"/>
            <w:hideMark/>
          </w:tcPr>
          <w:p w14:paraId="3F2FB5EE" w14:textId="0F40A5BD" w:rsidR="00BC4F51" w:rsidRPr="00541BB6" w:rsidRDefault="00BC4F51" w:rsidP="00541BB6">
            <w:pPr>
              <w:pStyle w:val="AppendixLiteratureReviewTable"/>
              <w:rPr>
                <w:b/>
                <w:bCs/>
                <w:sz w:val="10"/>
                <w:szCs w:val="10"/>
              </w:rPr>
            </w:pPr>
          </w:p>
        </w:tc>
        <w:tc>
          <w:tcPr>
            <w:tcW w:w="229" w:type="pct"/>
            <w:tcBorders>
              <w:top w:val="single" w:sz="4" w:space="0" w:color="auto"/>
              <w:left w:val="single" w:sz="4" w:space="0" w:color="auto"/>
              <w:bottom w:val="single" w:sz="8" w:space="0" w:color="auto"/>
              <w:right w:val="single" w:sz="4" w:space="0" w:color="auto"/>
            </w:tcBorders>
            <w:shd w:val="clear" w:color="auto" w:fill="auto"/>
            <w:hideMark/>
          </w:tcPr>
          <w:p w14:paraId="24633A70" w14:textId="08DB437E" w:rsidR="00BC4F51" w:rsidRPr="00ED6D7C" w:rsidRDefault="00BC4F51" w:rsidP="00B84E90">
            <w:pPr>
              <w:pStyle w:val="AppendixLiteratureReviewTable"/>
              <w:jc w:val="center"/>
              <w:rPr>
                <w:sz w:val="12"/>
                <w:szCs w:val="12"/>
              </w:rPr>
            </w:pPr>
            <w:r w:rsidRPr="00ED6D7C">
              <w:rPr>
                <w:sz w:val="12"/>
                <w:szCs w:val="12"/>
              </w:rPr>
              <w:t>Super-vised</w:t>
            </w:r>
          </w:p>
        </w:tc>
        <w:tc>
          <w:tcPr>
            <w:tcW w:w="224" w:type="pct"/>
            <w:tcBorders>
              <w:top w:val="single" w:sz="4" w:space="0" w:color="auto"/>
              <w:left w:val="nil"/>
              <w:bottom w:val="single" w:sz="8" w:space="0" w:color="auto"/>
              <w:right w:val="single" w:sz="4" w:space="0" w:color="auto"/>
            </w:tcBorders>
            <w:shd w:val="clear" w:color="auto" w:fill="auto"/>
            <w:hideMark/>
          </w:tcPr>
          <w:p w14:paraId="0DC59F66" w14:textId="4146B598" w:rsidR="00BC4F51" w:rsidRPr="00ED6D7C" w:rsidRDefault="00BC4F51" w:rsidP="00B84E90">
            <w:pPr>
              <w:pStyle w:val="AppendixLiteratureReviewTable"/>
              <w:jc w:val="center"/>
              <w:rPr>
                <w:sz w:val="12"/>
                <w:szCs w:val="12"/>
              </w:rPr>
            </w:pPr>
            <w:proofErr w:type="spellStart"/>
            <w:r w:rsidRPr="00ED6D7C">
              <w:rPr>
                <w:sz w:val="12"/>
                <w:szCs w:val="12"/>
              </w:rPr>
              <w:t>Unsuper</w:t>
            </w:r>
            <w:proofErr w:type="spellEnd"/>
            <w:r w:rsidRPr="00ED6D7C">
              <w:rPr>
                <w:sz w:val="12"/>
                <w:szCs w:val="12"/>
              </w:rPr>
              <w:t>-vised</w:t>
            </w:r>
          </w:p>
        </w:tc>
        <w:tc>
          <w:tcPr>
            <w:tcW w:w="191" w:type="pct"/>
            <w:tcBorders>
              <w:top w:val="single" w:sz="4" w:space="0" w:color="auto"/>
              <w:left w:val="nil"/>
              <w:bottom w:val="single" w:sz="8" w:space="0" w:color="auto"/>
              <w:right w:val="single" w:sz="4" w:space="0" w:color="auto"/>
            </w:tcBorders>
            <w:shd w:val="clear" w:color="auto" w:fill="auto"/>
            <w:hideMark/>
          </w:tcPr>
          <w:p w14:paraId="7180D52F" w14:textId="77777777" w:rsidR="00BC4F51" w:rsidRPr="00ED6D7C" w:rsidRDefault="00BC4F51" w:rsidP="00B84E90">
            <w:pPr>
              <w:pStyle w:val="AppendixLiteratureReviewTable"/>
              <w:jc w:val="center"/>
              <w:rPr>
                <w:sz w:val="12"/>
                <w:szCs w:val="12"/>
              </w:rPr>
            </w:pPr>
            <w:r w:rsidRPr="00ED6D7C">
              <w:rPr>
                <w:sz w:val="12"/>
                <w:szCs w:val="12"/>
              </w:rPr>
              <w:t>Semi</w:t>
            </w:r>
          </w:p>
        </w:tc>
        <w:tc>
          <w:tcPr>
            <w:tcW w:w="448" w:type="pct"/>
            <w:vMerge/>
            <w:tcBorders>
              <w:left w:val="nil"/>
              <w:bottom w:val="single" w:sz="8" w:space="0" w:color="auto"/>
              <w:right w:val="nil"/>
            </w:tcBorders>
            <w:shd w:val="clear" w:color="auto" w:fill="auto"/>
            <w:hideMark/>
          </w:tcPr>
          <w:p w14:paraId="767F50B3" w14:textId="6AFF179E" w:rsidR="00BC4F51" w:rsidRPr="00F711EF" w:rsidRDefault="00BC4F51" w:rsidP="00541BB6">
            <w:pPr>
              <w:pStyle w:val="AppendixLiteratureReviewTable"/>
            </w:pPr>
          </w:p>
        </w:tc>
        <w:tc>
          <w:tcPr>
            <w:tcW w:w="495" w:type="pct"/>
            <w:vMerge/>
            <w:tcBorders>
              <w:left w:val="nil"/>
              <w:bottom w:val="single" w:sz="8" w:space="0" w:color="auto"/>
              <w:right w:val="nil"/>
            </w:tcBorders>
            <w:shd w:val="clear" w:color="auto" w:fill="auto"/>
            <w:hideMark/>
          </w:tcPr>
          <w:p w14:paraId="0D47E123" w14:textId="4F19DA36" w:rsidR="00BC4F51" w:rsidRPr="00F711EF" w:rsidRDefault="00BC4F51" w:rsidP="00541BB6">
            <w:pPr>
              <w:pStyle w:val="AppendixLiteratureReviewTable"/>
            </w:pPr>
          </w:p>
        </w:tc>
        <w:tc>
          <w:tcPr>
            <w:tcW w:w="625" w:type="pct"/>
            <w:vMerge/>
            <w:tcBorders>
              <w:left w:val="nil"/>
              <w:bottom w:val="single" w:sz="8" w:space="0" w:color="auto"/>
              <w:right w:val="nil"/>
            </w:tcBorders>
            <w:shd w:val="clear" w:color="auto" w:fill="auto"/>
            <w:hideMark/>
          </w:tcPr>
          <w:p w14:paraId="1994A3CE" w14:textId="0C6D62D2" w:rsidR="00BC4F51" w:rsidRPr="00F711EF" w:rsidRDefault="00BC4F51" w:rsidP="00541BB6">
            <w:pPr>
              <w:pStyle w:val="AppendixLiteratureReviewTable"/>
            </w:pPr>
          </w:p>
        </w:tc>
        <w:tc>
          <w:tcPr>
            <w:tcW w:w="340" w:type="pct"/>
            <w:vMerge/>
            <w:tcBorders>
              <w:left w:val="nil"/>
              <w:bottom w:val="single" w:sz="8" w:space="0" w:color="auto"/>
              <w:right w:val="nil"/>
            </w:tcBorders>
            <w:shd w:val="clear" w:color="auto" w:fill="auto"/>
            <w:hideMark/>
          </w:tcPr>
          <w:p w14:paraId="765CD021" w14:textId="5119AB62" w:rsidR="00BC4F51" w:rsidRPr="00F711EF" w:rsidRDefault="00BC4F51" w:rsidP="00541BB6">
            <w:pPr>
              <w:pStyle w:val="AppendixLiteratureReviewTable"/>
            </w:pPr>
          </w:p>
        </w:tc>
        <w:tc>
          <w:tcPr>
            <w:tcW w:w="363" w:type="pct"/>
            <w:vMerge/>
            <w:tcBorders>
              <w:left w:val="nil"/>
              <w:bottom w:val="single" w:sz="8" w:space="0" w:color="auto"/>
              <w:right w:val="nil"/>
            </w:tcBorders>
            <w:shd w:val="clear" w:color="auto" w:fill="auto"/>
            <w:hideMark/>
          </w:tcPr>
          <w:p w14:paraId="61A967F7" w14:textId="52017CA9" w:rsidR="00BC4F51" w:rsidRPr="00F711EF" w:rsidRDefault="00BC4F51" w:rsidP="00541BB6">
            <w:pPr>
              <w:pStyle w:val="AppendixLiteratureReviewTable"/>
            </w:pPr>
          </w:p>
        </w:tc>
      </w:tr>
      <w:tr w:rsidR="00374D52" w:rsidRPr="00374D52" w14:paraId="784B01F4" w14:textId="77777777" w:rsidTr="00374D52">
        <w:trPr>
          <w:trHeight w:val="20"/>
        </w:trPr>
        <w:tc>
          <w:tcPr>
            <w:tcW w:w="157" w:type="pct"/>
            <w:tcBorders>
              <w:top w:val="nil"/>
              <w:left w:val="nil"/>
              <w:bottom w:val="single" w:sz="2" w:space="0" w:color="auto"/>
              <w:right w:val="nil"/>
            </w:tcBorders>
          </w:tcPr>
          <w:p w14:paraId="325128A9" w14:textId="0D510447" w:rsidR="00FF4588" w:rsidRPr="00374D52" w:rsidRDefault="00AC4CEC" w:rsidP="00541BB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Ebkhr9rL","properties":{"formattedCitation":"(Li et al., 2021)","plainCitation":"(Li et al., 2021)","noteIndex":0},"citationItems":[{"id":761,"uris":["http://zotero.org/users/13346706/items/9BS3PV5R"],"itemData":{"id":761,"type":"article-journal","abstract":"Class imbalance with overlap is a very challenging problem in electronic fraud transaction detection. Fraudsters have racked their brains to make a fraud transaction as similar as a genuine one in order to avoid being found. Therefore, lots of data of fraud transactions overlap with genuine transactions so that it is hard to distinguish them. However, most attention has been focused on class imbalance rather than overlapping issues for machinelearning-based methods of fraud transaction detection. This paper proposes a novel hybrid method to handle the problem of class imbalance with overlap based on a divide-and-conquer idea. Firstly, an anomaly detection model is trained on the minority samples for excluding both a few outliers of minority class and lots of majority samples from the original dataset. Then the remaining samples form an overlapping subset that has a low imbalance ratio and a reduced learning interference from both minority class and majority class than the original dataset. After that, this difficult overlapping subset is dealt with a non-linear classifier in order to distinguish them well. To achieve good properties of the overlapping subset, we propose a novel assessment criterion, Dynamic Weighted Entropy (DWE), to evaluate its quality. It is a specially designed trade-off between the number of excluded outliers of minority class and the ratio of class imbalance of overlapping subset. With the help of DWE, time consumption on searching good hyper-parameters is dramatically declined. Extensive ex­ periments on Kaggle fraud detection dataset and a large real electronic transaction dataset demonstrate that our method significantly outperforms state-of-the-art ones.","container-title":"Expert Systems with Applications","DOI":"10.1016/j.eswa.2021.114750","ISSN":"09574174","journalAbbreviation":"Expert Systems with Applications","language":"en","page":"114750","source":"DOI.org (Crossref)","title":"A hybrid method with dynamic weighted entropy for handling the problem of class imbalance with overlap in credit card fraud detection","URL":"https://linkinghub.elsevier.com/retrieve/pii/S0957417421001913","volume":"175","author":[{"family":"Li","given":"Zhenchuan"},{"family":"Huang","given":"Mian"},{"family":"Liu","given":"Guanjun"},{"family":"Jiang","given":"Changjun"}],"accessed":{"date-parts":[["2024",4,25]]},"issued":{"date-parts":[["2021",8]]}}}],"schema":"https://github.com/citation-style-language/schema/raw/master/csl-citation.json"} </w:instrText>
            </w:r>
            <w:r w:rsidRPr="00374D52">
              <w:rPr>
                <w:b/>
                <w:bCs/>
                <w:sz w:val="14"/>
                <w:szCs w:val="14"/>
              </w:rPr>
              <w:fldChar w:fldCharType="separate"/>
            </w:r>
            <w:r w:rsidR="00374D52" w:rsidRPr="00374D52">
              <w:rPr>
                <w:rFonts w:cs="Times New Roman"/>
                <w:sz w:val="14"/>
                <w:szCs w:val="14"/>
              </w:rPr>
              <w:t>(Li et al., 2021)</w:t>
            </w:r>
            <w:r w:rsidRPr="00374D52">
              <w:rPr>
                <w:b/>
                <w:bCs/>
                <w:sz w:val="14"/>
                <w:szCs w:val="14"/>
              </w:rPr>
              <w:fldChar w:fldCharType="end"/>
            </w:r>
          </w:p>
        </w:tc>
        <w:tc>
          <w:tcPr>
            <w:tcW w:w="635" w:type="pct"/>
            <w:tcBorders>
              <w:top w:val="nil"/>
              <w:left w:val="nil"/>
              <w:bottom w:val="single" w:sz="2" w:space="0" w:color="auto"/>
              <w:right w:val="nil"/>
            </w:tcBorders>
            <w:shd w:val="clear" w:color="auto" w:fill="auto"/>
            <w:hideMark/>
          </w:tcPr>
          <w:p w14:paraId="7C570C7B" w14:textId="0B1150B0" w:rsidR="00FF4588" w:rsidRPr="00374D52" w:rsidRDefault="00FF4588" w:rsidP="00541BB6">
            <w:pPr>
              <w:pStyle w:val="AppendixLiteratureReviewTable"/>
              <w:rPr>
                <w:sz w:val="14"/>
                <w:szCs w:val="14"/>
              </w:rPr>
            </w:pPr>
            <w:r w:rsidRPr="00374D52">
              <w:rPr>
                <w:sz w:val="14"/>
                <w:szCs w:val="14"/>
              </w:rPr>
              <w:t>To address class imbalance with overlap in credit card fraud detection using a hybrid machine-learning approach.</w:t>
            </w:r>
          </w:p>
        </w:tc>
        <w:tc>
          <w:tcPr>
            <w:tcW w:w="283" w:type="pct"/>
            <w:tcBorders>
              <w:top w:val="nil"/>
              <w:left w:val="nil"/>
              <w:bottom w:val="single" w:sz="2" w:space="0" w:color="auto"/>
              <w:right w:val="nil"/>
            </w:tcBorders>
            <w:shd w:val="clear" w:color="auto" w:fill="auto"/>
            <w:hideMark/>
          </w:tcPr>
          <w:p w14:paraId="3286D17B" w14:textId="77777777" w:rsidR="00FF4588" w:rsidRPr="00374D52" w:rsidRDefault="00FF4588" w:rsidP="00541BB6">
            <w:pPr>
              <w:pStyle w:val="AppendixLiteratureReviewTable"/>
              <w:rPr>
                <w:sz w:val="14"/>
                <w:szCs w:val="14"/>
              </w:rPr>
            </w:pPr>
            <w:r w:rsidRPr="00374D52">
              <w:rPr>
                <w:sz w:val="14"/>
                <w:szCs w:val="14"/>
              </w:rPr>
              <w:t>Technical Paper</w:t>
            </w:r>
          </w:p>
        </w:tc>
        <w:tc>
          <w:tcPr>
            <w:tcW w:w="330" w:type="pct"/>
            <w:tcBorders>
              <w:top w:val="nil"/>
              <w:left w:val="nil"/>
              <w:bottom w:val="single" w:sz="2" w:space="0" w:color="auto"/>
              <w:right w:val="nil"/>
            </w:tcBorders>
            <w:shd w:val="clear" w:color="auto" w:fill="auto"/>
            <w:hideMark/>
          </w:tcPr>
          <w:p w14:paraId="791F2CD4" w14:textId="77777777" w:rsidR="00FF4588" w:rsidRPr="00374D52" w:rsidRDefault="00FF4588" w:rsidP="00541BB6">
            <w:pPr>
              <w:pStyle w:val="AppendixLiteratureReviewTable"/>
              <w:rPr>
                <w:sz w:val="14"/>
                <w:szCs w:val="14"/>
              </w:rPr>
            </w:pPr>
            <w:r w:rsidRPr="00374D52">
              <w:rPr>
                <w:sz w:val="14"/>
                <w:szCs w:val="14"/>
              </w:rPr>
              <w:t>Credit card fraud detection</w:t>
            </w:r>
          </w:p>
        </w:tc>
        <w:tc>
          <w:tcPr>
            <w:tcW w:w="681" w:type="pct"/>
            <w:tcBorders>
              <w:top w:val="nil"/>
              <w:left w:val="nil"/>
              <w:bottom w:val="single" w:sz="2" w:space="0" w:color="auto"/>
              <w:right w:val="nil"/>
            </w:tcBorders>
            <w:shd w:val="clear" w:color="auto" w:fill="auto"/>
            <w:hideMark/>
          </w:tcPr>
          <w:p w14:paraId="3C07B65B" w14:textId="77777777" w:rsidR="00FF4588" w:rsidRPr="00374D52" w:rsidRDefault="00FF4588" w:rsidP="00541BB6">
            <w:pPr>
              <w:pStyle w:val="AppendixLiteratureReviewTable"/>
              <w:rPr>
                <w:sz w:val="14"/>
                <w:szCs w:val="14"/>
              </w:rPr>
            </w:pPr>
            <w:r w:rsidRPr="00374D52">
              <w:rPr>
                <w:sz w:val="14"/>
                <w:szCs w:val="14"/>
              </w:rPr>
              <w:t>The proposed method outperformed traditional approaches, improved efficiency, minimized information loss, and reduced time consumption for large dataset processing. DWE facilitated effective hyper-parameter selection.</w:t>
            </w:r>
          </w:p>
        </w:tc>
        <w:tc>
          <w:tcPr>
            <w:tcW w:w="229" w:type="pct"/>
            <w:tcBorders>
              <w:top w:val="nil"/>
              <w:left w:val="single" w:sz="4" w:space="0" w:color="auto"/>
              <w:bottom w:val="single" w:sz="2" w:space="0" w:color="auto"/>
              <w:right w:val="single" w:sz="4" w:space="0" w:color="auto"/>
            </w:tcBorders>
            <w:shd w:val="clear" w:color="auto" w:fill="auto"/>
            <w:hideMark/>
          </w:tcPr>
          <w:p w14:paraId="0EEB85EC" w14:textId="77777777" w:rsidR="00FF4588" w:rsidRPr="00374D52" w:rsidRDefault="00FF4588" w:rsidP="00537A43">
            <w:pPr>
              <w:pStyle w:val="AppendixLiteratureReviewTable"/>
              <w:spacing w:before="40"/>
              <w:jc w:val="center"/>
              <w:rPr>
                <w:sz w:val="14"/>
                <w:szCs w:val="14"/>
              </w:rPr>
            </w:pPr>
            <w:r w:rsidRPr="00374D52">
              <w:rPr>
                <w:sz w:val="14"/>
                <w:szCs w:val="14"/>
              </w:rPr>
              <w:t>X</w:t>
            </w:r>
          </w:p>
        </w:tc>
        <w:tc>
          <w:tcPr>
            <w:tcW w:w="224" w:type="pct"/>
            <w:tcBorders>
              <w:top w:val="nil"/>
              <w:left w:val="nil"/>
              <w:bottom w:val="single" w:sz="2" w:space="0" w:color="auto"/>
              <w:right w:val="single" w:sz="4" w:space="0" w:color="auto"/>
            </w:tcBorders>
            <w:shd w:val="clear" w:color="auto" w:fill="auto"/>
            <w:hideMark/>
          </w:tcPr>
          <w:p w14:paraId="7C7D5F6F" w14:textId="77777777" w:rsidR="00FF4588" w:rsidRPr="00374D52" w:rsidRDefault="00FF4588" w:rsidP="00537A43">
            <w:pPr>
              <w:pStyle w:val="AppendixLiteratureReviewTable"/>
              <w:spacing w:before="40"/>
              <w:jc w:val="center"/>
              <w:rPr>
                <w:sz w:val="14"/>
                <w:szCs w:val="14"/>
              </w:rPr>
            </w:pPr>
            <w:r w:rsidRPr="00374D52">
              <w:rPr>
                <w:sz w:val="14"/>
                <w:szCs w:val="14"/>
              </w:rPr>
              <w:t>X</w:t>
            </w:r>
          </w:p>
        </w:tc>
        <w:tc>
          <w:tcPr>
            <w:tcW w:w="191" w:type="pct"/>
            <w:tcBorders>
              <w:top w:val="nil"/>
              <w:left w:val="nil"/>
              <w:bottom w:val="single" w:sz="2" w:space="0" w:color="auto"/>
              <w:right w:val="single" w:sz="4" w:space="0" w:color="auto"/>
            </w:tcBorders>
            <w:shd w:val="clear" w:color="auto" w:fill="auto"/>
            <w:hideMark/>
          </w:tcPr>
          <w:p w14:paraId="70C32812" w14:textId="77777777" w:rsidR="00FF4588" w:rsidRPr="00374D52" w:rsidRDefault="00FF4588" w:rsidP="00537A43">
            <w:pPr>
              <w:pStyle w:val="AppendixLiteratureReviewTable"/>
              <w:spacing w:before="40"/>
              <w:jc w:val="center"/>
              <w:rPr>
                <w:sz w:val="14"/>
                <w:szCs w:val="14"/>
              </w:rPr>
            </w:pPr>
            <w:r w:rsidRPr="00374D52">
              <w:rPr>
                <w:sz w:val="14"/>
                <w:szCs w:val="14"/>
              </w:rPr>
              <w:t>X</w:t>
            </w:r>
          </w:p>
        </w:tc>
        <w:tc>
          <w:tcPr>
            <w:tcW w:w="448" w:type="pct"/>
            <w:tcBorders>
              <w:top w:val="nil"/>
              <w:left w:val="nil"/>
              <w:bottom w:val="single" w:sz="2" w:space="0" w:color="auto"/>
              <w:right w:val="nil"/>
            </w:tcBorders>
            <w:shd w:val="clear" w:color="auto" w:fill="auto"/>
            <w:hideMark/>
          </w:tcPr>
          <w:p w14:paraId="09E53965" w14:textId="77777777" w:rsidR="00FF4588" w:rsidRPr="00374D52" w:rsidRDefault="00FF4588" w:rsidP="00541BB6">
            <w:pPr>
              <w:pStyle w:val="AppendixLiteratureReviewTable"/>
              <w:rPr>
                <w:sz w:val="14"/>
                <w:szCs w:val="14"/>
              </w:rPr>
            </w:pPr>
            <w:r w:rsidRPr="00374D52">
              <w:rPr>
                <w:sz w:val="14"/>
                <w:szCs w:val="14"/>
              </w:rPr>
              <w:t>- Anomaly detection models (e.g., Isolation Forest, One-Class SVM, Auto-Encoder)</w:t>
            </w:r>
            <w:r w:rsidRPr="00374D52">
              <w:rPr>
                <w:sz w:val="14"/>
                <w:szCs w:val="14"/>
              </w:rPr>
              <w:br/>
              <w:t>- Non-linear classifiers (e.g., Random Forest, ANN)</w:t>
            </w:r>
          </w:p>
        </w:tc>
        <w:tc>
          <w:tcPr>
            <w:tcW w:w="495" w:type="pct"/>
            <w:tcBorders>
              <w:top w:val="nil"/>
              <w:left w:val="nil"/>
              <w:bottom w:val="single" w:sz="2" w:space="0" w:color="auto"/>
              <w:right w:val="nil"/>
            </w:tcBorders>
            <w:shd w:val="clear" w:color="auto" w:fill="auto"/>
            <w:hideMark/>
          </w:tcPr>
          <w:p w14:paraId="39D79F19" w14:textId="570A794C" w:rsidR="00FF4588" w:rsidRPr="00374D52" w:rsidRDefault="00FF4588" w:rsidP="00541BB6">
            <w:pPr>
              <w:pStyle w:val="AppendixLiteratureReviewTable"/>
              <w:rPr>
                <w:sz w:val="14"/>
                <w:szCs w:val="14"/>
              </w:rPr>
            </w:pPr>
            <w:r w:rsidRPr="00374D52">
              <w:rPr>
                <w:sz w:val="14"/>
                <w:szCs w:val="14"/>
              </w:rPr>
              <w:t>- Fraud detection dataset of European cardholders from Kaggle</w:t>
            </w:r>
            <w:r w:rsidRPr="00374D52">
              <w:rPr>
                <w:sz w:val="14"/>
                <w:szCs w:val="14"/>
              </w:rPr>
              <w:br/>
              <w:t>- Large, real electronic transaction dataset from a financial company in China</w:t>
            </w:r>
          </w:p>
        </w:tc>
        <w:tc>
          <w:tcPr>
            <w:tcW w:w="625" w:type="pct"/>
            <w:tcBorders>
              <w:top w:val="nil"/>
              <w:left w:val="nil"/>
              <w:bottom w:val="single" w:sz="2" w:space="0" w:color="auto"/>
              <w:right w:val="nil"/>
            </w:tcBorders>
            <w:shd w:val="clear" w:color="auto" w:fill="auto"/>
            <w:hideMark/>
          </w:tcPr>
          <w:p w14:paraId="1FFF5FE5" w14:textId="77777777" w:rsidR="00FF4588" w:rsidRPr="00374D52" w:rsidRDefault="00FF4588" w:rsidP="00541BB6">
            <w:pPr>
              <w:pStyle w:val="AppendixLiteratureReviewTable"/>
              <w:rPr>
                <w:sz w:val="14"/>
                <w:szCs w:val="14"/>
              </w:rPr>
            </w:pPr>
            <w:r w:rsidRPr="00374D52">
              <w:rPr>
                <w:sz w:val="14"/>
                <w:szCs w:val="14"/>
              </w:rPr>
              <w:t>- Dynamic Weighted Entropy (DWE) for dataset quality evaluation and class balance</w:t>
            </w:r>
            <w:r w:rsidRPr="00374D52">
              <w:rPr>
                <w:sz w:val="14"/>
                <w:szCs w:val="14"/>
              </w:rPr>
              <w:br/>
              <w:t>- Anomaly detection on minority samples for segregation of overlapped transactions</w:t>
            </w:r>
          </w:p>
        </w:tc>
        <w:tc>
          <w:tcPr>
            <w:tcW w:w="340" w:type="pct"/>
            <w:tcBorders>
              <w:top w:val="nil"/>
              <w:left w:val="nil"/>
              <w:bottom w:val="single" w:sz="2" w:space="0" w:color="auto"/>
              <w:right w:val="nil"/>
            </w:tcBorders>
            <w:shd w:val="clear" w:color="auto" w:fill="auto"/>
            <w:hideMark/>
          </w:tcPr>
          <w:p w14:paraId="230E978E" w14:textId="77777777" w:rsidR="00FF4588" w:rsidRPr="00374D52" w:rsidRDefault="00FF4588" w:rsidP="00541BB6">
            <w:pPr>
              <w:pStyle w:val="AppendixLiteratureReviewTable"/>
              <w:rPr>
                <w:sz w:val="14"/>
                <w:szCs w:val="14"/>
              </w:rPr>
            </w:pPr>
            <w:r w:rsidRPr="00374D52">
              <w:rPr>
                <w:sz w:val="14"/>
                <w:szCs w:val="14"/>
              </w:rPr>
              <w:t>- Accuracy</w:t>
            </w:r>
            <w:r w:rsidRPr="00374D52">
              <w:rPr>
                <w:sz w:val="14"/>
                <w:szCs w:val="14"/>
              </w:rPr>
              <w:br/>
              <w:t>- AUC PR</w:t>
            </w:r>
            <w:r w:rsidRPr="00374D52">
              <w:rPr>
                <w:sz w:val="14"/>
                <w:szCs w:val="14"/>
              </w:rPr>
              <w:br/>
              <w:t>- F1-Score</w:t>
            </w:r>
            <w:r w:rsidRPr="00374D52">
              <w:rPr>
                <w:sz w:val="14"/>
                <w:szCs w:val="14"/>
              </w:rPr>
              <w:br/>
              <w:t>- Precision</w:t>
            </w:r>
          </w:p>
        </w:tc>
        <w:tc>
          <w:tcPr>
            <w:tcW w:w="363" w:type="pct"/>
            <w:tcBorders>
              <w:top w:val="nil"/>
              <w:left w:val="nil"/>
              <w:bottom w:val="single" w:sz="2" w:space="0" w:color="auto"/>
              <w:right w:val="nil"/>
            </w:tcBorders>
            <w:shd w:val="clear" w:color="auto" w:fill="auto"/>
            <w:hideMark/>
          </w:tcPr>
          <w:p w14:paraId="01D8E161" w14:textId="77777777" w:rsidR="00FF4588" w:rsidRPr="00374D52" w:rsidRDefault="00FF4588" w:rsidP="00541BB6">
            <w:pPr>
              <w:pStyle w:val="AppendixLiteratureReviewTable"/>
              <w:rPr>
                <w:sz w:val="14"/>
                <w:szCs w:val="14"/>
              </w:rPr>
            </w:pPr>
            <w:r w:rsidRPr="00374D52">
              <w:rPr>
                <w:sz w:val="14"/>
                <w:szCs w:val="14"/>
              </w:rPr>
              <w:t>- Class Imbalance</w:t>
            </w:r>
            <w:r w:rsidRPr="00374D52">
              <w:rPr>
                <w:sz w:val="14"/>
                <w:szCs w:val="14"/>
              </w:rPr>
              <w:br/>
              <w:t>- Class Overlapping</w:t>
            </w:r>
          </w:p>
        </w:tc>
      </w:tr>
      <w:tr w:rsidR="00374D52" w:rsidRPr="00374D52" w14:paraId="3444FDD5" w14:textId="77777777" w:rsidTr="00374D52">
        <w:trPr>
          <w:trHeight w:val="20"/>
        </w:trPr>
        <w:tc>
          <w:tcPr>
            <w:tcW w:w="157" w:type="pct"/>
            <w:tcBorders>
              <w:top w:val="single" w:sz="2" w:space="0" w:color="auto"/>
              <w:left w:val="nil"/>
              <w:bottom w:val="single" w:sz="2" w:space="0" w:color="auto"/>
              <w:right w:val="nil"/>
            </w:tcBorders>
          </w:tcPr>
          <w:p w14:paraId="3C0FA1F0" w14:textId="401199EB" w:rsidR="00FF4588" w:rsidRPr="00374D52" w:rsidRDefault="00727014" w:rsidP="00541BB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Yb8b2Nt1","properties":{"formattedCitation":"(Lacruz &amp; Saniie, 2021)","plainCitation":"(Lacruz &amp; Saniie, 2021)","noteIndex":0},"citationItems":[{"id":70,"uris":["http://zotero.org/users/13346706/items/5JTJGAGZ"],"itemData":{"id":70,"type":"paper-conference","abstract":"Fintech utilizes innovative technology to offer improved monetary administrations and financial solutions. According to data from the prediction of Autonomous Research artificial intelligence (AI) technologies will allow financial institutions to reduce their operational costs by 22% by 2030. Throughout this paper, we study how AI and machine learning algorithms can lead to credit card fraud detection. After making the theoretical approach to the subject, we develop two different methods Autoencoder (semi-supervised learning) and Logistic Regression (supervised learning) for fraud detection with a high level of accuracy. The results obtained with both methods are promising as we were able to predict fraud transactions with 94% certainty.","container-title":"2021 IEEE International Conference on Electro Information Technology (EIT)","DOI":"10.1109/EIT51626.2021.9491903","event-place":"Mt. Pleasant, MI, USA","event-title":"2021 IEEE International Conference on Electro Information Technology (EIT)","ISBN":"978-1-66541-846-1","language":"en","page":"1-6","publisher":"IEEE","publisher-place":"Mt. Pleasant, MI, USA","source":"DOI.org (Crossref)","title":"Applications of Machine Learning in Fintech Credit Card Fraud Detection","URL":"https://ieeexplore.ieee.org/document/9491903/","author":[{"family":"Lacruz","given":"Francisco"},{"family":"Saniie","given":"Jafar"}],"accessed":{"date-parts":[["2024",1,24]]},"issued":{"date-parts":[["2021",5,14]]}}}],"schema":"https://github.com/citation-style-language/schema/raw/master/csl-citation.json"} </w:instrText>
            </w:r>
            <w:r w:rsidRPr="00374D52">
              <w:rPr>
                <w:b/>
                <w:bCs/>
                <w:sz w:val="14"/>
                <w:szCs w:val="14"/>
              </w:rPr>
              <w:fldChar w:fldCharType="separate"/>
            </w:r>
            <w:r w:rsidR="00374D52" w:rsidRPr="00374D52">
              <w:rPr>
                <w:rFonts w:cs="Times New Roman"/>
                <w:sz w:val="14"/>
                <w:szCs w:val="14"/>
              </w:rPr>
              <w:t>(Lacruz &amp; Saniie, 2021)</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hideMark/>
          </w:tcPr>
          <w:p w14:paraId="7096E4ED" w14:textId="44A9AAF0" w:rsidR="00FF4588" w:rsidRPr="00374D52" w:rsidRDefault="00FF4588" w:rsidP="00541BB6">
            <w:pPr>
              <w:pStyle w:val="AppendixLiteratureReviewTable"/>
              <w:rPr>
                <w:sz w:val="14"/>
                <w:szCs w:val="14"/>
              </w:rPr>
            </w:pPr>
            <w:r w:rsidRPr="00374D52">
              <w:rPr>
                <w:sz w:val="14"/>
                <w:szCs w:val="14"/>
              </w:rPr>
              <w:t>To explore the application of AI and machine learning algorithms, specifically Autoencoders and Logistic Regression, in detecting credit card fraud, aiming to achieve high accuracy in fraud transaction predictions.</w:t>
            </w:r>
          </w:p>
        </w:tc>
        <w:tc>
          <w:tcPr>
            <w:tcW w:w="283" w:type="pct"/>
            <w:tcBorders>
              <w:top w:val="single" w:sz="2" w:space="0" w:color="auto"/>
              <w:left w:val="nil"/>
              <w:bottom w:val="single" w:sz="2" w:space="0" w:color="auto"/>
              <w:right w:val="nil"/>
            </w:tcBorders>
            <w:shd w:val="clear" w:color="auto" w:fill="auto"/>
            <w:hideMark/>
          </w:tcPr>
          <w:p w14:paraId="67D94F9B" w14:textId="77777777" w:rsidR="00FF4588" w:rsidRPr="00374D52" w:rsidRDefault="00FF4588" w:rsidP="00541BB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hideMark/>
          </w:tcPr>
          <w:p w14:paraId="16CFE2B9" w14:textId="77777777" w:rsidR="00FF4588" w:rsidRPr="00374D52" w:rsidRDefault="00FF4588" w:rsidP="00541BB6">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hideMark/>
          </w:tcPr>
          <w:p w14:paraId="40399EE3" w14:textId="77777777" w:rsidR="00FF4588" w:rsidRPr="00374D52" w:rsidRDefault="00FF4588" w:rsidP="00541BB6">
            <w:pPr>
              <w:pStyle w:val="AppendixLiteratureReviewTable"/>
              <w:rPr>
                <w:sz w:val="14"/>
                <w:szCs w:val="14"/>
              </w:rPr>
            </w:pPr>
            <w:r w:rsidRPr="00374D52">
              <w:rPr>
                <w:sz w:val="14"/>
                <w:szCs w:val="14"/>
              </w:rPr>
              <w:t>Both Autoencoders and Logistic Regression showed high accuracy in detecting fraud transactions, with promising results demonstrating the efficacy of AI in improving financial transaction security.</w:t>
            </w:r>
          </w:p>
        </w:tc>
        <w:tc>
          <w:tcPr>
            <w:tcW w:w="229" w:type="pct"/>
            <w:tcBorders>
              <w:top w:val="single" w:sz="2" w:space="0" w:color="auto"/>
              <w:left w:val="single" w:sz="4" w:space="0" w:color="auto"/>
              <w:bottom w:val="single" w:sz="2" w:space="0" w:color="auto"/>
              <w:right w:val="single" w:sz="4" w:space="0" w:color="auto"/>
            </w:tcBorders>
            <w:shd w:val="clear" w:color="auto" w:fill="auto"/>
            <w:hideMark/>
          </w:tcPr>
          <w:p w14:paraId="7D912F78" w14:textId="77777777" w:rsidR="00FF4588" w:rsidRPr="00374D52" w:rsidRDefault="00FF4588"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hideMark/>
          </w:tcPr>
          <w:p w14:paraId="45D719F6" w14:textId="77777777" w:rsidR="00FF4588" w:rsidRPr="00374D52" w:rsidRDefault="00FF4588" w:rsidP="00537A43">
            <w:pPr>
              <w:pStyle w:val="AppendixLiteratureReviewTable"/>
              <w:spacing w:before="40"/>
              <w:jc w:val="center"/>
              <w:rPr>
                <w:sz w:val="14"/>
                <w:szCs w:val="14"/>
              </w:rPr>
            </w:pPr>
            <w:r w:rsidRPr="00374D52">
              <w:rPr>
                <w:sz w:val="14"/>
                <w:szCs w:val="14"/>
              </w:rPr>
              <w:t>X</w:t>
            </w:r>
          </w:p>
        </w:tc>
        <w:tc>
          <w:tcPr>
            <w:tcW w:w="191" w:type="pct"/>
            <w:tcBorders>
              <w:top w:val="single" w:sz="2" w:space="0" w:color="auto"/>
              <w:left w:val="nil"/>
              <w:bottom w:val="single" w:sz="2" w:space="0" w:color="auto"/>
              <w:right w:val="single" w:sz="4" w:space="0" w:color="auto"/>
            </w:tcBorders>
            <w:shd w:val="clear" w:color="auto" w:fill="auto"/>
            <w:hideMark/>
          </w:tcPr>
          <w:p w14:paraId="680BC682" w14:textId="47DC39DE" w:rsidR="00FF4588" w:rsidRPr="00374D52" w:rsidRDefault="00FF4588"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hideMark/>
          </w:tcPr>
          <w:p w14:paraId="26CB68C2" w14:textId="77777777" w:rsidR="00FF4588" w:rsidRPr="00374D52" w:rsidRDefault="00FF4588" w:rsidP="00541BB6">
            <w:pPr>
              <w:pStyle w:val="AppendixLiteratureReviewTable"/>
              <w:rPr>
                <w:sz w:val="14"/>
                <w:szCs w:val="14"/>
              </w:rPr>
            </w:pPr>
            <w:r w:rsidRPr="00374D52">
              <w:rPr>
                <w:sz w:val="14"/>
                <w:szCs w:val="14"/>
              </w:rPr>
              <w:t>- Autoencoders</w:t>
            </w:r>
            <w:r w:rsidRPr="00374D52">
              <w:rPr>
                <w:sz w:val="14"/>
                <w:szCs w:val="14"/>
              </w:rPr>
              <w:br/>
              <w:t>- Logistic Regression (LR)</w:t>
            </w:r>
          </w:p>
        </w:tc>
        <w:tc>
          <w:tcPr>
            <w:tcW w:w="495" w:type="pct"/>
            <w:tcBorders>
              <w:top w:val="single" w:sz="2" w:space="0" w:color="auto"/>
              <w:left w:val="nil"/>
              <w:bottom w:val="single" w:sz="2" w:space="0" w:color="auto"/>
              <w:right w:val="nil"/>
            </w:tcBorders>
            <w:shd w:val="clear" w:color="auto" w:fill="auto"/>
            <w:hideMark/>
          </w:tcPr>
          <w:p w14:paraId="647E93CB" w14:textId="77777777" w:rsidR="00FF4588" w:rsidRPr="00374D52" w:rsidRDefault="00FF4588" w:rsidP="00541BB6">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hideMark/>
          </w:tcPr>
          <w:p w14:paraId="66F8D139" w14:textId="77777777" w:rsidR="00FF4588" w:rsidRPr="00374D52" w:rsidRDefault="00FF4588" w:rsidP="00541BB6">
            <w:pPr>
              <w:pStyle w:val="AppendixLiteratureReviewTable"/>
              <w:rPr>
                <w:sz w:val="14"/>
                <w:szCs w:val="14"/>
              </w:rPr>
            </w:pPr>
            <w:r w:rsidRPr="00374D52">
              <w:rPr>
                <w:sz w:val="14"/>
                <w:szCs w:val="14"/>
              </w:rPr>
              <w:t>- Min/Max scaling to normalize features</w:t>
            </w:r>
            <w:r w:rsidRPr="00374D52">
              <w:rPr>
                <w:sz w:val="14"/>
                <w:szCs w:val="14"/>
              </w:rPr>
              <w:br/>
              <w:t>- Minority Over-sampling Technique (SMOTE) to address class imbalance</w:t>
            </w:r>
            <w:r w:rsidRPr="00374D52">
              <w:rPr>
                <w:sz w:val="14"/>
                <w:szCs w:val="14"/>
              </w:rPr>
              <w:br/>
              <w:t>- Correlation Analysis to identify attributes that heavily influence the prediction of fraud</w:t>
            </w:r>
            <w:r w:rsidRPr="00374D52">
              <w:rPr>
                <w:sz w:val="14"/>
                <w:szCs w:val="14"/>
              </w:rPr>
              <w:br/>
              <w:t>- Outliers are removed to improve model accuracy</w:t>
            </w:r>
          </w:p>
        </w:tc>
        <w:tc>
          <w:tcPr>
            <w:tcW w:w="340" w:type="pct"/>
            <w:tcBorders>
              <w:top w:val="single" w:sz="2" w:space="0" w:color="auto"/>
              <w:left w:val="nil"/>
              <w:bottom w:val="single" w:sz="2" w:space="0" w:color="auto"/>
              <w:right w:val="nil"/>
            </w:tcBorders>
            <w:shd w:val="clear" w:color="auto" w:fill="auto"/>
            <w:hideMark/>
          </w:tcPr>
          <w:p w14:paraId="727F68EC" w14:textId="77777777" w:rsidR="00FF4588" w:rsidRPr="00374D52" w:rsidRDefault="00FF4588" w:rsidP="00541BB6">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hideMark/>
          </w:tcPr>
          <w:p w14:paraId="1CE9112F" w14:textId="72717BBD" w:rsidR="00FF4588" w:rsidRPr="00374D52" w:rsidRDefault="00FF4588" w:rsidP="00541BB6">
            <w:pPr>
              <w:pStyle w:val="AppendixLiteratureReviewTable"/>
              <w:rPr>
                <w:sz w:val="14"/>
                <w:szCs w:val="14"/>
              </w:rPr>
            </w:pPr>
            <w:r w:rsidRPr="00374D52">
              <w:rPr>
                <w:sz w:val="14"/>
                <w:szCs w:val="14"/>
              </w:rPr>
              <w:t xml:space="preserve">- Class Imbalance </w:t>
            </w:r>
            <w:r w:rsidRPr="00374D52">
              <w:rPr>
                <w:sz w:val="14"/>
                <w:szCs w:val="14"/>
              </w:rPr>
              <w:br/>
              <w:t>- High</w:t>
            </w:r>
            <w:r w:rsidR="00BC4F51" w:rsidRPr="00374D52">
              <w:rPr>
                <w:sz w:val="14"/>
                <w:szCs w:val="14"/>
              </w:rPr>
              <w:t xml:space="preserve"> D</w:t>
            </w:r>
            <w:r w:rsidRPr="00374D52">
              <w:rPr>
                <w:sz w:val="14"/>
                <w:szCs w:val="14"/>
              </w:rPr>
              <w:t>imensionality</w:t>
            </w:r>
          </w:p>
        </w:tc>
      </w:tr>
      <w:tr w:rsidR="00374D52" w:rsidRPr="00374D52" w14:paraId="23DF4E8D" w14:textId="77777777" w:rsidTr="00374D52">
        <w:trPr>
          <w:trHeight w:val="20"/>
        </w:trPr>
        <w:tc>
          <w:tcPr>
            <w:tcW w:w="157" w:type="pct"/>
            <w:tcBorders>
              <w:top w:val="single" w:sz="2" w:space="0" w:color="auto"/>
              <w:left w:val="nil"/>
              <w:bottom w:val="single" w:sz="2" w:space="0" w:color="auto"/>
              <w:right w:val="nil"/>
            </w:tcBorders>
          </w:tcPr>
          <w:p w14:paraId="209A92D8" w14:textId="2D9FA9F2" w:rsidR="00FF4588" w:rsidRPr="00374D52" w:rsidRDefault="00727014" w:rsidP="00541BB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DL7lmhZu","properties":{"formattedCitation":"(Stojanovi\\uc0\\u263{} et al., 2021)","plainCitation":"(Stojanović et al., 2021)","noteIndex":0},"citationItems":[{"id":73,"uris":["http://zotero.org/users/13346706/items/7WA3ABZ8"],"itemData":{"id":73,"type":"article-journal","abstract":"Financial technology, or Fintech, represents an emerging industry on the global market. With online transactions on the rise, the use of IT for automation of ﬁnancial services is of increasing importance. Fintech enables institutions to deliver services to customers worldwide on a 24/7 basis. Its services are often easy to access and enable customers to perform transactions in real-time. In fact, advantages such as these make Fintech increasingly popular among clients. However, since Fintech transactions are made up of information, ensuring security becomes a critical issue. Vulnerabilities in such systems leave them exposed to fraudulent acts, which cause severe damage to clients and providers alike. For this reason, techniques from the area of Machine Learning (ML) are applied to identify anomalies in Fintech applications. They target suspicious activity in ﬁnancial datasets and generate models in order to anticipate future frauds. We contribute to this important issue and provide an evaluation on anomaly detection methods for this matter. Experiments were conducted on several fraudulent datasets from real-world and synthetic databases, respectively. The obtained results conﬁrm that ML methods contribute to fraud detection with varying success. Therefore, we discuss the effectiveness of the individual methods with regard to the detection rate. In addition, we provide an analysis on the inﬂuence of selected features on their performance. Finally, we discuss the impact of the observed results for the security of Fintech applications in the future.","container-title":"Sensors","DOI":"10.3390/s21051594","ISSN":"1424-8220","issue":"5","journalAbbreviation":"Sensors","language":"en","page":"1594","source":"DOI.org (Crossref)","title":"Follow the Trail: Machine Learning for Fraud Detection in Fintech Applications","title-short":"Follow the Trail","URL":"https://www.mdpi.com/1424-8220/21/5/1594","volume":"21","author":[{"family":"Stojanović","given":"Branka"},{"family":"Božić","given":"Josip"},{"family":"Hofer-Schmitz","given":"Katharina"},{"family":"Nahrgang","given":"Kai"},{"family":"Weber","given":"Andreas"},{"family":"Badii","given":"Atta"},{"family":"Sundaram","given":"Maheshkumar"},{"family":"Jordan","given":"Elliot"},{"family":"Runevic","given":"Joel"}],"accessed":{"date-parts":[["2024",1,24]]},"issued":{"date-parts":[["2021",2,25]]}}}],"schema":"https://github.com/citation-style-language/schema/raw/master/csl-citation.json"} </w:instrText>
            </w:r>
            <w:r w:rsidRPr="00374D52">
              <w:rPr>
                <w:b/>
                <w:bCs/>
                <w:sz w:val="14"/>
                <w:szCs w:val="14"/>
              </w:rPr>
              <w:fldChar w:fldCharType="separate"/>
            </w:r>
            <w:r w:rsidR="00374D52" w:rsidRPr="00374D52">
              <w:rPr>
                <w:rFonts w:cs="Times New Roman"/>
                <w:kern w:val="0"/>
                <w:sz w:val="14"/>
                <w:szCs w:val="14"/>
              </w:rPr>
              <w:t>(Stojanović et al., 2021)</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hideMark/>
          </w:tcPr>
          <w:p w14:paraId="55CAB257" w14:textId="406FEB16" w:rsidR="00FF4588" w:rsidRPr="00374D52" w:rsidRDefault="00FF4588" w:rsidP="00541BB6">
            <w:pPr>
              <w:pStyle w:val="AppendixLiteratureReviewTable"/>
              <w:rPr>
                <w:sz w:val="14"/>
                <w:szCs w:val="14"/>
              </w:rPr>
            </w:pPr>
            <w:r w:rsidRPr="00374D52">
              <w:rPr>
                <w:sz w:val="14"/>
                <w:szCs w:val="14"/>
              </w:rPr>
              <w:t>To develop and evaluate machine learning methods for detecting fraudulent transactions in the Fintech domain. The study focuses on using anomaly detection methods and evaluating their effectiveness in identifying suspicious activities in financial datasets.</w:t>
            </w:r>
          </w:p>
        </w:tc>
        <w:tc>
          <w:tcPr>
            <w:tcW w:w="283" w:type="pct"/>
            <w:tcBorders>
              <w:top w:val="single" w:sz="2" w:space="0" w:color="auto"/>
              <w:left w:val="nil"/>
              <w:bottom w:val="single" w:sz="2" w:space="0" w:color="auto"/>
              <w:right w:val="nil"/>
            </w:tcBorders>
            <w:shd w:val="clear" w:color="auto" w:fill="auto"/>
            <w:hideMark/>
          </w:tcPr>
          <w:p w14:paraId="5C2884E7" w14:textId="77777777" w:rsidR="00FF4588" w:rsidRPr="00374D52" w:rsidRDefault="00FF4588" w:rsidP="00541BB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hideMark/>
          </w:tcPr>
          <w:p w14:paraId="197F6ED5" w14:textId="77777777" w:rsidR="00FF4588" w:rsidRPr="00374D52" w:rsidRDefault="00FF4588" w:rsidP="00541BB6">
            <w:pPr>
              <w:pStyle w:val="AppendixLiteratureReviewTable"/>
              <w:rPr>
                <w:sz w:val="14"/>
                <w:szCs w:val="14"/>
              </w:rPr>
            </w:pPr>
            <w:r w:rsidRPr="00374D52">
              <w:rPr>
                <w:sz w:val="14"/>
                <w:szCs w:val="14"/>
              </w:rPr>
              <w:t>Transaction fraud detection</w:t>
            </w:r>
          </w:p>
        </w:tc>
        <w:tc>
          <w:tcPr>
            <w:tcW w:w="681" w:type="pct"/>
            <w:tcBorders>
              <w:top w:val="single" w:sz="2" w:space="0" w:color="auto"/>
              <w:left w:val="nil"/>
              <w:bottom w:val="single" w:sz="2" w:space="0" w:color="auto"/>
              <w:right w:val="nil"/>
            </w:tcBorders>
            <w:shd w:val="clear" w:color="auto" w:fill="auto"/>
            <w:hideMark/>
          </w:tcPr>
          <w:p w14:paraId="48CB9DD9" w14:textId="77777777" w:rsidR="00FF4588" w:rsidRPr="00374D52" w:rsidRDefault="00FF4588" w:rsidP="00541BB6">
            <w:pPr>
              <w:pStyle w:val="AppendixLiteratureReviewTable"/>
              <w:rPr>
                <w:sz w:val="14"/>
                <w:szCs w:val="14"/>
              </w:rPr>
            </w:pPr>
            <w:r w:rsidRPr="00374D52">
              <w:rPr>
                <w:sz w:val="14"/>
                <w:szCs w:val="14"/>
              </w:rPr>
              <w:t>ML methods, particularly ensemble approaches, significantly contribute to fraud detection in financial transactions. The proposed methods demonstrate varying degrees of success, with ensemble methods generally outperforming outlier detection methods, especially in synthetic datasets.</w:t>
            </w:r>
          </w:p>
        </w:tc>
        <w:tc>
          <w:tcPr>
            <w:tcW w:w="229" w:type="pct"/>
            <w:tcBorders>
              <w:top w:val="single" w:sz="2" w:space="0" w:color="auto"/>
              <w:left w:val="single" w:sz="4" w:space="0" w:color="auto"/>
              <w:bottom w:val="single" w:sz="2" w:space="0" w:color="auto"/>
              <w:right w:val="single" w:sz="4" w:space="0" w:color="auto"/>
            </w:tcBorders>
            <w:shd w:val="clear" w:color="auto" w:fill="auto"/>
            <w:hideMark/>
          </w:tcPr>
          <w:p w14:paraId="467357B6" w14:textId="77777777" w:rsidR="00FF4588" w:rsidRPr="00374D52" w:rsidRDefault="00FF4588"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hideMark/>
          </w:tcPr>
          <w:p w14:paraId="51F8BEB4" w14:textId="77777777" w:rsidR="00FF4588" w:rsidRPr="00374D52" w:rsidRDefault="00FF4588" w:rsidP="00537A43">
            <w:pPr>
              <w:pStyle w:val="AppendixLiteratureReviewTable"/>
              <w:spacing w:before="40"/>
              <w:jc w:val="center"/>
              <w:rPr>
                <w:sz w:val="14"/>
                <w:szCs w:val="14"/>
              </w:rPr>
            </w:pPr>
            <w:r w:rsidRPr="00374D52">
              <w:rPr>
                <w:sz w:val="14"/>
                <w:szCs w:val="14"/>
              </w:rPr>
              <w:t>X</w:t>
            </w:r>
          </w:p>
        </w:tc>
        <w:tc>
          <w:tcPr>
            <w:tcW w:w="191" w:type="pct"/>
            <w:tcBorders>
              <w:top w:val="single" w:sz="2" w:space="0" w:color="auto"/>
              <w:left w:val="nil"/>
              <w:bottom w:val="single" w:sz="2" w:space="0" w:color="auto"/>
              <w:right w:val="single" w:sz="4" w:space="0" w:color="auto"/>
            </w:tcBorders>
            <w:shd w:val="clear" w:color="auto" w:fill="auto"/>
            <w:hideMark/>
          </w:tcPr>
          <w:p w14:paraId="4EB8D435" w14:textId="66A4E1A6" w:rsidR="00FF4588" w:rsidRPr="00374D52" w:rsidRDefault="00FF4588"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hideMark/>
          </w:tcPr>
          <w:p w14:paraId="23B1E6C6" w14:textId="77777777" w:rsidR="00FF4588" w:rsidRPr="00374D52" w:rsidRDefault="00FF4588" w:rsidP="00541BB6">
            <w:pPr>
              <w:pStyle w:val="AppendixLiteratureReviewTable"/>
              <w:rPr>
                <w:sz w:val="14"/>
                <w:szCs w:val="14"/>
              </w:rPr>
            </w:pPr>
            <w:r w:rsidRPr="00374D52">
              <w:rPr>
                <w:sz w:val="14"/>
                <w:szCs w:val="14"/>
              </w:rPr>
              <w:t>- Local Outlier Factor (LOF)</w:t>
            </w:r>
            <w:r w:rsidRPr="00374D52">
              <w:rPr>
                <w:sz w:val="14"/>
                <w:szCs w:val="14"/>
              </w:rPr>
              <w:br/>
              <w:t>- Isolation Forest (IF)</w:t>
            </w:r>
            <w:r w:rsidRPr="00374D52">
              <w:rPr>
                <w:sz w:val="14"/>
                <w:szCs w:val="14"/>
              </w:rPr>
              <w:br/>
              <w:t>- Elliptic Envelope (</w:t>
            </w:r>
            <w:proofErr w:type="spellStart"/>
            <w:r w:rsidRPr="00374D52">
              <w:rPr>
                <w:sz w:val="14"/>
                <w:szCs w:val="14"/>
              </w:rPr>
              <w:t>eEnvelop</w:t>
            </w:r>
            <w:proofErr w:type="spellEnd"/>
            <w:r w:rsidRPr="00374D52">
              <w:rPr>
                <w:sz w:val="14"/>
                <w:szCs w:val="14"/>
              </w:rPr>
              <w:t>)</w:t>
            </w:r>
            <w:r w:rsidRPr="00374D52">
              <w:rPr>
                <w:sz w:val="14"/>
                <w:szCs w:val="14"/>
              </w:rPr>
              <w:br/>
              <w:t>- Random Forest (RF)</w:t>
            </w:r>
            <w:r w:rsidRPr="00374D52">
              <w:rPr>
                <w:sz w:val="14"/>
                <w:szCs w:val="14"/>
              </w:rPr>
              <w:br/>
              <w:t>- Adaptive Boosting (AdaBoost)</w:t>
            </w:r>
            <w:r w:rsidRPr="00374D52">
              <w:rPr>
                <w:sz w:val="14"/>
                <w:szCs w:val="14"/>
              </w:rPr>
              <w:br/>
              <w:t>- Extreme Gradient Boosting (XGBoost)</w:t>
            </w:r>
            <w:r w:rsidRPr="00374D52">
              <w:rPr>
                <w:sz w:val="14"/>
                <w:szCs w:val="14"/>
              </w:rPr>
              <w:br/>
              <w:t>- Neural Networks</w:t>
            </w:r>
          </w:p>
        </w:tc>
        <w:tc>
          <w:tcPr>
            <w:tcW w:w="495" w:type="pct"/>
            <w:tcBorders>
              <w:top w:val="single" w:sz="2" w:space="0" w:color="auto"/>
              <w:left w:val="nil"/>
              <w:bottom w:val="single" w:sz="2" w:space="0" w:color="auto"/>
              <w:right w:val="nil"/>
            </w:tcBorders>
            <w:shd w:val="clear" w:color="auto" w:fill="auto"/>
            <w:hideMark/>
          </w:tcPr>
          <w:p w14:paraId="7AEEF485" w14:textId="77777777" w:rsidR="00FF4588" w:rsidRPr="00374D52" w:rsidRDefault="00FF4588" w:rsidP="00541BB6">
            <w:pPr>
              <w:pStyle w:val="AppendixLiteratureReviewTable"/>
              <w:rPr>
                <w:sz w:val="14"/>
                <w:szCs w:val="14"/>
              </w:rPr>
            </w:pPr>
            <w:r w:rsidRPr="00374D52">
              <w:rPr>
                <w:sz w:val="14"/>
                <w:szCs w:val="14"/>
              </w:rPr>
              <w:t>- Fraud detection dataset of European cardholders from Kaggle</w:t>
            </w:r>
            <w:r w:rsidRPr="00374D52">
              <w:rPr>
                <w:sz w:val="14"/>
                <w:szCs w:val="14"/>
              </w:rPr>
              <w:br/>
              <w:t>- Synthetic Financial datasets (</w:t>
            </w:r>
            <w:proofErr w:type="spellStart"/>
            <w:r w:rsidRPr="00374D52">
              <w:rPr>
                <w:sz w:val="14"/>
                <w:szCs w:val="14"/>
              </w:rPr>
              <w:t>PaySim</w:t>
            </w:r>
            <w:proofErr w:type="spellEnd"/>
            <w:r w:rsidRPr="00374D52">
              <w:rPr>
                <w:sz w:val="14"/>
                <w:szCs w:val="14"/>
              </w:rPr>
              <w:t xml:space="preserve"> and </w:t>
            </w:r>
            <w:proofErr w:type="spellStart"/>
            <w:r w:rsidRPr="00374D52">
              <w:rPr>
                <w:sz w:val="14"/>
                <w:szCs w:val="14"/>
              </w:rPr>
              <w:t>BankSim</w:t>
            </w:r>
            <w:proofErr w:type="spellEnd"/>
            <w:r w:rsidRPr="00374D52">
              <w:rPr>
                <w:sz w:val="14"/>
                <w:szCs w:val="14"/>
              </w:rPr>
              <w:t>)</w:t>
            </w:r>
          </w:p>
        </w:tc>
        <w:tc>
          <w:tcPr>
            <w:tcW w:w="625" w:type="pct"/>
            <w:tcBorders>
              <w:top w:val="single" w:sz="2" w:space="0" w:color="auto"/>
              <w:left w:val="nil"/>
              <w:bottom w:val="single" w:sz="2" w:space="0" w:color="auto"/>
              <w:right w:val="nil"/>
            </w:tcBorders>
            <w:shd w:val="clear" w:color="auto" w:fill="auto"/>
            <w:hideMark/>
          </w:tcPr>
          <w:p w14:paraId="3C27942B" w14:textId="77777777" w:rsidR="00FF4588" w:rsidRPr="00374D52" w:rsidRDefault="00FF4588" w:rsidP="00541BB6">
            <w:pPr>
              <w:pStyle w:val="AppendixLiteratureReviewTable"/>
              <w:rPr>
                <w:sz w:val="14"/>
                <w:szCs w:val="14"/>
              </w:rPr>
            </w:pPr>
            <w:r w:rsidRPr="00374D52">
              <w:rPr>
                <w:sz w:val="14"/>
                <w:szCs w:val="14"/>
              </w:rPr>
              <w:t>- Data Statistics and Visualization to gain an initial overview</w:t>
            </w:r>
            <w:r w:rsidRPr="00374D52">
              <w:rPr>
                <w:sz w:val="14"/>
                <w:szCs w:val="14"/>
              </w:rPr>
              <w:br/>
              <w:t>- Categorical Variable Encoding to convert categorical data into numerical</w:t>
            </w:r>
            <w:r w:rsidRPr="00374D52">
              <w:rPr>
                <w:sz w:val="14"/>
                <w:szCs w:val="14"/>
              </w:rPr>
              <w:br/>
              <w:t>- Box–Cox transformation to skewed features to approximate normal distribution</w:t>
            </w:r>
            <w:r w:rsidRPr="00374D52">
              <w:rPr>
                <w:sz w:val="14"/>
                <w:szCs w:val="14"/>
              </w:rPr>
              <w:br/>
              <w:t>- Additional Feature Engineering to create new features</w:t>
            </w:r>
          </w:p>
        </w:tc>
        <w:tc>
          <w:tcPr>
            <w:tcW w:w="340" w:type="pct"/>
            <w:tcBorders>
              <w:top w:val="single" w:sz="2" w:space="0" w:color="auto"/>
              <w:left w:val="nil"/>
              <w:bottom w:val="single" w:sz="2" w:space="0" w:color="auto"/>
              <w:right w:val="nil"/>
            </w:tcBorders>
            <w:shd w:val="clear" w:color="auto" w:fill="auto"/>
            <w:hideMark/>
          </w:tcPr>
          <w:p w14:paraId="556C0738" w14:textId="77777777" w:rsidR="00FF4588" w:rsidRPr="00374D52" w:rsidRDefault="00FF4588" w:rsidP="00541BB6">
            <w:pPr>
              <w:pStyle w:val="AppendixLiteratureReviewTable"/>
              <w:rPr>
                <w:sz w:val="14"/>
                <w:szCs w:val="14"/>
              </w:rPr>
            </w:pPr>
            <w:r w:rsidRPr="00374D52">
              <w:rPr>
                <w:sz w:val="14"/>
                <w:szCs w:val="14"/>
              </w:rPr>
              <w:t>- ROC</w:t>
            </w:r>
            <w:r w:rsidRPr="00374D52">
              <w:rPr>
                <w:sz w:val="14"/>
                <w:szCs w:val="14"/>
              </w:rPr>
              <w:br/>
              <w:t>- True Negative Rate (TNR)</w:t>
            </w:r>
            <w:r w:rsidRPr="00374D52">
              <w:rPr>
                <w:sz w:val="14"/>
                <w:szCs w:val="14"/>
              </w:rPr>
              <w:br/>
              <w:t>- True Positive Rate (TPR)</w:t>
            </w:r>
            <w:r w:rsidRPr="00374D52">
              <w:rPr>
                <w:sz w:val="14"/>
                <w:szCs w:val="14"/>
              </w:rPr>
              <w:br/>
              <w:t>- Validation accuracy</w:t>
            </w:r>
          </w:p>
        </w:tc>
        <w:tc>
          <w:tcPr>
            <w:tcW w:w="363" w:type="pct"/>
            <w:tcBorders>
              <w:top w:val="single" w:sz="2" w:space="0" w:color="auto"/>
              <w:left w:val="nil"/>
              <w:bottom w:val="single" w:sz="2" w:space="0" w:color="auto"/>
              <w:right w:val="nil"/>
            </w:tcBorders>
            <w:shd w:val="clear" w:color="auto" w:fill="auto"/>
            <w:hideMark/>
          </w:tcPr>
          <w:p w14:paraId="2C5DC1C4" w14:textId="77777777" w:rsidR="00FF4588" w:rsidRPr="00374D52" w:rsidRDefault="00FF4588" w:rsidP="00541BB6">
            <w:pPr>
              <w:pStyle w:val="AppendixLiteratureReviewTable"/>
              <w:rPr>
                <w:sz w:val="14"/>
                <w:szCs w:val="14"/>
              </w:rPr>
            </w:pPr>
            <w:r w:rsidRPr="00374D52">
              <w:rPr>
                <w:sz w:val="14"/>
                <w:szCs w:val="14"/>
              </w:rPr>
              <w:t>- Class Imbalance</w:t>
            </w:r>
            <w:r w:rsidRPr="00374D52">
              <w:rPr>
                <w:sz w:val="14"/>
                <w:szCs w:val="14"/>
              </w:rPr>
              <w:br/>
              <w:t>- Concept Drift</w:t>
            </w:r>
            <w:r w:rsidRPr="00374D52">
              <w:rPr>
                <w:sz w:val="14"/>
                <w:szCs w:val="14"/>
              </w:rPr>
              <w:br/>
              <w:t>- Real-Time Processing</w:t>
            </w:r>
          </w:p>
        </w:tc>
      </w:tr>
      <w:tr w:rsidR="00374D52" w:rsidRPr="00374D52" w14:paraId="16131C5C" w14:textId="77777777" w:rsidTr="00374D52">
        <w:trPr>
          <w:trHeight w:val="20"/>
        </w:trPr>
        <w:tc>
          <w:tcPr>
            <w:tcW w:w="157" w:type="pct"/>
            <w:tcBorders>
              <w:top w:val="single" w:sz="2" w:space="0" w:color="auto"/>
              <w:left w:val="nil"/>
              <w:bottom w:val="single" w:sz="2" w:space="0" w:color="auto"/>
              <w:right w:val="nil"/>
            </w:tcBorders>
          </w:tcPr>
          <w:p w14:paraId="3E89C598" w14:textId="73B718B4" w:rsidR="00FF4588" w:rsidRPr="00374D52" w:rsidRDefault="007D3283" w:rsidP="00541BB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RgwUugKM","properties":{"formattedCitation":"(Islam et al., 2023)","plainCitation":"(Islam et al., 2023)","noteIndex":0},"citationItems":[{"id":773,"uris":["http://zotero.org/users/13346706/items/QILEHCTF"],"itemData":{"id":773,"type":"article-journal","abstract":"Electronic payment methods have become increasingly popular for business transactions, both online and inperson, across the globe. Anomalies like online fraud and default payments, which can result in substantial financial losses, have become more common as the usage of credit cards in online purchases has increased. To address this issue, researchers have explored various machine learning models and their ensemble techniques for detecting anomalies in credit card transaction data. However, detecting anomalies in this data can be challenging due to overlapping class samples and an imbalanced class distribution. Therefore, the detection rate of anomalies from minority class samples is relatively low, and general learning algorithms can be biased towards the majority class samples. In this paper, we propose a model called Credit Card Anomaly Detection (CCAD) that leverages the base learners paradigm and meta-learning ensemble techniques to improve the detection rate of credit card anomalies. We utilize four outlier detection algorithms as base learners and XGBoost algorithm as meta learner in the proposed stacked ensemble approach to detect anomaly in credit card transactions. We apply stratified sampling technique and k-fold cross-validation process to address the issues of data imbalance and overfitting. In addition, the discordance rate is calculated to enhance the accuracy of ensemble learning performances. The proposed model is trained and tested using two datasets: CCF (Credit Card Fraud) and CCDP (Credit Card Default Payment). Experimental results demonstrate that our approach outperforms existing approaches, particularly in detecting anomalies from the minority class instances of these datasets.","container-title":"Journal of Information Security and Applications","DOI":"10.1016/j.jisa.2023.103618","ISSN":"22142126","journalAbbreviation":"Journal of Information Security and Applications","language":"en","page":"103618","source":"DOI.org (Crossref)","title":"An ensemble learning approach for anomaly detection in credit card data with imbalanced and overlapped classes","URL":"https://linkinghub.elsevier.com/retrieve/pii/S2214212623002028","volume":"78","author":[{"family":"Islam","given":"Md Amirul"},{"family":"Uddin","given":"Md Ashraf"},{"family":"Aryal","given":"Sunil"},{"family":"Stea","given":"Giovanni"}],"accessed":{"date-parts":[["2024",4,30]]},"issued":{"date-parts":[["2023",11]]}}}],"schema":"https://github.com/citation-style-language/schema/raw/master/csl-citation.json"} </w:instrText>
            </w:r>
            <w:r w:rsidRPr="00374D52">
              <w:rPr>
                <w:b/>
                <w:bCs/>
                <w:sz w:val="14"/>
                <w:szCs w:val="14"/>
              </w:rPr>
              <w:fldChar w:fldCharType="separate"/>
            </w:r>
            <w:r w:rsidR="00374D52" w:rsidRPr="00374D52">
              <w:rPr>
                <w:rFonts w:cs="Times New Roman"/>
                <w:sz w:val="14"/>
                <w:szCs w:val="14"/>
              </w:rPr>
              <w:t>(Islam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hideMark/>
          </w:tcPr>
          <w:p w14:paraId="48D5429A" w14:textId="1145D1AE" w:rsidR="00FF4588" w:rsidRPr="00374D52" w:rsidRDefault="00FF4588" w:rsidP="00541BB6">
            <w:pPr>
              <w:pStyle w:val="AppendixLiteratureReviewTable"/>
              <w:rPr>
                <w:sz w:val="14"/>
                <w:szCs w:val="14"/>
              </w:rPr>
            </w:pPr>
            <w:r w:rsidRPr="00374D52">
              <w:rPr>
                <w:sz w:val="14"/>
                <w:szCs w:val="14"/>
              </w:rPr>
              <w:t>To address the challenge of anomaly detection in credit card transactions, which is complicated by imbalanced datasets and overlapping class samples.</w:t>
            </w:r>
          </w:p>
        </w:tc>
        <w:tc>
          <w:tcPr>
            <w:tcW w:w="283" w:type="pct"/>
            <w:tcBorders>
              <w:top w:val="single" w:sz="2" w:space="0" w:color="auto"/>
              <w:left w:val="nil"/>
              <w:bottom w:val="single" w:sz="2" w:space="0" w:color="auto"/>
              <w:right w:val="nil"/>
            </w:tcBorders>
            <w:shd w:val="clear" w:color="auto" w:fill="auto"/>
            <w:hideMark/>
          </w:tcPr>
          <w:p w14:paraId="3868DD72" w14:textId="77777777" w:rsidR="00FF4588" w:rsidRPr="00374D52" w:rsidRDefault="00FF4588" w:rsidP="00541BB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hideMark/>
          </w:tcPr>
          <w:p w14:paraId="2A042D8A" w14:textId="77777777" w:rsidR="00FF4588" w:rsidRPr="00374D52" w:rsidRDefault="00FF4588" w:rsidP="00541BB6">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hideMark/>
          </w:tcPr>
          <w:p w14:paraId="7D53D9C6" w14:textId="77777777" w:rsidR="00FF4588" w:rsidRPr="00374D52" w:rsidRDefault="00FF4588" w:rsidP="00541BB6">
            <w:pPr>
              <w:pStyle w:val="AppendixLiteratureReviewTable"/>
              <w:rPr>
                <w:sz w:val="14"/>
                <w:szCs w:val="14"/>
              </w:rPr>
            </w:pPr>
            <w:r w:rsidRPr="00374D52">
              <w:rPr>
                <w:sz w:val="14"/>
                <w:szCs w:val="14"/>
              </w:rPr>
              <w:t>The CCAD model outperforms existing models in detecting anomalies, particularly from minority class instances, by effectively managing the issues of class imbalance and model overfitting.</w:t>
            </w:r>
          </w:p>
        </w:tc>
        <w:tc>
          <w:tcPr>
            <w:tcW w:w="229" w:type="pct"/>
            <w:tcBorders>
              <w:top w:val="single" w:sz="2" w:space="0" w:color="auto"/>
              <w:left w:val="single" w:sz="4" w:space="0" w:color="auto"/>
              <w:bottom w:val="single" w:sz="2" w:space="0" w:color="auto"/>
              <w:right w:val="single" w:sz="4" w:space="0" w:color="auto"/>
            </w:tcBorders>
            <w:shd w:val="clear" w:color="auto" w:fill="auto"/>
            <w:hideMark/>
          </w:tcPr>
          <w:p w14:paraId="14D68E8C" w14:textId="77777777" w:rsidR="00FF4588" w:rsidRPr="00374D52" w:rsidRDefault="00FF4588"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hideMark/>
          </w:tcPr>
          <w:p w14:paraId="06275007" w14:textId="77777777" w:rsidR="00FF4588" w:rsidRPr="00374D52" w:rsidRDefault="00FF4588" w:rsidP="00537A43">
            <w:pPr>
              <w:pStyle w:val="AppendixLiteratureReviewTable"/>
              <w:spacing w:before="40"/>
              <w:jc w:val="center"/>
              <w:rPr>
                <w:sz w:val="14"/>
                <w:szCs w:val="14"/>
              </w:rPr>
            </w:pPr>
            <w:r w:rsidRPr="00374D52">
              <w:rPr>
                <w:sz w:val="14"/>
                <w:szCs w:val="14"/>
              </w:rPr>
              <w:t>X</w:t>
            </w:r>
          </w:p>
        </w:tc>
        <w:tc>
          <w:tcPr>
            <w:tcW w:w="191" w:type="pct"/>
            <w:tcBorders>
              <w:top w:val="single" w:sz="2" w:space="0" w:color="auto"/>
              <w:left w:val="nil"/>
              <w:bottom w:val="single" w:sz="2" w:space="0" w:color="auto"/>
              <w:right w:val="single" w:sz="4" w:space="0" w:color="auto"/>
            </w:tcBorders>
            <w:shd w:val="clear" w:color="auto" w:fill="auto"/>
            <w:hideMark/>
          </w:tcPr>
          <w:p w14:paraId="2D35D4BE" w14:textId="5E717BA3" w:rsidR="00FF4588" w:rsidRPr="00374D52" w:rsidRDefault="00FF4588"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hideMark/>
          </w:tcPr>
          <w:p w14:paraId="052F3958" w14:textId="77777777" w:rsidR="00FF4588" w:rsidRPr="00374D52" w:rsidRDefault="00FF4588" w:rsidP="00541BB6">
            <w:pPr>
              <w:pStyle w:val="AppendixLiteratureReviewTable"/>
              <w:rPr>
                <w:sz w:val="14"/>
                <w:szCs w:val="14"/>
              </w:rPr>
            </w:pPr>
            <w:r w:rsidRPr="00374D52">
              <w:rPr>
                <w:sz w:val="14"/>
                <w:szCs w:val="14"/>
              </w:rPr>
              <w:t>Base learner</w:t>
            </w:r>
            <w:r w:rsidRPr="00374D52">
              <w:rPr>
                <w:sz w:val="14"/>
                <w:szCs w:val="14"/>
              </w:rPr>
              <w:br/>
              <w:t>- Elliptic Envelope (eEnvelope)</w:t>
            </w:r>
            <w:r w:rsidRPr="00374D52">
              <w:rPr>
                <w:sz w:val="14"/>
                <w:szCs w:val="14"/>
              </w:rPr>
              <w:br/>
              <w:t>- Isolation Forest (IF)</w:t>
            </w:r>
            <w:r w:rsidRPr="00374D52">
              <w:rPr>
                <w:sz w:val="14"/>
                <w:szCs w:val="14"/>
              </w:rPr>
              <w:br/>
              <w:t>- Local Outlier Factor (LOF)</w:t>
            </w:r>
            <w:r w:rsidRPr="00374D52">
              <w:rPr>
                <w:sz w:val="14"/>
                <w:szCs w:val="14"/>
              </w:rPr>
              <w:br/>
              <w:t>- One-Class SVM (OCSVM)</w:t>
            </w:r>
            <w:r w:rsidRPr="00374D52">
              <w:rPr>
                <w:sz w:val="14"/>
                <w:szCs w:val="14"/>
              </w:rPr>
              <w:br/>
              <w:t>Meta-learner</w:t>
            </w:r>
            <w:r w:rsidRPr="00374D52">
              <w:rPr>
                <w:sz w:val="14"/>
                <w:szCs w:val="14"/>
              </w:rPr>
              <w:br/>
              <w:t>- XGBoost</w:t>
            </w:r>
          </w:p>
        </w:tc>
        <w:tc>
          <w:tcPr>
            <w:tcW w:w="495" w:type="pct"/>
            <w:tcBorders>
              <w:top w:val="single" w:sz="2" w:space="0" w:color="auto"/>
              <w:left w:val="nil"/>
              <w:bottom w:val="single" w:sz="2" w:space="0" w:color="auto"/>
              <w:right w:val="nil"/>
            </w:tcBorders>
            <w:shd w:val="clear" w:color="auto" w:fill="auto"/>
            <w:hideMark/>
          </w:tcPr>
          <w:p w14:paraId="7FB7A0E8" w14:textId="77777777" w:rsidR="00FF4588" w:rsidRPr="00374D52" w:rsidRDefault="00FF4588" w:rsidP="00541BB6">
            <w:pPr>
              <w:pStyle w:val="AppendixLiteratureReviewTable"/>
              <w:rPr>
                <w:sz w:val="14"/>
                <w:szCs w:val="14"/>
              </w:rPr>
            </w:pPr>
            <w:r w:rsidRPr="00374D52">
              <w:rPr>
                <w:sz w:val="14"/>
                <w:szCs w:val="14"/>
              </w:rPr>
              <w:t>- Credit Card Fraud (CCF) dataset</w:t>
            </w:r>
            <w:r w:rsidRPr="00374D52">
              <w:rPr>
                <w:sz w:val="14"/>
                <w:szCs w:val="14"/>
              </w:rPr>
              <w:br/>
              <w:t>- Credit Card Default Payment (CCDP) dataset</w:t>
            </w:r>
          </w:p>
        </w:tc>
        <w:tc>
          <w:tcPr>
            <w:tcW w:w="625" w:type="pct"/>
            <w:tcBorders>
              <w:top w:val="single" w:sz="2" w:space="0" w:color="auto"/>
              <w:left w:val="nil"/>
              <w:bottom w:val="single" w:sz="2" w:space="0" w:color="auto"/>
              <w:right w:val="nil"/>
            </w:tcBorders>
            <w:shd w:val="clear" w:color="auto" w:fill="auto"/>
            <w:hideMark/>
          </w:tcPr>
          <w:p w14:paraId="42A4F079" w14:textId="77777777" w:rsidR="00FF4588" w:rsidRPr="00374D52" w:rsidRDefault="00FF4588" w:rsidP="00541BB6">
            <w:pPr>
              <w:pStyle w:val="AppendixLiteratureReviewTable"/>
              <w:rPr>
                <w:sz w:val="14"/>
                <w:szCs w:val="14"/>
              </w:rPr>
            </w:pPr>
            <w:r w:rsidRPr="00374D52">
              <w:rPr>
                <w:sz w:val="14"/>
                <w:szCs w:val="14"/>
              </w:rPr>
              <w:t>- Integrity Check to ensure no missing or null values in the dataset</w:t>
            </w:r>
            <w:r w:rsidRPr="00374D52">
              <w:rPr>
                <w:sz w:val="14"/>
                <w:szCs w:val="14"/>
              </w:rPr>
              <w:br/>
              <w:t>- Removing Duplicates to eliminate redundant information</w:t>
            </w:r>
            <w:r w:rsidRPr="00374D52">
              <w:rPr>
                <w:sz w:val="14"/>
                <w:szCs w:val="14"/>
              </w:rPr>
              <w:br/>
              <w:t>- XGBoost Feature Importance</w:t>
            </w:r>
            <w:r w:rsidRPr="00374D52">
              <w:rPr>
                <w:sz w:val="14"/>
                <w:szCs w:val="14"/>
              </w:rPr>
              <w:br/>
              <w:t>- Stratified Sampling to handle the imbalanced dataset</w:t>
            </w:r>
            <w:r w:rsidRPr="00374D52">
              <w:rPr>
                <w:sz w:val="14"/>
                <w:szCs w:val="14"/>
              </w:rPr>
              <w:br/>
              <w:t>- K-fold Cross-Validation to prevent Overfitting</w:t>
            </w:r>
          </w:p>
        </w:tc>
        <w:tc>
          <w:tcPr>
            <w:tcW w:w="340" w:type="pct"/>
            <w:tcBorders>
              <w:top w:val="single" w:sz="2" w:space="0" w:color="auto"/>
              <w:left w:val="nil"/>
              <w:bottom w:val="single" w:sz="2" w:space="0" w:color="auto"/>
              <w:right w:val="nil"/>
            </w:tcBorders>
            <w:shd w:val="clear" w:color="auto" w:fill="auto"/>
            <w:hideMark/>
          </w:tcPr>
          <w:p w14:paraId="4CAA261A" w14:textId="77777777" w:rsidR="00FF4588" w:rsidRPr="00374D52" w:rsidRDefault="00FF4588" w:rsidP="00541BB6">
            <w:pPr>
              <w:pStyle w:val="AppendixLiteratureReviewTable"/>
              <w:rPr>
                <w:sz w:val="14"/>
                <w:szCs w:val="14"/>
              </w:rPr>
            </w:pPr>
            <w:r w:rsidRPr="00374D52">
              <w:rPr>
                <w:sz w:val="14"/>
                <w:szCs w:val="14"/>
              </w:rPr>
              <w:t>- Accuracy</w:t>
            </w:r>
            <w:r w:rsidRPr="00374D52">
              <w:rPr>
                <w:sz w:val="14"/>
                <w:szCs w:val="14"/>
              </w:rPr>
              <w:br/>
              <w:t>- AUC</w:t>
            </w:r>
            <w:r w:rsidRPr="00374D52">
              <w:rPr>
                <w:sz w:val="14"/>
                <w:szCs w:val="14"/>
              </w:rPr>
              <w:br/>
              <w:t>- F1-Score</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hideMark/>
          </w:tcPr>
          <w:p w14:paraId="36848C9C" w14:textId="77777777" w:rsidR="00FF4588" w:rsidRPr="00374D52" w:rsidRDefault="00FF4588" w:rsidP="00541BB6">
            <w:pPr>
              <w:pStyle w:val="AppendixLiteratureReviewTable"/>
              <w:rPr>
                <w:sz w:val="14"/>
                <w:szCs w:val="14"/>
              </w:rPr>
            </w:pPr>
            <w:r w:rsidRPr="00374D52">
              <w:rPr>
                <w:sz w:val="14"/>
                <w:szCs w:val="14"/>
              </w:rPr>
              <w:t>- Class Imbalance</w:t>
            </w:r>
            <w:r w:rsidRPr="00374D52">
              <w:rPr>
                <w:sz w:val="14"/>
                <w:szCs w:val="14"/>
              </w:rPr>
              <w:br/>
              <w:t>- Class Overlapping</w:t>
            </w:r>
            <w:r w:rsidRPr="00374D52">
              <w:rPr>
                <w:sz w:val="14"/>
                <w:szCs w:val="14"/>
              </w:rPr>
              <w:br/>
              <w:t>- Overfitting</w:t>
            </w:r>
          </w:p>
        </w:tc>
      </w:tr>
      <w:tr w:rsidR="00374D52" w:rsidRPr="00374D52" w14:paraId="6911CF47" w14:textId="77777777" w:rsidTr="00374D52">
        <w:trPr>
          <w:trHeight w:val="20"/>
        </w:trPr>
        <w:tc>
          <w:tcPr>
            <w:tcW w:w="157" w:type="pct"/>
            <w:tcBorders>
              <w:top w:val="single" w:sz="2" w:space="0" w:color="auto"/>
              <w:left w:val="nil"/>
              <w:bottom w:val="single" w:sz="2" w:space="0" w:color="auto"/>
              <w:right w:val="nil"/>
            </w:tcBorders>
          </w:tcPr>
          <w:p w14:paraId="7BAC8A9E" w14:textId="0882F916" w:rsidR="001234C7" w:rsidRPr="00374D52" w:rsidRDefault="001634B4" w:rsidP="001234C7">
            <w:pPr>
              <w:pStyle w:val="AppendixLiteratureReviewTable"/>
              <w:contextualSpacing/>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zJeBWT6F","properties":{"formattedCitation":"(Murugan et al., 2023)","plainCitation":"(Murugan et al., 2023)","noteIndex":0},"citationItems":[{"id":768,"uris":["http://zotero.org/users/13346706/items/TXNIYMRD"],"itemData":{"id":768,"type":"paper-conference","abstract":"Transactions using credit card are increasing rapidly due to the advancements in electronic commerce. The clients as well as merchants are seriously affected by frauds in modern days and that causes high commercial losses. To minimize this loss, financial institution and banks requires a fraud detection system. Random Forests (RF) approach is method to developed for detecting fraud’s in credit card. In this method, training about abnormal and normal transactions is done using CART-based Random Forest (CARTRF) and Random-Tree-Based Random Forest (RTBRF). Complexity of this system made difficulties in the usage. This system requires large computational resources and they are harder and lea intuitive. To improve the accuracy with high true positive rate, Support Vector Machine (SVM) is proposed. From Taiwan and German dataset, default data of credit card clients are collected and preprocessed. Attributes are normalized using min-max normalization. Attribute selection based on Information Gain (IG) is used for reducing feature set. Frequent attribute selection and pruning are performed using Aprori algorithm. Candidate’s itemset size is reduced by this and improved performance gain is produced. Support Vector Machine (SVM) performs detection of frauds in credit card using frequent attribute set. The parameters like recall, precision, detection rate and pruning time are used to compare performance of proposed method against existing methods like CART-based random forest approaches and Random-tree-based random forest approach. Experimental results show better performance of proposed technique.","container-title":"2023 International Conference on Applied Intelligence and Sustainable Computing (ICAISC)","DOI":"10.1109/ICAISC58445.2023.10199684","event-place":"Dharwad, India","event-title":"2023 International Conference on Applied Intelligence and Sustainable Computing (ICAISC)","ISBN":"9798350323795","language":"en","license":"https://doi.org/10.1109/ICAISC58445.2023.10199684","page":"1-7","publisher":"IEEE","publisher-place":"Dharwad, India","source":"DOI.org (Crossref)","title":"A Credit Card Fraud Identification Technique Using Support Vector Machine","URL":"https://doi.org/10.1109/ICAISC58445.2023.10199684","author":[{"family":"Murugan","given":"K."},{"family":"Felicia","given":"Angeline"},{"family":"Gomathy","given":"B"},{"family":"Saravanakumar","given":"P.T."},{"family":"Ramesh","given":"S.M."},{"family":"Sakthivel","given":"E."}],"accessed":{"date-parts":[["2024",4,25]]},"issued":{"date-parts":[["2023",6,16]]}}}],"schema":"https://github.com/citation-style-language/schema/raw/master/csl-citation.json"} </w:instrText>
            </w:r>
            <w:r w:rsidRPr="00374D52">
              <w:rPr>
                <w:b/>
                <w:bCs/>
                <w:sz w:val="14"/>
                <w:szCs w:val="14"/>
              </w:rPr>
              <w:fldChar w:fldCharType="separate"/>
            </w:r>
            <w:r w:rsidR="00374D52" w:rsidRPr="00374D52">
              <w:rPr>
                <w:rFonts w:cs="Times New Roman"/>
                <w:sz w:val="14"/>
                <w:szCs w:val="14"/>
              </w:rPr>
              <w:t>(Murugan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254ED3CC" w14:textId="1C1A492A" w:rsidR="001234C7" w:rsidRPr="00374D52" w:rsidRDefault="001234C7" w:rsidP="001234C7">
            <w:pPr>
              <w:pStyle w:val="AppendixLiteratureReviewTable"/>
              <w:contextualSpacing/>
              <w:rPr>
                <w:sz w:val="14"/>
                <w:szCs w:val="14"/>
              </w:rPr>
            </w:pPr>
            <w:r w:rsidRPr="00374D52">
              <w:rPr>
                <w:sz w:val="14"/>
                <w:szCs w:val="14"/>
              </w:rPr>
              <w:t>To improve the accuracy and detection rate of credit card fraud identification by using Support Vector Machine (SVM) and enhancing performance through effective feature selection and normalization techniques.</w:t>
            </w:r>
          </w:p>
        </w:tc>
        <w:tc>
          <w:tcPr>
            <w:tcW w:w="283" w:type="pct"/>
            <w:tcBorders>
              <w:top w:val="single" w:sz="2" w:space="0" w:color="auto"/>
              <w:left w:val="nil"/>
              <w:bottom w:val="single" w:sz="2" w:space="0" w:color="auto"/>
              <w:right w:val="nil"/>
            </w:tcBorders>
            <w:shd w:val="clear" w:color="auto" w:fill="auto"/>
          </w:tcPr>
          <w:p w14:paraId="5C201173" w14:textId="37758DA0" w:rsidR="001234C7" w:rsidRPr="00374D52" w:rsidRDefault="001234C7" w:rsidP="001234C7">
            <w:pPr>
              <w:pStyle w:val="AppendixLiteratureReviewTable"/>
              <w:contextualSpacing/>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554A4889" w14:textId="33C703E6" w:rsidR="001234C7" w:rsidRPr="00374D52" w:rsidRDefault="001234C7" w:rsidP="001234C7">
            <w:pPr>
              <w:pStyle w:val="AppendixLiteratureReviewTable"/>
              <w:contextualSpacing/>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1DCD8EDB" w14:textId="384A0A96" w:rsidR="001234C7" w:rsidRPr="00374D52" w:rsidRDefault="001234C7" w:rsidP="001234C7">
            <w:pPr>
              <w:pStyle w:val="AppendixLiteratureReviewTable"/>
              <w:contextualSpacing/>
              <w:rPr>
                <w:sz w:val="14"/>
                <w:szCs w:val="14"/>
              </w:rPr>
            </w:pPr>
            <w:r w:rsidRPr="00374D52">
              <w:rPr>
                <w:sz w:val="14"/>
                <w:szCs w:val="14"/>
              </w:rPr>
              <w:t>The proposed SVM-IG method showed better performance in detection rates, precision, and accuracy compared to Bayesian Network Classifier (BNC), CART-based Random Forest (CARTRF), and Random-Tree-Based Random Forest (RTBRF) method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71EE2E4A" w14:textId="0B84DE35" w:rsidR="001234C7" w:rsidRPr="00374D52" w:rsidRDefault="001234C7" w:rsidP="00537A43">
            <w:pPr>
              <w:pStyle w:val="AppendixLiteratureReviewTable"/>
              <w:spacing w:before="40"/>
              <w:contextualSpacing/>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5972B8B4" w14:textId="77777777" w:rsidR="001234C7" w:rsidRPr="00374D52" w:rsidRDefault="001234C7" w:rsidP="00537A43">
            <w:pPr>
              <w:pStyle w:val="AppendixLiteratureReviewTable"/>
              <w:spacing w:before="40"/>
              <w:contextualSpacing/>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2124B9EB" w14:textId="77777777" w:rsidR="001234C7" w:rsidRPr="00374D52" w:rsidRDefault="001234C7" w:rsidP="00537A43">
            <w:pPr>
              <w:pStyle w:val="AppendixLiteratureReviewTable"/>
              <w:spacing w:before="40"/>
              <w:contextualSpacing/>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1A7D2677" w14:textId="7E4334EC" w:rsidR="001234C7" w:rsidRPr="00374D52" w:rsidRDefault="001234C7" w:rsidP="001234C7">
            <w:pPr>
              <w:pStyle w:val="AppendixLiteratureReviewTable"/>
              <w:contextualSpacing/>
              <w:rPr>
                <w:sz w:val="14"/>
                <w:szCs w:val="14"/>
              </w:rPr>
            </w:pPr>
            <w:r w:rsidRPr="00374D52">
              <w:rPr>
                <w:sz w:val="14"/>
                <w:szCs w:val="14"/>
              </w:rPr>
              <w:t>- Support Vector Machine with Information Gain (SVM-IG)</w:t>
            </w:r>
          </w:p>
          <w:p w14:paraId="4E395967" w14:textId="77777777" w:rsidR="001234C7" w:rsidRPr="00374D52" w:rsidRDefault="001234C7" w:rsidP="001234C7">
            <w:pPr>
              <w:pStyle w:val="AppendixLiteratureReviewTable"/>
              <w:contextualSpacing/>
              <w:rPr>
                <w:sz w:val="14"/>
                <w:szCs w:val="14"/>
              </w:rPr>
            </w:pPr>
            <w:r w:rsidRPr="00374D52">
              <w:rPr>
                <w:sz w:val="14"/>
                <w:szCs w:val="14"/>
              </w:rPr>
              <w:t>- CART-based Random Forest (CARTRF)</w:t>
            </w:r>
          </w:p>
          <w:p w14:paraId="18FD2EC3" w14:textId="73522DEE" w:rsidR="001234C7" w:rsidRPr="00374D52" w:rsidRDefault="001234C7" w:rsidP="001234C7">
            <w:pPr>
              <w:pStyle w:val="AppendixLiteratureReviewTable"/>
              <w:contextualSpacing/>
              <w:rPr>
                <w:sz w:val="14"/>
                <w:szCs w:val="14"/>
              </w:rPr>
            </w:pPr>
            <w:r w:rsidRPr="00374D52">
              <w:rPr>
                <w:sz w:val="14"/>
                <w:szCs w:val="14"/>
              </w:rPr>
              <w:t>- Random-Tree-Based Random Forest (RTBRF)</w:t>
            </w:r>
          </w:p>
        </w:tc>
        <w:tc>
          <w:tcPr>
            <w:tcW w:w="495" w:type="pct"/>
            <w:tcBorders>
              <w:top w:val="single" w:sz="2" w:space="0" w:color="auto"/>
              <w:left w:val="nil"/>
              <w:bottom w:val="single" w:sz="2" w:space="0" w:color="auto"/>
              <w:right w:val="nil"/>
            </w:tcBorders>
            <w:shd w:val="clear" w:color="auto" w:fill="auto"/>
          </w:tcPr>
          <w:p w14:paraId="21046514" w14:textId="3FCA50F3" w:rsidR="001234C7" w:rsidRPr="00374D52" w:rsidRDefault="001234C7" w:rsidP="001234C7">
            <w:pPr>
              <w:pStyle w:val="AppendixLiteratureReviewTable"/>
              <w:contextualSpacing/>
              <w:rPr>
                <w:sz w:val="14"/>
                <w:szCs w:val="14"/>
              </w:rPr>
            </w:pPr>
            <w:r w:rsidRPr="00374D52">
              <w:rPr>
                <w:sz w:val="14"/>
                <w:szCs w:val="14"/>
              </w:rPr>
              <w:t>- Taiwan credit dataset</w:t>
            </w:r>
          </w:p>
          <w:p w14:paraId="43F79FC5" w14:textId="0DA9A276" w:rsidR="001234C7" w:rsidRPr="00374D52" w:rsidRDefault="001234C7" w:rsidP="001234C7">
            <w:pPr>
              <w:pStyle w:val="AppendixLiteratureReviewTable"/>
              <w:contextualSpacing/>
              <w:rPr>
                <w:sz w:val="14"/>
                <w:szCs w:val="14"/>
              </w:rPr>
            </w:pPr>
            <w:r w:rsidRPr="00374D52">
              <w:rPr>
                <w:sz w:val="14"/>
                <w:szCs w:val="14"/>
              </w:rPr>
              <w:t>- German credit dataset</w:t>
            </w:r>
          </w:p>
        </w:tc>
        <w:tc>
          <w:tcPr>
            <w:tcW w:w="625" w:type="pct"/>
            <w:tcBorders>
              <w:top w:val="single" w:sz="2" w:space="0" w:color="auto"/>
              <w:left w:val="nil"/>
              <w:bottom w:val="single" w:sz="2" w:space="0" w:color="auto"/>
              <w:right w:val="nil"/>
            </w:tcBorders>
            <w:shd w:val="clear" w:color="auto" w:fill="auto"/>
          </w:tcPr>
          <w:p w14:paraId="3CDCD897" w14:textId="12FBE051" w:rsidR="001234C7" w:rsidRPr="00374D52" w:rsidRDefault="001234C7" w:rsidP="001234C7">
            <w:pPr>
              <w:pStyle w:val="AppendixLiteratureReviewTable"/>
              <w:contextualSpacing/>
              <w:rPr>
                <w:sz w:val="14"/>
                <w:szCs w:val="14"/>
              </w:rPr>
            </w:pPr>
            <w:r w:rsidRPr="00374D52">
              <w:rPr>
                <w:sz w:val="14"/>
                <w:szCs w:val="14"/>
              </w:rPr>
              <w:t>- Discretization to convert continuous features to discrete intervals using entropy</w:t>
            </w:r>
          </w:p>
          <w:p w14:paraId="7F6DE68D" w14:textId="77777777" w:rsidR="001234C7" w:rsidRPr="00374D52" w:rsidRDefault="001234C7" w:rsidP="001234C7">
            <w:pPr>
              <w:pStyle w:val="AppendixLiteratureReviewTable"/>
              <w:contextualSpacing/>
              <w:rPr>
                <w:sz w:val="14"/>
                <w:szCs w:val="14"/>
              </w:rPr>
            </w:pPr>
            <w:r w:rsidRPr="00374D52">
              <w:rPr>
                <w:sz w:val="14"/>
                <w:szCs w:val="14"/>
              </w:rPr>
              <w:t>- Min-Max Normalization to scale features to a specific range to improve training efficiency</w:t>
            </w:r>
          </w:p>
          <w:p w14:paraId="3632BD4A" w14:textId="77777777" w:rsidR="001234C7" w:rsidRPr="00374D52" w:rsidRDefault="001234C7" w:rsidP="001234C7">
            <w:pPr>
              <w:pStyle w:val="AppendixLiteratureReviewTable"/>
              <w:contextualSpacing/>
              <w:rPr>
                <w:sz w:val="14"/>
                <w:szCs w:val="14"/>
              </w:rPr>
            </w:pPr>
            <w:r w:rsidRPr="00374D52">
              <w:rPr>
                <w:sz w:val="14"/>
                <w:szCs w:val="14"/>
              </w:rPr>
              <w:t>- Information Gain (IG) to select the most relevant attributes by calculating information gain</w:t>
            </w:r>
          </w:p>
          <w:p w14:paraId="0DB91380" w14:textId="63D94CA1" w:rsidR="001234C7" w:rsidRPr="00374D52" w:rsidRDefault="001234C7" w:rsidP="001234C7">
            <w:pPr>
              <w:pStyle w:val="AppendixLiteratureReviewTable"/>
              <w:contextualSpacing/>
              <w:rPr>
                <w:sz w:val="14"/>
                <w:szCs w:val="14"/>
              </w:rPr>
            </w:pPr>
            <w:r w:rsidRPr="00374D52">
              <w:rPr>
                <w:sz w:val="14"/>
                <w:szCs w:val="14"/>
              </w:rPr>
              <w:t>- Apriori Algorithm to identify and prune frequent item sets to enhance performance</w:t>
            </w:r>
          </w:p>
        </w:tc>
        <w:tc>
          <w:tcPr>
            <w:tcW w:w="340" w:type="pct"/>
            <w:tcBorders>
              <w:top w:val="single" w:sz="2" w:space="0" w:color="auto"/>
              <w:left w:val="nil"/>
              <w:bottom w:val="single" w:sz="2" w:space="0" w:color="auto"/>
              <w:right w:val="nil"/>
            </w:tcBorders>
            <w:shd w:val="clear" w:color="auto" w:fill="auto"/>
          </w:tcPr>
          <w:p w14:paraId="102DBB31" w14:textId="7FFE8936" w:rsidR="001234C7" w:rsidRPr="00374D52" w:rsidRDefault="001234C7" w:rsidP="001234C7">
            <w:pPr>
              <w:pStyle w:val="AppendixLiteratureReviewTable"/>
              <w:rPr>
                <w:sz w:val="14"/>
                <w:szCs w:val="14"/>
              </w:rPr>
            </w:pPr>
            <w:r w:rsidRPr="00374D52">
              <w:rPr>
                <w:sz w:val="14"/>
                <w:szCs w:val="14"/>
              </w:rPr>
              <w:t>- Accuracy</w:t>
            </w:r>
            <w:r w:rsidRPr="00374D52">
              <w:rPr>
                <w:sz w:val="14"/>
                <w:szCs w:val="14"/>
              </w:rPr>
              <w:br/>
              <w:t>- Precision</w:t>
            </w:r>
            <w:r w:rsidRPr="00374D52">
              <w:rPr>
                <w:sz w:val="14"/>
                <w:szCs w:val="14"/>
              </w:rPr>
              <w:br/>
              <w:t>- Pruning time</w:t>
            </w:r>
          </w:p>
        </w:tc>
        <w:tc>
          <w:tcPr>
            <w:tcW w:w="363" w:type="pct"/>
            <w:tcBorders>
              <w:top w:val="single" w:sz="2" w:space="0" w:color="auto"/>
              <w:left w:val="nil"/>
              <w:bottom w:val="single" w:sz="2" w:space="0" w:color="auto"/>
              <w:right w:val="nil"/>
            </w:tcBorders>
            <w:shd w:val="clear" w:color="auto" w:fill="auto"/>
          </w:tcPr>
          <w:p w14:paraId="4573084A" w14:textId="62E2D4A7" w:rsidR="001234C7" w:rsidRPr="00374D52" w:rsidRDefault="001234C7" w:rsidP="001234C7">
            <w:pPr>
              <w:pStyle w:val="AppendixLiteratureReviewTable"/>
              <w:rPr>
                <w:sz w:val="14"/>
                <w:szCs w:val="14"/>
              </w:rPr>
            </w:pPr>
            <w:r w:rsidRPr="00374D52">
              <w:rPr>
                <w:sz w:val="14"/>
                <w:szCs w:val="14"/>
              </w:rPr>
              <w:t>- Class Imbalance</w:t>
            </w:r>
            <w:r w:rsidRPr="00374D52">
              <w:rPr>
                <w:sz w:val="14"/>
                <w:szCs w:val="14"/>
              </w:rPr>
              <w:br/>
              <w:t>- High Dimensionality</w:t>
            </w:r>
          </w:p>
        </w:tc>
      </w:tr>
      <w:tr w:rsidR="00374D52" w:rsidRPr="00374D52" w14:paraId="2052893D" w14:textId="77777777" w:rsidTr="00374D52">
        <w:trPr>
          <w:trHeight w:val="20"/>
        </w:trPr>
        <w:tc>
          <w:tcPr>
            <w:tcW w:w="157" w:type="pct"/>
            <w:tcBorders>
              <w:top w:val="single" w:sz="2" w:space="0" w:color="auto"/>
              <w:left w:val="nil"/>
              <w:bottom w:val="single" w:sz="2" w:space="0" w:color="auto"/>
              <w:right w:val="nil"/>
            </w:tcBorders>
            <w:shd w:val="clear" w:color="auto" w:fill="F2F2F2" w:themeFill="background1" w:themeFillShade="F2"/>
          </w:tcPr>
          <w:p w14:paraId="17F4AFF9" w14:textId="0B9C32AC" w:rsidR="002B1395" w:rsidRPr="00374D52" w:rsidRDefault="001634B4" w:rsidP="002B1395">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u4QCnYkb","properties":{"formattedCitation":"(Z. Zhang et al., 2020)","plainCitation":"(Z. Zhang et al., 2020)","noteIndex":0},"citationItems":[{"id":316,"uris":["http://zotero.org/users/13346706/items/KVUSL3A8"],"itemData":{"id":316,"type":"article-journal","abstract":"The effectiveness of transaction fraud detection methods directly affects the loss of users in online transactions. However, for low-frequency users with small transaction volume, the existing methods cannot accurately describe their transaction behaviors for each user, or lead to a high misjudgment rate. So we propose a new method for individual behavior construction, which can make the behavior of low-frequency users more accurate by migrating the current transaction group behavior and transaction status. Firstly, we consider the user’s only historical transactions, combined with the optimal risk threshold determination algorithm, to form the user’s own transaction behavior benchmark. Secondly, through the DBSCAN clustering algorithm, the behavior characteristics of all current normal samples and fraud samples are extracted to form the common behavior of the current transaction group. Finally, based on historical transaction records, the current transaction status is extracted using a sliding window mechanism. The combination of the three constitutes a new transaction behavior of the user. On this basis, a multi-behavior detection model based on new transaction behavior is proposed. According to the result of each behavior, Naive Bayes model is used to calculate the probability that current transaction belongs to fraud, and ﬁnally determine whether current transaction is fraud. Experiments prove that the method proposed in this paper can have a good effect on low-frequency users, which can accurately identify fraud transactions and has a low misjudgment rate for normal transactions.","container-title":"IEEE Access","DOI":"10.1109/ACCESS.2020.2970614","ISSN":"2169-3536","journalAbbreviation":"IEEE Access","language":"en","page":"25210-25220","source":"DOI.org (Crossref)","title":"A Fraud Detection Method for Low-Frequency Transaction","URL":"https://ieeexplore.ieee.org/document/8977544/","volume":"8","author":[{"family":"Zhang","given":"Zhaohui"},{"family":"Chen","given":"Ligong"},{"family":"Liu","given":"Qiuwen"},{"family":"Wang","given":"Pengwei"}],"accessed":{"date-parts":[["2024",3,19]]},"issued":{"date-parts":[["2020"]]}}}],"schema":"https://github.com/citation-style-language/schema/raw/master/csl-citation.json"} </w:instrText>
            </w:r>
            <w:r w:rsidRPr="00374D52">
              <w:rPr>
                <w:b/>
                <w:bCs/>
                <w:sz w:val="14"/>
                <w:szCs w:val="14"/>
              </w:rPr>
              <w:fldChar w:fldCharType="separate"/>
            </w:r>
            <w:r w:rsidR="00374D52" w:rsidRPr="00374D52">
              <w:rPr>
                <w:rFonts w:cs="Times New Roman"/>
                <w:sz w:val="14"/>
                <w:szCs w:val="14"/>
              </w:rPr>
              <w:t>(Z. Zhang et al., 2020)</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F2F2F2" w:themeFill="background1" w:themeFillShade="F2"/>
          </w:tcPr>
          <w:p w14:paraId="210F99DB" w14:textId="47380A96" w:rsidR="002B1395" w:rsidRPr="00374D52" w:rsidRDefault="002B1395" w:rsidP="002B1395">
            <w:pPr>
              <w:pStyle w:val="AppendixLiteratureReviewTable"/>
              <w:rPr>
                <w:sz w:val="14"/>
                <w:szCs w:val="14"/>
              </w:rPr>
            </w:pPr>
            <w:r w:rsidRPr="00374D52">
              <w:rPr>
                <w:sz w:val="14"/>
                <w:szCs w:val="14"/>
              </w:rPr>
              <w:t>To develop a fraud detection method specifically for low-frequency users whose transaction volumes are low. The aim is to improve the accuracy of fraud detection for these users by constructing individual behavior models that incorporate group behavior and current transaction status.</w:t>
            </w:r>
          </w:p>
        </w:tc>
        <w:tc>
          <w:tcPr>
            <w:tcW w:w="283" w:type="pct"/>
            <w:tcBorders>
              <w:top w:val="single" w:sz="2" w:space="0" w:color="auto"/>
              <w:left w:val="nil"/>
              <w:bottom w:val="single" w:sz="2" w:space="0" w:color="auto"/>
              <w:right w:val="nil"/>
            </w:tcBorders>
            <w:shd w:val="clear" w:color="auto" w:fill="F2F2F2" w:themeFill="background1" w:themeFillShade="F2"/>
          </w:tcPr>
          <w:p w14:paraId="6E8E3B73" w14:textId="18597205" w:rsidR="002B1395" w:rsidRPr="00374D52" w:rsidRDefault="002B1395" w:rsidP="002B1395">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F2F2F2" w:themeFill="background1" w:themeFillShade="F2"/>
          </w:tcPr>
          <w:p w14:paraId="618BA343" w14:textId="3A77DDBE" w:rsidR="002B1395" w:rsidRPr="00374D52" w:rsidRDefault="002B1395" w:rsidP="002B1395">
            <w:pPr>
              <w:pStyle w:val="AppendixLiteratureReviewTable"/>
              <w:rPr>
                <w:sz w:val="14"/>
                <w:szCs w:val="14"/>
              </w:rPr>
            </w:pPr>
            <w:r w:rsidRPr="00374D52">
              <w:rPr>
                <w:sz w:val="14"/>
                <w:szCs w:val="14"/>
              </w:rPr>
              <w:t>Transaction fraud detection</w:t>
            </w:r>
          </w:p>
        </w:tc>
        <w:tc>
          <w:tcPr>
            <w:tcW w:w="681" w:type="pct"/>
            <w:tcBorders>
              <w:top w:val="single" w:sz="2" w:space="0" w:color="auto"/>
              <w:left w:val="nil"/>
              <w:bottom w:val="single" w:sz="2" w:space="0" w:color="auto"/>
              <w:right w:val="nil"/>
            </w:tcBorders>
            <w:shd w:val="clear" w:color="auto" w:fill="F2F2F2" w:themeFill="background1" w:themeFillShade="F2"/>
          </w:tcPr>
          <w:p w14:paraId="45031E2D" w14:textId="74395E86" w:rsidR="002B1395" w:rsidRPr="00374D52" w:rsidRDefault="002B1395" w:rsidP="002B1395">
            <w:pPr>
              <w:pStyle w:val="AppendixLiteratureReviewTable"/>
              <w:rPr>
                <w:sz w:val="14"/>
                <w:szCs w:val="14"/>
              </w:rPr>
            </w:pPr>
            <w:r w:rsidRPr="00374D52">
              <w:rPr>
                <w:sz w:val="14"/>
                <w:szCs w:val="14"/>
              </w:rPr>
              <w:t>The proposed method significantly improves the detection accuracy for low-frequency users compared to existing models. The method combines individual transaction history, group behavior extracted through DBSCAN clustering, and current transaction status using a sliding window mechanism.</w:t>
            </w:r>
          </w:p>
        </w:tc>
        <w:tc>
          <w:tcPr>
            <w:tcW w:w="229" w:type="pct"/>
            <w:tcBorders>
              <w:top w:val="single" w:sz="2" w:space="0" w:color="auto"/>
              <w:left w:val="single" w:sz="4" w:space="0" w:color="auto"/>
              <w:bottom w:val="single" w:sz="2" w:space="0" w:color="auto"/>
              <w:right w:val="single" w:sz="4" w:space="0" w:color="auto"/>
            </w:tcBorders>
            <w:shd w:val="clear" w:color="auto" w:fill="F2F2F2" w:themeFill="background1" w:themeFillShade="F2"/>
          </w:tcPr>
          <w:p w14:paraId="23A98036" w14:textId="63ED271A" w:rsidR="002B1395" w:rsidRPr="00374D52" w:rsidRDefault="002B1395"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F2F2F2" w:themeFill="background1" w:themeFillShade="F2"/>
          </w:tcPr>
          <w:p w14:paraId="38A8659E" w14:textId="3A60DEA9" w:rsidR="002B1395" w:rsidRPr="00374D52" w:rsidRDefault="002B1395"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F2F2F2" w:themeFill="background1" w:themeFillShade="F2"/>
          </w:tcPr>
          <w:p w14:paraId="2F4F3B9C" w14:textId="314AC2C0" w:rsidR="002B1395" w:rsidRPr="00374D52" w:rsidRDefault="002B1395"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F2F2F2" w:themeFill="background1" w:themeFillShade="F2"/>
          </w:tcPr>
          <w:p w14:paraId="0DAEA804" w14:textId="2B3678E1" w:rsidR="002B1395" w:rsidRPr="00374D52" w:rsidRDefault="002B1395" w:rsidP="002B1395">
            <w:pPr>
              <w:pStyle w:val="AppendixLiteratureReviewTable"/>
              <w:rPr>
                <w:sz w:val="14"/>
                <w:szCs w:val="14"/>
              </w:rPr>
            </w:pPr>
            <w:r w:rsidRPr="00374D52">
              <w:rPr>
                <w:sz w:val="14"/>
                <w:szCs w:val="14"/>
              </w:rPr>
              <w:t>- Naïve Bayes</w:t>
            </w:r>
          </w:p>
        </w:tc>
        <w:tc>
          <w:tcPr>
            <w:tcW w:w="495" w:type="pct"/>
            <w:tcBorders>
              <w:top w:val="single" w:sz="2" w:space="0" w:color="auto"/>
              <w:left w:val="nil"/>
              <w:bottom w:val="single" w:sz="2" w:space="0" w:color="auto"/>
              <w:right w:val="nil"/>
            </w:tcBorders>
            <w:shd w:val="clear" w:color="auto" w:fill="F2F2F2" w:themeFill="background1" w:themeFillShade="F2"/>
          </w:tcPr>
          <w:p w14:paraId="00705ADA" w14:textId="63C8157F" w:rsidR="002B1395" w:rsidRPr="00374D52" w:rsidRDefault="002B1395" w:rsidP="002B1395">
            <w:pPr>
              <w:pStyle w:val="AppendixLiteratureReviewTable"/>
              <w:rPr>
                <w:sz w:val="14"/>
                <w:szCs w:val="14"/>
              </w:rPr>
            </w:pPr>
            <w:r w:rsidRPr="00374D52">
              <w:rPr>
                <w:sz w:val="14"/>
                <w:szCs w:val="14"/>
              </w:rPr>
              <w:t>- Dataset from a domestic bank</w:t>
            </w:r>
          </w:p>
        </w:tc>
        <w:tc>
          <w:tcPr>
            <w:tcW w:w="625" w:type="pct"/>
            <w:tcBorders>
              <w:top w:val="single" w:sz="2" w:space="0" w:color="auto"/>
              <w:left w:val="nil"/>
              <w:bottom w:val="single" w:sz="2" w:space="0" w:color="auto"/>
              <w:right w:val="nil"/>
            </w:tcBorders>
            <w:shd w:val="clear" w:color="auto" w:fill="F2F2F2" w:themeFill="background1" w:themeFillShade="F2"/>
          </w:tcPr>
          <w:p w14:paraId="715A15EA" w14:textId="1164ED7C" w:rsidR="002B1395" w:rsidRPr="00374D52" w:rsidRDefault="002B1395" w:rsidP="002B1395">
            <w:pPr>
              <w:pStyle w:val="AppendixLiteratureReviewTable"/>
              <w:rPr>
                <w:sz w:val="14"/>
                <w:szCs w:val="14"/>
              </w:rPr>
            </w:pPr>
            <w:r w:rsidRPr="00374D52">
              <w:rPr>
                <w:sz w:val="14"/>
                <w:szCs w:val="14"/>
              </w:rPr>
              <w:t>- Extract user behavior benchmarks from historical transactions</w:t>
            </w:r>
            <w:r w:rsidRPr="00374D52">
              <w:rPr>
                <w:sz w:val="14"/>
                <w:szCs w:val="14"/>
              </w:rPr>
              <w:br/>
              <w:t>- Density-Based Spatial Clustering of Applications with Noise (DBSCAN) for clustering to identify group behaviors from normal and fraudulent transactions</w:t>
            </w:r>
            <w:r w:rsidRPr="00374D52">
              <w:rPr>
                <w:sz w:val="14"/>
                <w:szCs w:val="14"/>
              </w:rPr>
              <w:br/>
              <w:t>- Sliding window mechanism to assess the current transaction status</w:t>
            </w:r>
          </w:p>
        </w:tc>
        <w:tc>
          <w:tcPr>
            <w:tcW w:w="340" w:type="pct"/>
            <w:tcBorders>
              <w:top w:val="single" w:sz="2" w:space="0" w:color="auto"/>
              <w:left w:val="nil"/>
              <w:bottom w:val="single" w:sz="2" w:space="0" w:color="auto"/>
              <w:right w:val="nil"/>
            </w:tcBorders>
            <w:shd w:val="clear" w:color="auto" w:fill="F2F2F2" w:themeFill="background1" w:themeFillShade="F2"/>
          </w:tcPr>
          <w:p w14:paraId="28079F1B" w14:textId="6C649B60" w:rsidR="002B1395" w:rsidRPr="00374D52" w:rsidRDefault="002B1395" w:rsidP="002B1395">
            <w:pPr>
              <w:pStyle w:val="AppendixLiteratureReviewTable"/>
              <w:rPr>
                <w:sz w:val="14"/>
                <w:szCs w:val="14"/>
              </w:rPr>
            </w:pPr>
            <w:r w:rsidRPr="00374D52">
              <w:rPr>
                <w:sz w:val="14"/>
                <w:szCs w:val="14"/>
              </w:rPr>
              <w:t>- Disturbance Rate</w:t>
            </w:r>
            <w:r w:rsidRPr="00374D52">
              <w:rPr>
                <w:sz w:val="14"/>
                <w:szCs w:val="14"/>
              </w:rPr>
              <w:br/>
              <w:t xml:space="preserve">- F1-Score </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F2F2F2" w:themeFill="background1" w:themeFillShade="F2"/>
          </w:tcPr>
          <w:p w14:paraId="476F9FCE" w14:textId="1ACC47AE" w:rsidR="002B1395" w:rsidRPr="00374D52" w:rsidRDefault="002B1395" w:rsidP="002B1395">
            <w:pPr>
              <w:pStyle w:val="AppendixLiteratureReviewTable"/>
              <w:rPr>
                <w:sz w:val="14"/>
                <w:szCs w:val="14"/>
              </w:rPr>
            </w:pPr>
            <w:r w:rsidRPr="00374D52">
              <w:rPr>
                <w:sz w:val="14"/>
                <w:szCs w:val="14"/>
              </w:rPr>
              <w:t>- Inaccurate Fraud Detection for Low-Frequency Users</w:t>
            </w:r>
            <w:r w:rsidRPr="00374D52">
              <w:rPr>
                <w:sz w:val="14"/>
                <w:szCs w:val="14"/>
              </w:rPr>
              <w:br/>
              <w:t>- Dynamic User Behavior</w:t>
            </w:r>
          </w:p>
        </w:tc>
      </w:tr>
      <w:tr w:rsidR="00374D52" w:rsidRPr="00374D52" w14:paraId="6C19D32B" w14:textId="77777777" w:rsidTr="00374D52">
        <w:trPr>
          <w:trHeight w:val="20"/>
        </w:trPr>
        <w:tc>
          <w:tcPr>
            <w:tcW w:w="157" w:type="pct"/>
            <w:tcBorders>
              <w:top w:val="single" w:sz="2" w:space="0" w:color="auto"/>
              <w:left w:val="nil"/>
              <w:bottom w:val="single" w:sz="2" w:space="0" w:color="auto"/>
              <w:right w:val="nil"/>
            </w:tcBorders>
          </w:tcPr>
          <w:p w14:paraId="26158761" w14:textId="17E44142" w:rsidR="00BE3DC6" w:rsidRPr="00374D52" w:rsidRDefault="007B371D" w:rsidP="00BE3DC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HcWdKIgG","properties":{"formattedCitation":"(Kalid et al., 2020)","plainCitation":"(Kalid et al., 2020)","noteIndex":0},"citationItems":[{"id":326,"uris":["http://zotero.org/users/13346706/items/DR4HZEEH"],"itemData":{"id":326,"type":"article-journal","abstract":"Frauds and default payments are two major anomalies in credit card transactions. Researchers have been vigorously ﬁnding solutions to tackle them and one of the solutions is to use data mining approaches. However, the collected credit card data can be quite a challenge for researchers. This is because of the data characteristics that contain: (i) unbalanced class distribution, and (ii) overlapping of class samples. Both characteristics generally cause low detection rates for the anomalies that are minorities in the data. On top of that, the weakness of general learning algorithms contributes to the difﬁculties of classifying the anomalies as the algorithms generally bias towards the majority class samples. In this study, we used a Multiple Classiﬁers System (MCS) on these two data sets: (i) credit card frauds (CCF), and (ii) credit card default payments (CCDP). The MCS employs a sequential decision combination strategy to produce accurate anomaly detection. Our empirical studies show that the MCS outperforms the existing research, particularly in detecting the anomalies that are minorities in these two credit card data sets.","container-title":"IEEE Access","DOI":"10.1109/ACCESS.2020.2972009","ISSN":"2169-3536","journalAbbreviation":"IEEE Access","language":"en","page":"28210-28221","source":"DOI.org (Crossref)","title":"A Multiple Classifiers System for Anomaly Detection in Credit Card Data With Unbalanced and Overlapped Classes","URL":"https://ieeexplore.ieee.org/document/8985298/","volume":"8","author":[{"family":"Kalid","given":"Suraya Nurain"},{"family":"Ng","given":"Keng-Hoong"},{"family":"Tong","given":"Gee-Kok"},{"family":"Khor","given":"Kok-Chin"}],"accessed":{"date-parts":[["2024",3,19]]},"issued":{"date-parts":[["2020"]]}}}],"schema":"https://github.com/citation-style-language/schema/raw/master/csl-citation.json"} </w:instrText>
            </w:r>
            <w:r w:rsidRPr="00374D52">
              <w:rPr>
                <w:b/>
                <w:bCs/>
                <w:sz w:val="14"/>
                <w:szCs w:val="14"/>
              </w:rPr>
              <w:fldChar w:fldCharType="separate"/>
            </w:r>
            <w:r w:rsidR="00374D52" w:rsidRPr="00374D52">
              <w:rPr>
                <w:rFonts w:cs="Times New Roman"/>
                <w:sz w:val="14"/>
                <w:szCs w:val="14"/>
              </w:rPr>
              <w:t>(Kalid et al., 2020)</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22F76803" w14:textId="5D5219B0" w:rsidR="00BE3DC6" w:rsidRPr="00374D52" w:rsidRDefault="00BE3DC6" w:rsidP="00BE3DC6">
            <w:pPr>
              <w:pStyle w:val="AppendixLiteratureReviewTable"/>
              <w:rPr>
                <w:sz w:val="14"/>
                <w:szCs w:val="14"/>
              </w:rPr>
            </w:pPr>
            <w:r w:rsidRPr="00374D52">
              <w:rPr>
                <w:sz w:val="14"/>
                <w:szCs w:val="14"/>
              </w:rPr>
              <w:t>To improve anomaly detection in credit card transactions using a Multiple Classifiers System (MCS) specifically designed to handle datasets with unbalanced class distribution and overlapping class samples.</w:t>
            </w:r>
          </w:p>
        </w:tc>
        <w:tc>
          <w:tcPr>
            <w:tcW w:w="283" w:type="pct"/>
            <w:tcBorders>
              <w:top w:val="single" w:sz="2" w:space="0" w:color="auto"/>
              <w:left w:val="nil"/>
              <w:bottom w:val="single" w:sz="2" w:space="0" w:color="auto"/>
              <w:right w:val="nil"/>
            </w:tcBorders>
            <w:shd w:val="clear" w:color="auto" w:fill="auto"/>
          </w:tcPr>
          <w:p w14:paraId="085DF16B" w14:textId="31B06F72" w:rsidR="00BE3DC6" w:rsidRPr="00374D52" w:rsidRDefault="00BE3DC6" w:rsidP="00BE3DC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17033D70" w14:textId="58B04194" w:rsidR="00BE3DC6" w:rsidRPr="00374D52" w:rsidRDefault="00BE3DC6" w:rsidP="00BE3DC6">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7258A190" w14:textId="7CD0AA72" w:rsidR="00BE3DC6" w:rsidRPr="00374D52" w:rsidRDefault="00BE3DC6" w:rsidP="00BE3DC6">
            <w:pPr>
              <w:pStyle w:val="AppendixLiteratureReviewTable"/>
              <w:rPr>
                <w:sz w:val="14"/>
                <w:szCs w:val="14"/>
              </w:rPr>
            </w:pPr>
            <w:r w:rsidRPr="00374D52">
              <w:rPr>
                <w:sz w:val="14"/>
                <w:szCs w:val="14"/>
              </w:rPr>
              <w:t>The MCS approach significantly improved the detection of minority anomalies in credit card datasets compared to traditional single classifiers or previous research method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4D3B1423" w14:textId="6C27D5E4" w:rsidR="00BE3DC6" w:rsidRPr="00374D52" w:rsidRDefault="00BE3DC6"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6E80623F" w14:textId="1C1E12EC" w:rsidR="00BE3DC6" w:rsidRPr="00374D52" w:rsidRDefault="00BE3DC6"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4E45FB6E" w14:textId="48C8B309" w:rsidR="00BE3DC6" w:rsidRPr="00374D52" w:rsidRDefault="00BE3DC6"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6DCB7E34" w14:textId="66C98CE4" w:rsidR="00BE3DC6" w:rsidRPr="00374D52" w:rsidRDefault="00BE3DC6" w:rsidP="00BE3DC6">
            <w:pPr>
              <w:pStyle w:val="AppendixLiteratureReviewTable"/>
              <w:rPr>
                <w:sz w:val="14"/>
                <w:szCs w:val="14"/>
              </w:rPr>
            </w:pPr>
            <w:r w:rsidRPr="00374D52">
              <w:rPr>
                <w:sz w:val="14"/>
                <w:szCs w:val="14"/>
              </w:rPr>
              <w:t>- Multiple Classifiers System (MCS)</w:t>
            </w:r>
          </w:p>
        </w:tc>
        <w:tc>
          <w:tcPr>
            <w:tcW w:w="495" w:type="pct"/>
            <w:tcBorders>
              <w:top w:val="single" w:sz="2" w:space="0" w:color="auto"/>
              <w:left w:val="nil"/>
              <w:bottom w:val="single" w:sz="2" w:space="0" w:color="auto"/>
              <w:right w:val="nil"/>
            </w:tcBorders>
            <w:shd w:val="clear" w:color="auto" w:fill="auto"/>
          </w:tcPr>
          <w:p w14:paraId="32B58987" w14:textId="5D2EF918" w:rsidR="00BE3DC6" w:rsidRPr="00374D52" w:rsidRDefault="00BE3DC6" w:rsidP="00BE3DC6">
            <w:pPr>
              <w:pStyle w:val="AppendixLiteratureReviewTable"/>
              <w:rPr>
                <w:sz w:val="14"/>
                <w:szCs w:val="14"/>
              </w:rPr>
            </w:pPr>
            <w:r w:rsidRPr="00374D52">
              <w:rPr>
                <w:sz w:val="14"/>
                <w:szCs w:val="14"/>
              </w:rPr>
              <w:t>- Worldline and ULB Machine Learning Group datasets</w:t>
            </w:r>
            <w:r w:rsidRPr="00374D52">
              <w:rPr>
                <w:sz w:val="14"/>
                <w:szCs w:val="14"/>
              </w:rPr>
              <w:br/>
              <w:t>- Payment data of credit card holders from a Taiwan bank</w:t>
            </w:r>
          </w:p>
        </w:tc>
        <w:tc>
          <w:tcPr>
            <w:tcW w:w="625" w:type="pct"/>
            <w:tcBorders>
              <w:top w:val="single" w:sz="2" w:space="0" w:color="auto"/>
              <w:left w:val="nil"/>
              <w:bottom w:val="single" w:sz="2" w:space="0" w:color="auto"/>
              <w:right w:val="nil"/>
            </w:tcBorders>
            <w:shd w:val="clear" w:color="auto" w:fill="auto"/>
          </w:tcPr>
          <w:p w14:paraId="7969C499" w14:textId="6E16E7A1" w:rsidR="00BE3DC6" w:rsidRPr="00374D52" w:rsidRDefault="00BE3DC6" w:rsidP="00BE3DC6">
            <w:pPr>
              <w:pStyle w:val="AppendixLiteratureReviewTable"/>
              <w:rPr>
                <w:sz w:val="14"/>
                <w:szCs w:val="14"/>
              </w:rPr>
            </w:pPr>
            <w:r w:rsidRPr="00374D52">
              <w:rPr>
                <w:sz w:val="14"/>
                <w:szCs w:val="14"/>
              </w:rPr>
              <w:t>- Employed strategies to manage the unbalanced class distribution in both datasets</w:t>
            </w:r>
            <w:r w:rsidRPr="00374D52">
              <w:rPr>
                <w:sz w:val="14"/>
                <w:szCs w:val="14"/>
              </w:rPr>
              <w:br/>
              <w:t>- Utilized visualization to understand and address the issue of overlapping class samples</w:t>
            </w:r>
            <w:r w:rsidRPr="00374D52">
              <w:rPr>
                <w:sz w:val="14"/>
                <w:szCs w:val="14"/>
              </w:rPr>
              <w:br/>
              <w:t>- Visualized pairwise relationships of attributes to identify overlapping and informative features</w:t>
            </w:r>
          </w:p>
        </w:tc>
        <w:tc>
          <w:tcPr>
            <w:tcW w:w="340" w:type="pct"/>
            <w:tcBorders>
              <w:top w:val="single" w:sz="2" w:space="0" w:color="auto"/>
              <w:left w:val="nil"/>
              <w:bottom w:val="single" w:sz="2" w:space="0" w:color="auto"/>
              <w:right w:val="nil"/>
            </w:tcBorders>
            <w:shd w:val="clear" w:color="auto" w:fill="auto"/>
          </w:tcPr>
          <w:p w14:paraId="69A82980" w14:textId="7FC10A7D" w:rsidR="00BE3DC6" w:rsidRPr="00374D52" w:rsidRDefault="00BE3DC6" w:rsidP="00BE3DC6">
            <w:pPr>
              <w:pStyle w:val="AppendixLiteratureReviewTable"/>
              <w:rPr>
                <w:sz w:val="14"/>
                <w:szCs w:val="14"/>
              </w:rPr>
            </w:pPr>
            <w:r w:rsidRPr="00374D52">
              <w:rPr>
                <w:sz w:val="14"/>
                <w:szCs w:val="14"/>
              </w:rPr>
              <w:t>- Accuracy</w:t>
            </w:r>
            <w:r w:rsidRPr="00374D52">
              <w:rPr>
                <w:sz w:val="14"/>
                <w:szCs w:val="14"/>
              </w:rPr>
              <w:br/>
              <w:t xml:space="preserve">- True Negative Rate (TNR) </w:t>
            </w:r>
            <w:r w:rsidRPr="00374D52">
              <w:rPr>
                <w:sz w:val="14"/>
                <w:szCs w:val="14"/>
              </w:rPr>
              <w:br/>
              <w:t>- True Positive Rate (TPR)</w:t>
            </w:r>
          </w:p>
        </w:tc>
        <w:tc>
          <w:tcPr>
            <w:tcW w:w="363" w:type="pct"/>
            <w:tcBorders>
              <w:top w:val="single" w:sz="2" w:space="0" w:color="auto"/>
              <w:left w:val="nil"/>
              <w:bottom w:val="single" w:sz="2" w:space="0" w:color="auto"/>
              <w:right w:val="nil"/>
            </w:tcBorders>
            <w:shd w:val="clear" w:color="auto" w:fill="auto"/>
          </w:tcPr>
          <w:p w14:paraId="734D0085" w14:textId="2BBC591E" w:rsidR="00BE3DC6" w:rsidRPr="00374D52" w:rsidRDefault="00BE3DC6" w:rsidP="00BE3DC6">
            <w:pPr>
              <w:pStyle w:val="AppendixLiteratureReviewTable"/>
              <w:rPr>
                <w:sz w:val="14"/>
                <w:szCs w:val="14"/>
              </w:rPr>
            </w:pPr>
            <w:r w:rsidRPr="00374D52">
              <w:rPr>
                <w:sz w:val="14"/>
                <w:szCs w:val="14"/>
              </w:rPr>
              <w:t>- Class Imbalance</w:t>
            </w:r>
            <w:r w:rsidRPr="00374D52">
              <w:rPr>
                <w:sz w:val="14"/>
                <w:szCs w:val="14"/>
              </w:rPr>
              <w:br/>
              <w:t>- Class Overlapping</w:t>
            </w:r>
          </w:p>
        </w:tc>
      </w:tr>
      <w:tr w:rsidR="00374D52" w:rsidRPr="00374D52" w14:paraId="34271EC6" w14:textId="77777777" w:rsidTr="00374D52">
        <w:trPr>
          <w:trHeight w:val="20"/>
        </w:trPr>
        <w:tc>
          <w:tcPr>
            <w:tcW w:w="157" w:type="pct"/>
            <w:tcBorders>
              <w:top w:val="single" w:sz="2" w:space="0" w:color="auto"/>
              <w:left w:val="nil"/>
              <w:bottom w:val="single" w:sz="2" w:space="0" w:color="auto"/>
              <w:right w:val="nil"/>
            </w:tcBorders>
          </w:tcPr>
          <w:p w14:paraId="2B10C597" w14:textId="27F9AA70" w:rsidR="00BE3DC6" w:rsidRPr="00374D52" w:rsidRDefault="00A75F8B" w:rsidP="00BE3DC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afYwhyuY","properties":{"formattedCitation":"(Esenogho et al., 2022)","plainCitation":"(Esenogho et al., 2022)","noteIndex":0},"citationItems":[{"id":767,"uris":["http://zotero.org/users/13346706/items/CTBPMIEA"],"itemData":{"id":767,"type":"article-journal","abstract":"Recent advancements in electronic commerce and communication systems have signiﬁcantly increased the use of credit cards for both online and regular transactions. However, there has been a steady rise in fraudulent credit card transactions, costing ﬁnancial companies huge losses every year. The development of effective fraud detection algorithms is vital in minimizing these losses, but it is challenging because most credit card datasets are highly imbalanced. Also, using conventional machine learning algorithms for credit card fraud detection is inefﬁcient due to their design, which involves a static mapping of the input vector to output vectors. Therefore, they cannot adapt to the dynamic shopping behavior of credit card clients. This paper proposes an efﬁcient approach to detect credit card fraud using a neural network ensemble classiﬁer and a hybrid data resampling method. The ensemble classiﬁer is obtained using a long shortterm memory (LSTM) neural network as the base learner in the adaptive boosting (AdaBoost) technique. Meanwhile, the hybrid resampling is achieved using the synthetic minority oversampling technique and edited nearest neighbor (SMOTE-ENN) method. The effectiveness of the proposed method is demonstrated using publicly available real-world credit card transaction datasets. The performance of the proposed approach is benchmarked against the following algorithms: support vector machine (SVM), multilayer perceptron (MLP), decision tree, traditional AdaBoost, and LSTM. The experimental results show that the classiﬁers performed better when trained with the resampled data, and the proposed LSTM ensemble outperformed the other algorithms by obtaining a sensitivity and speciﬁcity of 0.996 and 0.998, respectively.","container-title":"IEEE Access","DOI":"10.1109/ACCESS.2022.3148298","ISSN":"2169-3536","journalAbbreviation":"IEEE Access","language":"en","license":"https://creativecommons.org/licenses/by/4.0/legalcode","page":"16400-16407","source":"DOI.org (Crossref)","title":"A Neural Network Ensemble With Feature Engineering for Improved Credit Card Fraud Detection","URL":"https://ieeexplore.ieee.org/document/9698195/","volume":"10","author":[{"family":"Esenogho","given":"Ebenezer"},{"family":"Mienye","given":"Ibomoiye Domor"},{"family":"Swart","given":"Theo G."},{"family":"Aruleba","given":"Kehinde"},{"family":"Obaido","given":"George"}],"accessed":{"date-parts":[["2024",4,25]]},"issued":{"date-parts":[["2022"]]}}}],"schema":"https://github.com/citation-style-language/schema/raw/master/csl-citation.json"} </w:instrText>
            </w:r>
            <w:r w:rsidRPr="00374D52">
              <w:rPr>
                <w:b/>
                <w:bCs/>
                <w:sz w:val="14"/>
                <w:szCs w:val="14"/>
              </w:rPr>
              <w:fldChar w:fldCharType="separate"/>
            </w:r>
            <w:r w:rsidR="00374D52" w:rsidRPr="00374D52">
              <w:rPr>
                <w:rFonts w:cs="Times New Roman"/>
                <w:sz w:val="14"/>
                <w:szCs w:val="14"/>
              </w:rPr>
              <w:t>(Esenogho et al., 2022)</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3D790A0C" w14:textId="73B3A98A" w:rsidR="00BE3DC6" w:rsidRPr="00374D52" w:rsidRDefault="00BE3DC6" w:rsidP="00BE3DC6">
            <w:pPr>
              <w:pStyle w:val="AppendixLiteratureReviewTable"/>
              <w:rPr>
                <w:sz w:val="14"/>
                <w:szCs w:val="14"/>
              </w:rPr>
            </w:pPr>
            <w:r w:rsidRPr="00374D52">
              <w:rPr>
                <w:sz w:val="14"/>
                <w:szCs w:val="14"/>
              </w:rPr>
              <w:t>To develop a robust solution for credit card fraud detection using an LSTM neural network ensemble and adaptive boosting with hybrid data resampling for handling imbalanced datasets.</w:t>
            </w:r>
          </w:p>
        </w:tc>
        <w:tc>
          <w:tcPr>
            <w:tcW w:w="283" w:type="pct"/>
            <w:tcBorders>
              <w:top w:val="single" w:sz="2" w:space="0" w:color="auto"/>
              <w:left w:val="nil"/>
              <w:bottom w:val="single" w:sz="2" w:space="0" w:color="auto"/>
              <w:right w:val="nil"/>
            </w:tcBorders>
            <w:shd w:val="clear" w:color="auto" w:fill="auto"/>
          </w:tcPr>
          <w:p w14:paraId="6783402E" w14:textId="4E7C0493" w:rsidR="00BE3DC6" w:rsidRPr="00374D52" w:rsidRDefault="00BE3DC6" w:rsidP="00BE3DC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31420C0A" w14:textId="06C8558B" w:rsidR="00BE3DC6" w:rsidRPr="00374D52" w:rsidRDefault="00BE3DC6" w:rsidP="00BE3DC6">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4DD4A19E" w14:textId="4E867CAD" w:rsidR="00BE3DC6" w:rsidRPr="00374D52" w:rsidRDefault="00BE3DC6" w:rsidP="00BE3DC6">
            <w:pPr>
              <w:pStyle w:val="AppendixLiteratureReviewTable"/>
              <w:rPr>
                <w:sz w:val="14"/>
                <w:szCs w:val="14"/>
              </w:rPr>
            </w:pPr>
            <w:r w:rsidRPr="00374D52">
              <w:rPr>
                <w:sz w:val="14"/>
                <w:szCs w:val="14"/>
              </w:rPr>
              <w:t>The proposed LSTM ensemble outperformed conventional algorithms, achieving high sensitivity (0.996) and specificity (0.998</w:t>
            </w:r>
            <w:proofErr w:type="gramStart"/>
            <w:r w:rsidRPr="00374D52">
              <w:rPr>
                <w:sz w:val="14"/>
                <w:szCs w:val="14"/>
              </w:rPr>
              <w:t>)</w:t>
            </w:r>
            <w:proofErr w:type="gramEnd"/>
            <w:r w:rsidRPr="00374D52">
              <w:rPr>
                <w:sz w:val="14"/>
                <w:szCs w:val="14"/>
              </w:rPr>
              <w:t xml:space="preserve"> and demonstrating the effectiveness of feature engineering via resampling.</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7148F6E6" w14:textId="1869E81E" w:rsidR="00BE3DC6" w:rsidRPr="00374D52" w:rsidRDefault="00BE3DC6"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1734C0DB" w14:textId="56894F2A" w:rsidR="00BE3DC6" w:rsidRPr="00374D52" w:rsidRDefault="00BE3DC6"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5DD7493B" w14:textId="6CAED180" w:rsidR="00BE3DC6" w:rsidRPr="00374D52" w:rsidRDefault="00BE3DC6"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272134B3" w14:textId="13297308" w:rsidR="00BE3DC6" w:rsidRPr="00374D52" w:rsidRDefault="00BE3DC6" w:rsidP="00BE3DC6">
            <w:pPr>
              <w:pStyle w:val="AppendixLiteratureReviewTable"/>
              <w:rPr>
                <w:sz w:val="14"/>
                <w:szCs w:val="14"/>
              </w:rPr>
            </w:pPr>
            <w:r w:rsidRPr="00374D52">
              <w:rPr>
                <w:sz w:val="14"/>
                <w:szCs w:val="14"/>
              </w:rPr>
              <w:t xml:space="preserve">- Long Short-Term Memory (LSTM) neural networks Ensemble with </w:t>
            </w:r>
            <w:r w:rsidRPr="00374D52">
              <w:rPr>
                <w:sz w:val="14"/>
                <w:szCs w:val="14"/>
              </w:rPr>
              <w:br/>
              <w:t>- Adaptive Boosting (AdaBoost)</w:t>
            </w:r>
          </w:p>
        </w:tc>
        <w:tc>
          <w:tcPr>
            <w:tcW w:w="495" w:type="pct"/>
            <w:tcBorders>
              <w:top w:val="single" w:sz="2" w:space="0" w:color="auto"/>
              <w:left w:val="nil"/>
              <w:bottom w:val="single" w:sz="2" w:space="0" w:color="auto"/>
              <w:right w:val="nil"/>
            </w:tcBorders>
            <w:shd w:val="clear" w:color="auto" w:fill="auto"/>
          </w:tcPr>
          <w:p w14:paraId="3FEF8FD1" w14:textId="382EBC12" w:rsidR="00BE3DC6" w:rsidRPr="00374D52" w:rsidRDefault="00BE3DC6" w:rsidP="00BE3DC6">
            <w:pPr>
              <w:pStyle w:val="AppendixLiteratureReviewTable"/>
              <w:rPr>
                <w:sz w:val="14"/>
                <w:szCs w:val="14"/>
              </w:rPr>
            </w:pPr>
            <w:r w:rsidRPr="00374D52">
              <w:rPr>
                <w:sz w:val="14"/>
                <w:szCs w:val="14"/>
              </w:rPr>
              <w:t>- Machine Learning Group of Université Libre de Bruxelles (ULB) dataset</w:t>
            </w:r>
          </w:p>
        </w:tc>
        <w:tc>
          <w:tcPr>
            <w:tcW w:w="625" w:type="pct"/>
            <w:tcBorders>
              <w:top w:val="single" w:sz="2" w:space="0" w:color="auto"/>
              <w:left w:val="nil"/>
              <w:bottom w:val="single" w:sz="2" w:space="0" w:color="auto"/>
              <w:right w:val="nil"/>
            </w:tcBorders>
            <w:shd w:val="clear" w:color="auto" w:fill="auto"/>
          </w:tcPr>
          <w:p w14:paraId="646D2821" w14:textId="73F1C0EC" w:rsidR="00BE3DC6" w:rsidRPr="00374D52" w:rsidRDefault="00BE3DC6" w:rsidP="00BE3DC6">
            <w:pPr>
              <w:pStyle w:val="AppendixLiteratureReviewTable"/>
              <w:rPr>
                <w:sz w:val="14"/>
                <w:szCs w:val="14"/>
              </w:rPr>
            </w:pPr>
            <w:r w:rsidRPr="00374D52">
              <w:rPr>
                <w:sz w:val="14"/>
                <w:szCs w:val="14"/>
              </w:rPr>
              <w:t>- SMOTE-ENN to balance the dataset by oversampling the minority class and undersampling the majority class to remove overlapping instances</w:t>
            </w:r>
          </w:p>
        </w:tc>
        <w:tc>
          <w:tcPr>
            <w:tcW w:w="340" w:type="pct"/>
            <w:tcBorders>
              <w:top w:val="single" w:sz="2" w:space="0" w:color="auto"/>
              <w:left w:val="nil"/>
              <w:bottom w:val="single" w:sz="2" w:space="0" w:color="auto"/>
              <w:right w:val="nil"/>
            </w:tcBorders>
            <w:shd w:val="clear" w:color="auto" w:fill="auto"/>
          </w:tcPr>
          <w:p w14:paraId="4AA966B5" w14:textId="1C831B64" w:rsidR="00BE3DC6" w:rsidRPr="00374D52" w:rsidRDefault="00BE3DC6" w:rsidP="00BE3DC6">
            <w:pPr>
              <w:pStyle w:val="AppendixLiteratureReviewTable"/>
              <w:rPr>
                <w:sz w:val="14"/>
                <w:szCs w:val="14"/>
              </w:rPr>
            </w:pPr>
            <w:r w:rsidRPr="00374D52">
              <w:rPr>
                <w:sz w:val="14"/>
                <w:szCs w:val="14"/>
              </w:rPr>
              <w:t>- AUC</w:t>
            </w:r>
            <w:r w:rsidRPr="00374D52">
              <w:rPr>
                <w:sz w:val="14"/>
                <w:szCs w:val="14"/>
              </w:rPr>
              <w:br/>
              <w:t>- Recall</w:t>
            </w:r>
            <w:r w:rsidRPr="00374D52">
              <w:rPr>
                <w:sz w:val="14"/>
                <w:szCs w:val="14"/>
              </w:rPr>
              <w:br/>
              <w:t>- True Negative Rate (TNR)</w:t>
            </w:r>
          </w:p>
        </w:tc>
        <w:tc>
          <w:tcPr>
            <w:tcW w:w="363" w:type="pct"/>
            <w:tcBorders>
              <w:top w:val="single" w:sz="2" w:space="0" w:color="auto"/>
              <w:left w:val="nil"/>
              <w:bottom w:val="single" w:sz="2" w:space="0" w:color="auto"/>
              <w:right w:val="nil"/>
            </w:tcBorders>
            <w:shd w:val="clear" w:color="auto" w:fill="auto"/>
          </w:tcPr>
          <w:p w14:paraId="5FD61D19" w14:textId="6CBE9654" w:rsidR="00BE3DC6" w:rsidRPr="00374D52" w:rsidRDefault="00BE3DC6" w:rsidP="00BE3DC6">
            <w:pPr>
              <w:pStyle w:val="AppendixLiteratureReviewTable"/>
              <w:rPr>
                <w:sz w:val="14"/>
                <w:szCs w:val="14"/>
              </w:rPr>
            </w:pPr>
            <w:r w:rsidRPr="00374D52">
              <w:rPr>
                <w:sz w:val="14"/>
                <w:szCs w:val="14"/>
              </w:rPr>
              <w:t>- Class Imbalance</w:t>
            </w:r>
            <w:r w:rsidRPr="00374D52">
              <w:rPr>
                <w:sz w:val="14"/>
                <w:szCs w:val="14"/>
              </w:rPr>
              <w:br/>
              <w:t>- Class Overlapping</w:t>
            </w:r>
          </w:p>
        </w:tc>
      </w:tr>
      <w:tr w:rsidR="00374D52" w:rsidRPr="00374D52" w14:paraId="12DDB74D" w14:textId="77777777" w:rsidTr="00374D52">
        <w:trPr>
          <w:trHeight w:val="20"/>
        </w:trPr>
        <w:tc>
          <w:tcPr>
            <w:tcW w:w="157" w:type="pct"/>
            <w:tcBorders>
              <w:top w:val="single" w:sz="2" w:space="0" w:color="auto"/>
              <w:left w:val="nil"/>
              <w:bottom w:val="single" w:sz="2" w:space="0" w:color="auto"/>
              <w:right w:val="nil"/>
            </w:tcBorders>
          </w:tcPr>
          <w:p w14:paraId="0A01E558" w14:textId="1228A35D" w:rsidR="00BE3DC6" w:rsidRPr="00374D52" w:rsidRDefault="00A75F8B" w:rsidP="00BE3DC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KgtN8YkD","properties":{"formattedCitation":"(Dileep et al., 2021)","plainCitation":"(Dileep et al., 2021)","noteIndex":0},"citationItems":[{"id":63,"uris":["http://zotero.org/users/13346706/items/XBZ88T8I"],"itemData":{"id":63,"type":"paper-conference","abstract":"In the world of finance, as the technology grown, new systems of business making came into picture. Credit card system is one among them. But because of lot of loop holes in this system, lot of problems are aroused in this system in the method of credit card scams. Due to this the industry and customers who are using credit cards are facing a huge loss. There is a deficiency of investigation lessons on examining practical credit card figures in arrears to privacy issues. In the manuscript an attempt has been made for finding the frauds in the credit card business by using the algorithms which adopted machine learning techniques. In this regard, two algorithms are used viz Fraud Detection in credit card using Decision Tree and Fraud Detection using Random Forest. The efficiency of the model can be decided by using some public data as sample. Then, an actual world credit card facts group from a financial institution is examined. Along with this, some clatter is supplemented to the data samples to auxiliary check the sturdiness of the systems. The significance of the methods used in the paper is the first method constructs a tree against the activities performed by the user and using this tree scams will be suspected. In the second method a user activity based forest will have constructed and using this forest an attempt will be made in identifying the suspect. The investigational outcomes absolutely show that the mainstream elective technique attains decent precision degrees in sensing scam circumstances in credit cards.","container-title":"2021 Third International Conference on Intelligent Communication Technologies and Virtual Mobile Networks (ICICV)","DOI":"10.1109/ICICV50876.2021.9388431","event-place":"Tirunelveli, India","event-title":"2021 Third International Conference on Intelligent Communication Technologies and Virtual Mobile Networks (ICICV)","ISBN":"978-1-66541-960-4","language":"en","page":"1025-1028","publisher":"IEEE","publisher-place":"Tirunelveli, India","source":"DOI.org (Crossref)","title":"A Novel Approach for Credit Card Fraud Detection using Decision Tree and Random Forest Algorithms","URL":"https://ieeexplore.ieee.org/document/9388431/","author":[{"family":"Dileep","given":"M R"},{"family":"Navaneeth","given":"A V"},{"family":"Abhishek","given":"M"}],"accessed":{"date-parts":[["2024",1,24]]},"issued":{"date-parts":[["2021",2,4]]}}}],"schema":"https://github.com/citation-style-language/schema/raw/master/csl-citation.json"} </w:instrText>
            </w:r>
            <w:r w:rsidRPr="00374D52">
              <w:rPr>
                <w:b/>
                <w:bCs/>
                <w:sz w:val="14"/>
                <w:szCs w:val="14"/>
              </w:rPr>
              <w:fldChar w:fldCharType="separate"/>
            </w:r>
            <w:r w:rsidR="00374D52" w:rsidRPr="00374D52">
              <w:rPr>
                <w:rFonts w:cs="Times New Roman"/>
                <w:sz w:val="14"/>
                <w:szCs w:val="14"/>
              </w:rPr>
              <w:t>(Dileep et al., 2021)</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05C810DA" w14:textId="669A0DE6" w:rsidR="00BE3DC6" w:rsidRPr="00374D52" w:rsidRDefault="00BE3DC6" w:rsidP="00BE3DC6">
            <w:pPr>
              <w:pStyle w:val="AppendixLiteratureReviewTable"/>
              <w:rPr>
                <w:sz w:val="14"/>
                <w:szCs w:val="14"/>
              </w:rPr>
            </w:pPr>
            <w:r w:rsidRPr="00374D52">
              <w:rPr>
                <w:sz w:val="14"/>
                <w:szCs w:val="14"/>
              </w:rPr>
              <w:t>To improve the detection of credit card fraud using machine learning algorithms, specifically Decision Trees and Random Forests, and to evaluate the effectiveness of these models using real-world data.</w:t>
            </w:r>
          </w:p>
        </w:tc>
        <w:tc>
          <w:tcPr>
            <w:tcW w:w="283" w:type="pct"/>
            <w:tcBorders>
              <w:top w:val="single" w:sz="2" w:space="0" w:color="auto"/>
              <w:left w:val="nil"/>
              <w:bottom w:val="single" w:sz="2" w:space="0" w:color="auto"/>
              <w:right w:val="nil"/>
            </w:tcBorders>
            <w:shd w:val="clear" w:color="auto" w:fill="auto"/>
          </w:tcPr>
          <w:p w14:paraId="673B314B" w14:textId="3F141449" w:rsidR="00BE3DC6" w:rsidRPr="00374D52" w:rsidRDefault="00BE3DC6" w:rsidP="00BE3DC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64DEE9A1" w14:textId="005B054C" w:rsidR="00BE3DC6" w:rsidRPr="00374D52" w:rsidRDefault="00BE3DC6" w:rsidP="00BE3DC6">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56B5A818" w14:textId="3EE6E0BE" w:rsidR="00BE3DC6" w:rsidRPr="00374D52" w:rsidRDefault="00BE3DC6" w:rsidP="00BE3DC6">
            <w:pPr>
              <w:pStyle w:val="AppendixLiteratureReviewTable"/>
              <w:rPr>
                <w:sz w:val="14"/>
                <w:szCs w:val="14"/>
              </w:rPr>
            </w:pPr>
            <w:r w:rsidRPr="00374D52">
              <w:rPr>
                <w:sz w:val="14"/>
                <w:szCs w:val="14"/>
              </w:rPr>
              <w:t>Both algorithms demonstrated good precision levels in identifying fraudulent transactions, with Random Forest generally providing better results due to its ensemble approach</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11FE7C0F" w14:textId="3A48B257" w:rsidR="00BE3DC6" w:rsidRPr="00374D52" w:rsidRDefault="00BE3DC6"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6AEA0F08" w14:textId="09A81423" w:rsidR="00BE3DC6" w:rsidRPr="00374D52" w:rsidRDefault="00BE3DC6"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304F9FF7" w14:textId="10194747" w:rsidR="00BE3DC6" w:rsidRPr="00374D52" w:rsidRDefault="00BE3DC6"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79B89C85" w14:textId="2B359B82" w:rsidR="00BE3DC6" w:rsidRPr="00374D52" w:rsidRDefault="00BE3DC6" w:rsidP="00BE3DC6">
            <w:pPr>
              <w:pStyle w:val="AppendixLiteratureReviewTable"/>
              <w:rPr>
                <w:sz w:val="14"/>
                <w:szCs w:val="14"/>
              </w:rPr>
            </w:pPr>
            <w:r w:rsidRPr="00374D52">
              <w:rPr>
                <w:sz w:val="14"/>
                <w:szCs w:val="14"/>
              </w:rPr>
              <w:t>- Decision Trees</w:t>
            </w:r>
            <w:r w:rsidRPr="00374D52">
              <w:rPr>
                <w:sz w:val="14"/>
                <w:szCs w:val="14"/>
              </w:rPr>
              <w:br/>
              <w:t>- Random Forest</w:t>
            </w:r>
          </w:p>
        </w:tc>
        <w:tc>
          <w:tcPr>
            <w:tcW w:w="495" w:type="pct"/>
            <w:tcBorders>
              <w:top w:val="single" w:sz="2" w:space="0" w:color="auto"/>
              <w:left w:val="nil"/>
              <w:bottom w:val="single" w:sz="2" w:space="0" w:color="auto"/>
              <w:right w:val="nil"/>
            </w:tcBorders>
            <w:shd w:val="clear" w:color="auto" w:fill="auto"/>
          </w:tcPr>
          <w:p w14:paraId="3A5999B2" w14:textId="429B8379" w:rsidR="00BE3DC6" w:rsidRPr="00374D52" w:rsidRDefault="00BE3DC6" w:rsidP="00BE3DC6">
            <w:pPr>
              <w:pStyle w:val="AppendixLiteratureReviewTable"/>
              <w:rPr>
                <w:sz w:val="14"/>
                <w:szCs w:val="14"/>
              </w:rPr>
            </w:pPr>
            <w:r w:rsidRPr="00374D52">
              <w:rPr>
                <w:sz w:val="14"/>
                <w:szCs w:val="14"/>
              </w:rPr>
              <w:t>- Credit card data from a financial institution</w:t>
            </w:r>
          </w:p>
        </w:tc>
        <w:tc>
          <w:tcPr>
            <w:tcW w:w="625" w:type="pct"/>
            <w:tcBorders>
              <w:top w:val="single" w:sz="2" w:space="0" w:color="auto"/>
              <w:left w:val="nil"/>
              <w:bottom w:val="single" w:sz="2" w:space="0" w:color="auto"/>
              <w:right w:val="nil"/>
            </w:tcBorders>
            <w:shd w:val="clear" w:color="auto" w:fill="auto"/>
          </w:tcPr>
          <w:p w14:paraId="1A6A136A" w14:textId="630F8A1A" w:rsidR="00BE3DC6" w:rsidRPr="00374D52" w:rsidRDefault="00BE3DC6" w:rsidP="00BE3DC6">
            <w:pPr>
              <w:pStyle w:val="AppendixLiteratureReviewTable"/>
              <w:rPr>
                <w:sz w:val="14"/>
                <w:szCs w:val="14"/>
              </w:rPr>
            </w:pPr>
            <w:r w:rsidRPr="00374D52">
              <w:rPr>
                <w:sz w:val="14"/>
                <w:szCs w:val="14"/>
              </w:rPr>
              <w:t>- Clustering Model to categorize transactions into clusters to identify patterns</w:t>
            </w:r>
            <w:r w:rsidRPr="00374D52">
              <w:rPr>
                <w:sz w:val="14"/>
                <w:szCs w:val="14"/>
              </w:rPr>
              <w:br/>
              <w:t>- Gaussian Mixture Technique to model probability density to detect anomalies</w:t>
            </w:r>
            <w:r w:rsidRPr="00374D52">
              <w:rPr>
                <w:sz w:val="14"/>
                <w:szCs w:val="14"/>
              </w:rPr>
              <w:br/>
              <w:t>-Bayesian Network Technique to construct a DAG to identify dependencies and potential fraud areas</w:t>
            </w:r>
          </w:p>
        </w:tc>
        <w:tc>
          <w:tcPr>
            <w:tcW w:w="340" w:type="pct"/>
            <w:tcBorders>
              <w:top w:val="single" w:sz="2" w:space="0" w:color="auto"/>
              <w:left w:val="nil"/>
              <w:bottom w:val="single" w:sz="2" w:space="0" w:color="auto"/>
              <w:right w:val="nil"/>
            </w:tcBorders>
            <w:shd w:val="clear" w:color="auto" w:fill="auto"/>
          </w:tcPr>
          <w:p w14:paraId="72778380" w14:textId="6631FCC8" w:rsidR="00BE3DC6" w:rsidRPr="00374D52" w:rsidRDefault="00BE3DC6" w:rsidP="00BE3DC6">
            <w:pPr>
              <w:pStyle w:val="AppendixLiteratureReviewTable"/>
              <w:rPr>
                <w:sz w:val="14"/>
                <w:szCs w:val="14"/>
              </w:rPr>
            </w:pPr>
            <w:r w:rsidRPr="00374D52">
              <w:rPr>
                <w:sz w:val="14"/>
                <w:szCs w:val="14"/>
              </w:rPr>
              <w:t>- MCC</w:t>
            </w:r>
          </w:p>
        </w:tc>
        <w:tc>
          <w:tcPr>
            <w:tcW w:w="363" w:type="pct"/>
            <w:tcBorders>
              <w:top w:val="single" w:sz="2" w:space="0" w:color="auto"/>
              <w:left w:val="nil"/>
              <w:bottom w:val="single" w:sz="2" w:space="0" w:color="auto"/>
              <w:right w:val="nil"/>
            </w:tcBorders>
            <w:shd w:val="clear" w:color="auto" w:fill="auto"/>
          </w:tcPr>
          <w:p w14:paraId="6DFCB5F7" w14:textId="26BB6FBB" w:rsidR="00BE3DC6" w:rsidRPr="00374D52" w:rsidRDefault="00BE3DC6" w:rsidP="00BE3DC6">
            <w:pPr>
              <w:pStyle w:val="AppendixLiteratureReviewTable"/>
              <w:rPr>
                <w:sz w:val="14"/>
                <w:szCs w:val="14"/>
              </w:rPr>
            </w:pPr>
            <w:r w:rsidRPr="00374D52">
              <w:rPr>
                <w:sz w:val="14"/>
                <w:szCs w:val="14"/>
              </w:rPr>
              <w:t>- Class Imbalance</w:t>
            </w:r>
            <w:r w:rsidRPr="00374D52">
              <w:rPr>
                <w:sz w:val="14"/>
                <w:szCs w:val="14"/>
              </w:rPr>
              <w:br/>
              <w:t>- Scalability</w:t>
            </w:r>
          </w:p>
        </w:tc>
      </w:tr>
      <w:tr w:rsidR="00374D52" w:rsidRPr="00374D52" w14:paraId="2B30591C" w14:textId="77777777" w:rsidTr="00374D52">
        <w:trPr>
          <w:trHeight w:val="20"/>
        </w:trPr>
        <w:tc>
          <w:tcPr>
            <w:tcW w:w="157" w:type="pct"/>
            <w:tcBorders>
              <w:top w:val="single" w:sz="2" w:space="0" w:color="auto"/>
              <w:left w:val="nil"/>
              <w:bottom w:val="single" w:sz="2" w:space="0" w:color="auto"/>
              <w:right w:val="nil"/>
            </w:tcBorders>
          </w:tcPr>
          <w:p w14:paraId="5EC6D683" w14:textId="62CDD957" w:rsidR="00BE3DC6" w:rsidRPr="00374D52" w:rsidRDefault="00A75F8B" w:rsidP="00BE3DC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IUnQ5MWy","properties":{"formattedCitation":"(Mniai et al., 2023)","plainCitation":"(Mniai et al., 2023)","noteIndex":0},"citationItems":[{"id":319,"uris":["http://zotero.org/users/13346706/items/PLBEJJYH"],"itemData":{"id":319,"type":"article-journal","abstract":"Credit card transactions have grown considerably in the last few years. However, this increase has led to significant financial losses around the world. More than that, processing the enormous amount of generated data becomes very challenging, making the datasets highly dimensional and unbalanced. This means the collected data is suffering from two major problems. It is characterized by a severe difference in observation frequency between fraud and non-fraud transactions, and it contains irrelevant, inappropriate, and correlated data that negatively affects their prediction performance. Consequently, it has attracted the interest of machine learning (ML), which has become a significant actor in fraud detection. ML has provided methods such as Logistic Regression (LR), Support vector machines (SVM), Decision Trees (DT), Random Forest (RF), and K-Nearest Neighbors (KNN). However, these methods cannot meet the outstanding performance required to detect and predict unusual fraud patterns. In this regard, the contribution of this paper is to propose a framework for fraud detection (FFD). At first, to overcome the unbalanced data problem, the framework uses an undersampling technique. Next, a feature selection (FS) mechanism is applied to select only relevant features. Then, a Support Vector Data Description (SVDD) is used to build the ML model. SVDD aims to create a tight boundary around regular data points to distinguish them from potential outliers or anomalies. In order to enhance optimization capability for its hyperparameters C and σ , a modified version of the Particle Swarm Optimization (PSO) algorithm, Polynomial Self Learning PSO (PSLPSO), is proposed. As a result, the framework’s effectiveness is shown in the experimental results on a real credit card transaction dataset.","container-title":"IEEE Access","DOI":"10.1109/ACCESS.2023.3323842","ISSN":"2169-3536","journalAbbreviation":"IEEE Access","language":"en","page":"112776-112786","source":"DOI.org (Crossref)","title":"A Novel Framework for Credit Card Fraud Detection","URL":"https://ieeexplore.ieee.org/document/10278390/","volume":"11","author":[{"family":"Mniai","given":"Ayoub"},{"family":"Tarik","given":"Mouna"},{"family":"Jebari","given":"Khalid"}],"accessed":{"date-parts":[["2024",3,19]]},"issued":{"date-parts":[["2023"]]}}}],"schema":"https://github.com/citation-style-language/schema/raw/master/csl-citation.json"} </w:instrText>
            </w:r>
            <w:r w:rsidRPr="00374D52">
              <w:rPr>
                <w:b/>
                <w:bCs/>
                <w:sz w:val="14"/>
                <w:szCs w:val="14"/>
              </w:rPr>
              <w:fldChar w:fldCharType="separate"/>
            </w:r>
            <w:r w:rsidR="00374D52" w:rsidRPr="00374D52">
              <w:rPr>
                <w:rFonts w:cs="Times New Roman"/>
                <w:sz w:val="14"/>
                <w:szCs w:val="14"/>
              </w:rPr>
              <w:t>(Mniai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0D204FE9" w14:textId="7FBA220F" w:rsidR="00BE3DC6" w:rsidRPr="00374D52" w:rsidRDefault="00BE3DC6" w:rsidP="00BE3DC6">
            <w:pPr>
              <w:pStyle w:val="AppendixLiteratureReviewTable"/>
              <w:rPr>
                <w:sz w:val="14"/>
                <w:szCs w:val="14"/>
              </w:rPr>
            </w:pPr>
            <w:r w:rsidRPr="00374D52">
              <w:rPr>
                <w:sz w:val="14"/>
                <w:szCs w:val="14"/>
              </w:rPr>
              <w:t>To develop an effective framework for detecting fraudulent credit card transactions, addressing the challenges posed by high-dimensional and imbalanced datasets.</w:t>
            </w:r>
          </w:p>
        </w:tc>
        <w:tc>
          <w:tcPr>
            <w:tcW w:w="283" w:type="pct"/>
            <w:tcBorders>
              <w:top w:val="single" w:sz="2" w:space="0" w:color="auto"/>
              <w:left w:val="nil"/>
              <w:bottom w:val="single" w:sz="2" w:space="0" w:color="auto"/>
              <w:right w:val="nil"/>
            </w:tcBorders>
            <w:shd w:val="clear" w:color="auto" w:fill="auto"/>
          </w:tcPr>
          <w:p w14:paraId="2BA65BD6" w14:textId="22B9A471" w:rsidR="00BE3DC6" w:rsidRPr="00374D52" w:rsidRDefault="00BE3DC6" w:rsidP="00BE3DC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281DF171" w14:textId="46E65ACB" w:rsidR="00BE3DC6" w:rsidRPr="00374D52" w:rsidRDefault="00BE3DC6" w:rsidP="00BE3DC6">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1FC44795" w14:textId="0E35EC20" w:rsidR="00BE3DC6" w:rsidRPr="00374D52" w:rsidRDefault="00BE3DC6" w:rsidP="00BE3DC6">
            <w:pPr>
              <w:pStyle w:val="AppendixLiteratureReviewTable"/>
              <w:rPr>
                <w:sz w:val="14"/>
                <w:szCs w:val="14"/>
              </w:rPr>
            </w:pPr>
            <w:r w:rsidRPr="00374D52">
              <w:rPr>
                <w:sz w:val="14"/>
                <w:szCs w:val="14"/>
              </w:rPr>
              <w:t>The proposed fraud detection framework outperformed traditional methods, improving model accuracy from 90% to 93% by addressing data imbalance and optimizing feature selection. The optimized SVDD model and PSLPSO algorithm demonstrated the importance of relevant features for better prediction performance.</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47FAD633" w14:textId="45B03AF3" w:rsidR="00BE3DC6" w:rsidRPr="00374D52" w:rsidRDefault="00BE3DC6"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7CF84FC5" w14:textId="34D029FD" w:rsidR="00BE3DC6" w:rsidRPr="00374D52" w:rsidRDefault="00BE3DC6"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5D193253" w14:textId="30E7956B" w:rsidR="00BE3DC6" w:rsidRPr="00374D52" w:rsidRDefault="00BE3DC6"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2AAC7A70" w14:textId="48A012B4" w:rsidR="00BE3DC6" w:rsidRPr="00374D52" w:rsidRDefault="00BE3DC6" w:rsidP="00BE3DC6">
            <w:pPr>
              <w:pStyle w:val="AppendixLiteratureReviewTable"/>
              <w:rPr>
                <w:sz w:val="14"/>
                <w:szCs w:val="14"/>
              </w:rPr>
            </w:pPr>
            <w:r w:rsidRPr="00374D52">
              <w:rPr>
                <w:sz w:val="14"/>
                <w:szCs w:val="14"/>
              </w:rPr>
              <w:t>- Support Vector Data Description (SVDD) with</w:t>
            </w:r>
            <w:r w:rsidRPr="00374D52">
              <w:rPr>
                <w:sz w:val="14"/>
                <w:szCs w:val="14"/>
              </w:rPr>
              <w:br/>
              <w:t>- Polynomial Self Learning PSO (PSLPSO)</w:t>
            </w:r>
          </w:p>
        </w:tc>
        <w:tc>
          <w:tcPr>
            <w:tcW w:w="495" w:type="pct"/>
            <w:tcBorders>
              <w:top w:val="single" w:sz="2" w:space="0" w:color="auto"/>
              <w:left w:val="nil"/>
              <w:bottom w:val="single" w:sz="2" w:space="0" w:color="auto"/>
              <w:right w:val="nil"/>
            </w:tcBorders>
            <w:shd w:val="clear" w:color="auto" w:fill="auto"/>
          </w:tcPr>
          <w:p w14:paraId="35E1DDD3" w14:textId="3FFA5630" w:rsidR="00BE3DC6" w:rsidRPr="00374D52" w:rsidRDefault="00BE3DC6" w:rsidP="00BE3DC6">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tcPr>
          <w:p w14:paraId="3507B7E7" w14:textId="01C93E44" w:rsidR="00BE3DC6" w:rsidRPr="00374D52" w:rsidRDefault="00BE3DC6" w:rsidP="00BE3DC6">
            <w:pPr>
              <w:pStyle w:val="AppendixLiteratureReviewTable"/>
              <w:rPr>
                <w:sz w:val="14"/>
                <w:szCs w:val="14"/>
              </w:rPr>
            </w:pPr>
            <w:r w:rsidRPr="00374D52">
              <w:rPr>
                <w:sz w:val="14"/>
                <w:szCs w:val="14"/>
              </w:rPr>
              <w:t>- Normalization and Scaling to ensure all input values are within a predefined interval</w:t>
            </w:r>
            <w:r w:rsidRPr="00374D52">
              <w:rPr>
                <w:sz w:val="14"/>
                <w:szCs w:val="14"/>
              </w:rPr>
              <w:br/>
              <w:t>- Undersampling to reduce the majority class data points to match the minority class using the imblearn technique</w:t>
            </w:r>
            <w:r w:rsidRPr="00374D52">
              <w:rPr>
                <w:sz w:val="14"/>
                <w:szCs w:val="14"/>
              </w:rPr>
              <w:br/>
              <w:t>- SelectKBest to rank features based on their importance</w:t>
            </w:r>
            <w:r w:rsidRPr="00374D52">
              <w:rPr>
                <w:sz w:val="14"/>
                <w:szCs w:val="14"/>
              </w:rPr>
              <w:br/>
              <w:t>- Recursive Feature Elimination (RFE) to eliminate the least significant features</w:t>
            </w:r>
          </w:p>
        </w:tc>
        <w:tc>
          <w:tcPr>
            <w:tcW w:w="340" w:type="pct"/>
            <w:tcBorders>
              <w:top w:val="single" w:sz="2" w:space="0" w:color="auto"/>
              <w:left w:val="nil"/>
              <w:bottom w:val="single" w:sz="2" w:space="0" w:color="auto"/>
              <w:right w:val="nil"/>
            </w:tcBorders>
            <w:shd w:val="clear" w:color="auto" w:fill="auto"/>
          </w:tcPr>
          <w:p w14:paraId="0426E101" w14:textId="20666D7A" w:rsidR="00BE3DC6" w:rsidRPr="00374D52" w:rsidRDefault="00BE3DC6" w:rsidP="00BE3DC6">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Precision</w:t>
            </w:r>
            <w:r w:rsidRPr="00374D52">
              <w:rPr>
                <w:sz w:val="14"/>
                <w:szCs w:val="14"/>
              </w:rPr>
              <w:br/>
              <w:t>- Recall</w:t>
            </w:r>
            <w:r w:rsidRPr="00374D52">
              <w:rPr>
                <w:sz w:val="14"/>
                <w:szCs w:val="14"/>
              </w:rPr>
              <w:br/>
              <w:t>- ROC AUC</w:t>
            </w:r>
          </w:p>
        </w:tc>
        <w:tc>
          <w:tcPr>
            <w:tcW w:w="363" w:type="pct"/>
            <w:tcBorders>
              <w:top w:val="single" w:sz="2" w:space="0" w:color="auto"/>
              <w:left w:val="nil"/>
              <w:bottom w:val="single" w:sz="2" w:space="0" w:color="auto"/>
              <w:right w:val="nil"/>
            </w:tcBorders>
            <w:shd w:val="clear" w:color="auto" w:fill="auto"/>
          </w:tcPr>
          <w:p w14:paraId="62928CCC" w14:textId="1482B2B3" w:rsidR="00BE3DC6" w:rsidRPr="00374D52" w:rsidRDefault="00BE3DC6" w:rsidP="00BE3DC6">
            <w:pPr>
              <w:pStyle w:val="AppendixLiteratureReviewTable"/>
              <w:rPr>
                <w:sz w:val="14"/>
                <w:szCs w:val="14"/>
              </w:rPr>
            </w:pPr>
            <w:r w:rsidRPr="00374D52">
              <w:rPr>
                <w:sz w:val="14"/>
                <w:szCs w:val="14"/>
              </w:rPr>
              <w:t>- Class Imbalance</w:t>
            </w:r>
            <w:r w:rsidRPr="00374D52">
              <w:rPr>
                <w:sz w:val="14"/>
                <w:szCs w:val="14"/>
              </w:rPr>
              <w:br/>
              <w:t>- High Dimensionality</w:t>
            </w:r>
          </w:p>
        </w:tc>
      </w:tr>
      <w:tr w:rsidR="00374D52" w:rsidRPr="00374D52" w14:paraId="7D52F139" w14:textId="77777777" w:rsidTr="00374D52">
        <w:trPr>
          <w:trHeight w:val="20"/>
        </w:trPr>
        <w:tc>
          <w:tcPr>
            <w:tcW w:w="157" w:type="pct"/>
            <w:tcBorders>
              <w:top w:val="single" w:sz="2" w:space="0" w:color="auto"/>
              <w:left w:val="nil"/>
              <w:bottom w:val="single" w:sz="2" w:space="0" w:color="auto"/>
              <w:right w:val="nil"/>
            </w:tcBorders>
          </w:tcPr>
          <w:p w14:paraId="5FACD224" w14:textId="6573B4A6" w:rsidR="00BE3DC6" w:rsidRPr="00374D52" w:rsidRDefault="006914A2" w:rsidP="00BE3DC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5DoIlfdA","properties":{"formattedCitation":"(Taha &amp; Malebary, 2020)","plainCitation":"(Taha &amp; Malebary, 2020)","noteIndex":0},"citationItems":[{"id":327,"uris":["http://zotero.org/users/13346706/items/3USGMA7G"],"itemData":{"id":327,"type":"article-journal","abstract":"New advances in electronic commerce systems and communication technologies have made the credit card the potentially most popular method of payment for both regular and online purchases; thus, there is signiﬁcantly increased fraud associated with such transactions. Fraudulent credit card transactions cost ﬁrms and consumers large ﬁnancial losses every year, and fraudsters continuously attempt to ﬁnd new technologies and methods for committing fraudulent transactions. The detection of fraudulent transactions has become a signiﬁcant factor affecting the greater utilization of electronic payment. Thus, there is a need for efﬁcient and effective approaches for detecting fraud in credit card transactions. This paper proposes an intelligent approach for detecting fraud in credit card transactions using an optimized light gradient boosting machine (OLightGBM). In the proposed approach, a Bayesian-based hyperparameter optimization algorithm is intelligently integrated to tune the parameters of a light gradient boosting machine (LightGBM). To demonstrate the effectiveness of our proposed OLightGBM for detecting fraud in credit card transactions, experiments were performed using two real-world public credit card transaction data sets consisting of fraudulent transactions and legitimate ones. Based on a comparison with other approaches using the two data sets, the proposed approach outperformed the other approaches and achieved the highest performance in terms of accuracy (98.40%), Area under receiver operating characteristic curve (AUC) (92.88%), Precision (97.34%) and F1-score (56.95%).","container-title":"IEEE Access","DOI":"10.1109/ACCESS.2020.2971354","ISSN":"2169-3536","journalAbbreviation":"IEEE Access","language":"en","page":"25579-25587","source":"DOI.org (Crossref)","title":"An Intelligent Approach to Credit Card Fraud Detection Using an Optimized Light Gradient Boosting Machine","URL":"https://ieeexplore.ieee.org/document/8979331/","volume":"8","author":[{"family":"Taha","given":"Altyeb Altaher"},{"family":"Malebary","given":"Sharaf Jameel"}],"accessed":{"date-parts":[["2024",3,19]]},"issued":{"date-parts":[["2020"]]}}}],"schema":"https://github.com/citation-style-language/schema/raw/master/csl-citation.json"} </w:instrText>
            </w:r>
            <w:r w:rsidRPr="00374D52">
              <w:rPr>
                <w:b/>
                <w:bCs/>
                <w:sz w:val="14"/>
                <w:szCs w:val="14"/>
              </w:rPr>
              <w:fldChar w:fldCharType="separate"/>
            </w:r>
            <w:r w:rsidR="00374D52" w:rsidRPr="00374D52">
              <w:rPr>
                <w:rFonts w:cs="Times New Roman"/>
                <w:sz w:val="14"/>
                <w:szCs w:val="14"/>
              </w:rPr>
              <w:t>(Taha &amp; Malebary, 2020)</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0406A2FF" w14:textId="750E2B2E" w:rsidR="00BE3DC6" w:rsidRPr="00374D52" w:rsidRDefault="00BE3DC6" w:rsidP="00BE3DC6">
            <w:pPr>
              <w:pStyle w:val="AppendixLiteratureReviewTable"/>
              <w:rPr>
                <w:sz w:val="14"/>
                <w:szCs w:val="14"/>
              </w:rPr>
            </w:pPr>
            <w:r w:rsidRPr="00374D52">
              <w:rPr>
                <w:sz w:val="14"/>
                <w:szCs w:val="14"/>
              </w:rPr>
              <w:t>To develop an intelligent approach for detecting fraud in credit card transactions using an optimized Light Gradient Boosting Machine (OLightGBM).</w:t>
            </w:r>
          </w:p>
        </w:tc>
        <w:tc>
          <w:tcPr>
            <w:tcW w:w="283" w:type="pct"/>
            <w:tcBorders>
              <w:top w:val="single" w:sz="2" w:space="0" w:color="auto"/>
              <w:left w:val="nil"/>
              <w:bottom w:val="single" w:sz="2" w:space="0" w:color="auto"/>
              <w:right w:val="nil"/>
            </w:tcBorders>
            <w:shd w:val="clear" w:color="auto" w:fill="auto"/>
          </w:tcPr>
          <w:p w14:paraId="0DA7C40A" w14:textId="3B9B7FB8" w:rsidR="00BE3DC6" w:rsidRPr="00374D52" w:rsidRDefault="00BE3DC6" w:rsidP="00BE3DC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78187E55" w14:textId="577F80FF" w:rsidR="00BE3DC6" w:rsidRPr="00374D52" w:rsidRDefault="00BE3DC6" w:rsidP="00BE3DC6">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5EB386C0" w14:textId="51849798" w:rsidR="00BE3DC6" w:rsidRPr="00374D52" w:rsidRDefault="00BE3DC6" w:rsidP="00BE3DC6">
            <w:pPr>
              <w:pStyle w:val="AppendixLiteratureReviewTable"/>
              <w:rPr>
                <w:sz w:val="14"/>
                <w:szCs w:val="14"/>
              </w:rPr>
            </w:pPr>
            <w:r w:rsidRPr="00374D52">
              <w:rPr>
                <w:sz w:val="14"/>
                <w:szCs w:val="14"/>
              </w:rPr>
              <w:t>The OLightGBM approach significantly outperforms other methods, demonstrating high efficiency and effectiveness in detecting credit card fraud.</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284567F7" w14:textId="66B87DB4" w:rsidR="00BE3DC6" w:rsidRPr="00374D52" w:rsidRDefault="00BE3DC6"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09B23E02" w14:textId="3F5C00CA" w:rsidR="00BE3DC6" w:rsidRPr="00374D52" w:rsidRDefault="00BE3DC6"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16018CF3" w14:textId="479713D5" w:rsidR="00BE3DC6" w:rsidRPr="00374D52" w:rsidRDefault="00BE3DC6"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5488FEEC" w14:textId="359F445B" w:rsidR="00BE3DC6" w:rsidRPr="00374D52" w:rsidRDefault="00BE3DC6" w:rsidP="00BE3DC6">
            <w:pPr>
              <w:pStyle w:val="AppendixLiteratureReviewTable"/>
              <w:rPr>
                <w:sz w:val="14"/>
                <w:szCs w:val="14"/>
              </w:rPr>
            </w:pPr>
            <w:r w:rsidRPr="00374D52">
              <w:rPr>
                <w:sz w:val="14"/>
                <w:szCs w:val="14"/>
              </w:rPr>
              <w:t>- OLightGBM (Optimized Light Gradient Boosting Machine)</w:t>
            </w:r>
          </w:p>
        </w:tc>
        <w:tc>
          <w:tcPr>
            <w:tcW w:w="495" w:type="pct"/>
            <w:tcBorders>
              <w:top w:val="single" w:sz="2" w:space="0" w:color="auto"/>
              <w:left w:val="nil"/>
              <w:bottom w:val="single" w:sz="2" w:space="0" w:color="auto"/>
              <w:right w:val="nil"/>
            </w:tcBorders>
            <w:shd w:val="clear" w:color="auto" w:fill="auto"/>
          </w:tcPr>
          <w:p w14:paraId="26A889DD" w14:textId="3A0E2210" w:rsidR="00BE3DC6" w:rsidRPr="00374D52" w:rsidRDefault="00BE3DC6" w:rsidP="00BE3DC6">
            <w:pPr>
              <w:pStyle w:val="AppendixLiteratureReviewTable"/>
              <w:rPr>
                <w:sz w:val="14"/>
                <w:szCs w:val="14"/>
              </w:rPr>
            </w:pPr>
            <w:r w:rsidRPr="00374D52">
              <w:rPr>
                <w:sz w:val="14"/>
                <w:szCs w:val="14"/>
              </w:rPr>
              <w:t>- Credit Card Transactions  (European Transactions) dataset</w:t>
            </w:r>
            <w:r w:rsidRPr="00374D52">
              <w:rPr>
                <w:sz w:val="14"/>
                <w:szCs w:val="14"/>
              </w:rPr>
              <w:br/>
              <w:t>- UCSD-FICO Data Mining Contest 2009 dataset</w:t>
            </w:r>
          </w:p>
        </w:tc>
        <w:tc>
          <w:tcPr>
            <w:tcW w:w="625" w:type="pct"/>
            <w:tcBorders>
              <w:top w:val="single" w:sz="2" w:space="0" w:color="auto"/>
              <w:left w:val="nil"/>
              <w:bottom w:val="single" w:sz="2" w:space="0" w:color="auto"/>
              <w:right w:val="nil"/>
            </w:tcBorders>
            <w:shd w:val="clear" w:color="auto" w:fill="auto"/>
          </w:tcPr>
          <w:p w14:paraId="2ABDACDE" w14:textId="4B3D92D5" w:rsidR="00BE3DC6" w:rsidRPr="00374D52" w:rsidRDefault="00BE3DC6" w:rsidP="00BE3DC6">
            <w:pPr>
              <w:pStyle w:val="AppendixLiteratureReviewTable"/>
              <w:rPr>
                <w:sz w:val="14"/>
                <w:szCs w:val="14"/>
              </w:rPr>
            </w:pPr>
            <w:r w:rsidRPr="00374D52">
              <w:rPr>
                <w:sz w:val="14"/>
                <w:szCs w:val="14"/>
              </w:rPr>
              <w:t>- Cross Validation to ensure accurate model evaluation</w:t>
            </w:r>
            <w:r w:rsidRPr="00374D52">
              <w:rPr>
                <w:sz w:val="14"/>
                <w:szCs w:val="14"/>
              </w:rPr>
              <w:br/>
              <w:t>- Information Gain (IG) used by LightGBM to select significant features, reducing data dimensionality</w:t>
            </w:r>
          </w:p>
        </w:tc>
        <w:tc>
          <w:tcPr>
            <w:tcW w:w="340" w:type="pct"/>
            <w:tcBorders>
              <w:top w:val="single" w:sz="2" w:space="0" w:color="auto"/>
              <w:left w:val="nil"/>
              <w:bottom w:val="single" w:sz="2" w:space="0" w:color="auto"/>
              <w:right w:val="nil"/>
            </w:tcBorders>
            <w:shd w:val="clear" w:color="auto" w:fill="auto"/>
          </w:tcPr>
          <w:p w14:paraId="499D825C" w14:textId="1436D91D" w:rsidR="00BE3DC6" w:rsidRPr="00374D52" w:rsidRDefault="00BE3DC6" w:rsidP="00BE3DC6">
            <w:pPr>
              <w:pStyle w:val="AppendixLiteratureReviewTable"/>
              <w:rPr>
                <w:sz w:val="14"/>
                <w:szCs w:val="14"/>
              </w:rPr>
            </w:pPr>
            <w:r w:rsidRPr="00374D52">
              <w:rPr>
                <w:sz w:val="14"/>
                <w:szCs w:val="14"/>
              </w:rPr>
              <w:t>- Accuracy</w:t>
            </w:r>
            <w:r w:rsidRPr="00374D52">
              <w:rPr>
                <w:sz w:val="14"/>
                <w:szCs w:val="14"/>
              </w:rPr>
              <w:br/>
              <w:t>- AUC</w:t>
            </w:r>
            <w:r w:rsidRPr="00374D52">
              <w:rPr>
                <w:sz w:val="14"/>
                <w:szCs w:val="14"/>
              </w:rPr>
              <w:br/>
              <w:t>- F1-Score</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3A9EE8BA" w14:textId="1733D7F3" w:rsidR="00BE3DC6" w:rsidRPr="00374D52" w:rsidRDefault="00BE3DC6" w:rsidP="00BE3DC6">
            <w:pPr>
              <w:pStyle w:val="AppendixLiteratureReviewTable"/>
              <w:rPr>
                <w:sz w:val="14"/>
                <w:szCs w:val="14"/>
              </w:rPr>
            </w:pPr>
            <w:r w:rsidRPr="00374D52">
              <w:rPr>
                <w:sz w:val="14"/>
                <w:szCs w:val="14"/>
              </w:rPr>
              <w:t>- Class Imbalance</w:t>
            </w:r>
            <w:r w:rsidRPr="00374D52">
              <w:rPr>
                <w:sz w:val="14"/>
                <w:szCs w:val="14"/>
              </w:rPr>
              <w:br/>
              <w:t>- High Dimensionality</w:t>
            </w:r>
            <w:r w:rsidRPr="00374D52">
              <w:rPr>
                <w:sz w:val="14"/>
                <w:szCs w:val="14"/>
              </w:rPr>
              <w:br/>
              <w:t>- Overfitting</w:t>
            </w:r>
          </w:p>
        </w:tc>
      </w:tr>
      <w:tr w:rsidR="00374D52" w:rsidRPr="00374D52" w14:paraId="3A850EA8" w14:textId="77777777" w:rsidTr="00374D52">
        <w:trPr>
          <w:trHeight w:val="20"/>
        </w:trPr>
        <w:tc>
          <w:tcPr>
            <w:tcW w:w="157" w:type="pct"/>
            <w:tcBorders>
              <w:top w:val="single" w:sz="2" w:space="0" w:color="auto"/>
              <w:left w:val="nil"/>
              <w:bottom w:val="single" w:sz="2" w:space="0" w:color="auto"/>
              <w:right w:val="nil"/>
            </w:tcBorders>
          </w:tcPr>
          <w:p w14:paraId="38DFE630" w14:textId="450A9417" w:rsidR="00BE3DC6" w:rsidRPr="00374D52" w:rsidRDefault="006914A2" w:rsidP="00BE3DC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HNsrniHZ","properties":{"formattedCitation":"(Seera et al., 2021)","plainCitation":"(Seera et al., 2021)","noteIndex":0},"citationItems":[{"id":68,"uris":["http://zotero.org/users/13346706/items/KGEJP7S9"],"itemData":{"id":68,"type":"article-journal","abstract":"Payment cards offer a simple and convenient method for making purchases. Owing to the increase in the usage of payment cards, especially in online purchases, fraud cases are on the rise. The rise creates financial risk and uncertainty, as in the commercial sector, it incurs billions of losses each year. However, real transaction records that can facilitate the development of effective predictive models for fraud detection are difficult to obtain, mainly because of issues related to confidentially of customer information. In this paper, we apply a total of 13 statistical and machine learning models for payment card fraud detection using both publicly available and real transaction records. The results from both original features and aggregated features are analyzed and compared. A statistical hypothesis test is conducted to evaluate whether the aggregated features identified by a genetic algorithm can offer a better discriminative power, as compared with the original features, in fraud detection. The outcomes positively ascertain the effectiveness of using aggregated features for undertaking real-world payment card fraud detection problems.","container-title":"Annals of Operations Research","DOI":"10.1007/s10479-021-04149-2","ISSN":"0254-5330, 1572-9338","journalAbbreviation":"Ann Oper Res","language":"en","source":"DOI.org (Crossref)","title":"An intelligent payment card fraud detection system","URL":"https://link.springer.com/10.1007/s10479-021-04149-2","author":[{"family":"Seera","given":"Manjeevan"},{"family":"Lim","given":"Chee Peng"},{"family":"Kumar","given":"Ajay"},{"family":"Dhamotharan","given":"Lalitha"},{"family":"Tan","given":"Kim Hua"}],"accessed":{"date-parts":[["2024",1,24]]},"issued":{"date-parts":[["2021",6,8]]}}}],"schema":"https://github.com/citation-style-language/schema/raw/master/csl-citation.json"} </w:instrText>
            </w:r>
            <w:r w:rsidRPr="00374D52">
              <w:rPr>
                <w:b/>
                <w:bCs/>
                <w:sz w:val="14"/>
                <w:szCs w:val="14"/>
              </w:rPr>
              <w:fldChar w:fldCharType="separate"/>
            </w:r>
            <w:r w:rsidR="00374D52" w:rsidRPr="00374D52">
              <w:rPr>
                <w:rFonts w:cs="Times New Roman"/>
                <w:sz w:val="14"/>
                <w:szCs w:val="14"/>
              </w:rPr>
              <w:t>(Seera et al., 2021)</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008E8354" w14:textId="3AF03169" w:rsidR="00BE3DC6" w:rsidRPr="00374D52" w:rsidRDefault="00BE3DC6" w:rsidP="00BE3DC6">
            <w:pPr>
              <w:pStyle w:val="AppendixLiteratureReviewTable"/>
              <w:rPr>
                <w:sz w:val="14"/>
                <w:szCs w:val="14"/>
              </w:rPr>
            </w:pPr>
            <w:r w:rsidRPr="00374D52">
              <w:rPr>
                <w:sz w:val="14"/>
                <w:szCs w:val="14"/>
              </w:rPr>
              <w:t>To investigate the effectiveness of using aggregated features for payment card fraud detection by employing a variety of statistical and machine learning models on both publicly available and real transaction records.</w:t>
            </w:r>
          </w:p>
        </w:tc>
        <w:tc>
          <w:tcPr>
            <w:tcW w:w="283" w:type="pct"/>
            <w:tcBorders>
              <w:top w:val="single" w:sz="2" w:space="0" w:color="auto"/>
              <w:left w:val="nil"/>
              <w:bottom w:val="single" w:sz="2" w:space="0" w:color="auto"/>
              <w:right w:val="nil"/>
            </w:tcBorders>
            <w:shd w:val="clear" w:color="auto" w:fill="auto"/>
          </w:tcPr>
          <w:p w14:paraId="7650D05B" w14:textId="2BA46276" w:rsidR="00BE3DC6" w:rsidRPr="00374D52" w:rsidRDefault="00BE3DC6" w:rsidP="00BE3DC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15561EA9" w14:textId="5C62101F" w:rsidR="00BE3DC6" w:rsidRPr="00374D52" w:rsidRDefault="00BE3DC6" w:rsidP="00BE3DC6">
            <w:pPr>
              <w:pStyle w:val="AppendixLiteratureReviewTable"/>
              <w:rPr>
                <w:sz w:val="14"/>
                <w:szCs w:val="14"/>
              </w:rPr>
            </w:pPr>
            <w:r w:rsidRPr="00374D52">
              <w:rPr>
                <w:sz w:val="14"/>
                <w:szCs w:val="14"/>
              </w:rPr>
              <w:t>Payment card fraud detection</w:t>
            </w:r>
          </w:p>
        </w:tc>
        <w:tc>
          <w:tcPr>
            <w:tcW w:w="681" w:type="pct"/>
            <w:tcBorders>
              <w:top w:val="single" w:sz="2" w:space="0" w:color="auto"/>
              <w:left w:val="nil"/>
              <w:bottom w:val="single" w:sz="2" w:space="0" w:color="auto"/>
              <w:right w:val="nil"/>
            </w:tcBorders>
            <w:shd w:val="clear" w:color="auto" w:fill="auto"/>
          </w:tcPr>
          <w:p w14:paraId="23E2F21E" w14:textId="39116B80" w:rsidR="00BE3DC6" w:rsidRPr="00374D52" w:rsidRDefault="00BE3DC6" w:rsidP="00BE3DC6">
            <w:pPr>
              <w:pStyle w:val="AppendixLiteratureReviewTable"/>
              <w:rPr>
                <w:sz w:val="14"/>
                <w:szCs w:val="14"/>
              </w:rPr>
            </w:pPr>
            <w:r w:rsidRPr="00374D52">
              <w:rPr>
                <w:sz w:val="14"/>
                <w:szCs w:val="14"/>
              </w:rPr>
              <w:t>Aggregated features provided significant improvements in fraud detection over original features. The use of real transaction data added practical relevance to the findings, demonstrating the robustness of the models in actual financial environment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546F2FA1" w14:textId="6C55D91A" w:rsidR="00BE3DC6" w:rsidRPr="00374D52" w:rsidRDefault="00BE3DC6"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48831F4F" w14:textId="09E0B30A" w:rsidR="00BE3DC6" w:rsidRPr="00374D52" w:rsidRDefault="00BE3DC6"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69550226" w14:textId="0C414640" w:rsidR="00BE3DC6" w:rsidRPr="00374D52" w:rsidRDefault="00BE3DC6"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7D404D95" w14:textId="5EA831C6" w:rsidR="00BE3DC6" w:rsidRPr="00374D52" w:rsidRDefault="00BE3DC6" w:rsidP="00BE3DC6">
            <w:pPr>
              <w:pStyle w:val="AppendixLiteratureReviewTable"/>
              <w:rPr>
                <w:sz w:val="14"/>
                <w:szCs w:val="14"/>
              </w:rPr>
            </w:pPr>
            <w:r w:rsidRPr="00374D52">
              <w:rPr>
                <w:sz w:val="14"/>
                <w:szCs w:val="14"/>
              </w:rPr>
              <w:t>- Thirteen statistical and machine learning methods were employed</w:t>
            </w:r>
            <w:r w:rsidRPr="00374D52">
              <w:rPr>
                <w:sz w:val="14"/>
                <w:szCs w:val="14"/>
              </w:rPr>
              <w:br/>
              <w:t>- Including SVMs (Support Vector Machines), ANNs (Artificial Neural Networks), Decision Trees, and deep learning models</w:t>
            </w:r>
          </w:p>
        </w:tc>
        <w:tc>
          <w:tcPr>
            <w:tcW w:w="495" w:type="pct"/>
            <w:tcBorders>
              <w:top w:val="single" w:sz="2" w:space="0" w:color="auto"/>
              <w:left w:val="nil"/>
              <w:bottom w:val="single" w:sz="2" w:space="0" w:color="auto"/>
              <w:right w:val="nil"/>
            </w:tcBorders>
            <w:shd w:val="clear" w:color="auto" w:fill="auto"/>
          </w:tcPr>
          <w:p w14:paraId="26ED4EE8" w14:textId="758A559D" w:rsidR="00BE3DC6" w:rsidRPr="00374D52" w:rsidRDefault="00BE3DC6" w:rsidP="00BE3DC6">
            <w:pPr>
              <w:pStyle w:val="AppendixLiteratureReviewTable"/>
              <w:rPr>
                <w:sz w:val="14"/>
                <w:szCs w:val="14"/>
              </w:rPr>
            </w:pPr>
            <w:r w:rsidRPr="00374D52">
              <w:rPr>
                <w:sz w:val="14"/>
                <w:szCs w:val="14"/>
              </w:rPr>
              <w:t>- Publicly available dataset</w:t>
            </w:r>
            <w:r w:rsidRPr="00374D52">
              <w:rPr>
                <w:sz w:val="14"/>
                <w:szCs w:val="14"/>
              </w:rPr>
              <w:br/>
              <w:t>- Payment card transaction database from a financial institution in Malaysia</w:t>
            </w:r>
          </w:p>
        </w:tc>
        <w:tc>
          <w:tcPr>
            <w:tcW w:w="625" w:type="pct"/>
            <w:tcBorders>
              <w:top w:val="single" w:sz="2" w:space="0" w:color="auto"/>
              <w:left w:val="nil"/>
              <w:bottom w:val="single" w:sz="2" w:space="0" w:color="auto"/>
              <w:right w:val="nil"/>
            </w:tcBorders>
            <w:shd w:val="clear" w:color="auto" w:fill="auto"/>
          </w:tcPr>
          <w:p w14:paraId="78F8E4D5" w14:textId="57035C53" w:rsidR="00BE3DC6" w:rsidRPr="00374D52" w:rsidRDefault="00BE3DC6" w:rsidP="00BE3DC6">
            <w:pPr>
              <w:pStyle w:val="AppendixLiteratureReviewTable"/>
              <w:rPr>
                <w:sz w:val="14"/>
                <w:szCs w:val="14"/>
              </w:rPr>
            </w:pPr>
            <w:r w:rsidRPr="00374D52">
              <w:rPr>
                <w:sz w:val="14"/>
                <w:szCs w:val="14"/>
              </w:rPr>
              <w:t>- Feature aggregation</w:t>
            </w:r>
            <w:r w:rsidRPr="00374D52">
              <w:rPr>
                <w:sz w:val="14"/>
                <w:szCs w:val="14"/>
              </w:rPr>
              <w:br/>
              <w:t>- Genetic algorithm to optimize feature selection process</w:t>
            </w:r>
          </w:p>
        </w:tc>
        <w:tc>
          <w:tcPr>
            <w:tcW w:w="340" w:type="pct"/>
            <w:tcBorders>
              <w:top w:val="single" w:sz="2" w:space="0" w:color="auto"/>
              <w:left w:val="nil"/>
              <w:bottom w:val="single" w:sz="2" w:space="0" w:color="auto"/>
              <w:right w:val="nil"/>
            </w:tcBorders>
            <w:shd w:val="clear" w:color="auto" w:fill="auto"/>
          </w:tcPr>
          <w:p w14:paraId="7F6FB550" w14:textId="36F9B265" w:rsidR="00BE3DC6" w:rsidRPr="00374D52" w:rsidRDefault="00BE3DC6" w:rsidP="00BE3DC6">
            <w:pPr>
              <w:pStyle w:val="AppendixLiteratureReviewTable"/>
              <w:rPr>
                <w:sz w:val="14"/>
                <w:szCs w:val="14"/>
              </w:rPr>
            </w:pPr>
            <w:r w:rsidRPr="00374D52">
              <w:rPr>
                <w:sz w:val="14"/>
                <w:szCs w:val="14"/>
              </w:rPr>
              <w:t>- Accuracy</w:t>
            </w:r>
            <w:r w:rsidRPr="00374D52">
              <w:rPr>
                <w:sz w:val="14"/>
                <w:szCs w:val="14"/>
              </w:rPr>
              <w:br/>
              <w:t>- AUC</w:t>
            </w:r>
            <w:r w:rsidRPr="00374D52">
              <w:rPr>
                <w:sz w:val="14"/>
                <w:szCs w:val="14"/>
              </w:rPr>
              <w:br/>
              <w:t>- MCC</w:t>
            </w:r>
          </w:p>
        </w:tc>
        <w:tc>
          <w:tcPr>
            <w:tcW w:w="363" w:type="pct"/>
            <w:tcBorders>
              <w:top w:val="single" w:sz="2" w:space="0" w:color="auto"/>
              <w:left w:val="nil"/>
              <w:bottom w:val="single" w:sz="2" w:space="0" w:color="auto"/>
              <w:right w:val="nil"/>
            </w:tcBorders>
            <w:shd w:val="clear" w:color="auto" w:fill="auto"/>
          </w:tcPr>
          <w:p w14:paraId="7B8BBAAA" w14:textId="243DA928" w:rsidR="00BE3DC6" w:rsidRPr="00374D52" w:rsidRDefault="00BE3DC6" w:rsidP="00BE3DC6">
            <w:pPr>
              <w:pStyle w:val="AppendixLiteratureReviewTable"/>
              <w:rPr>
                <w:sz w:val="14"/>
                <w:szCs w:val="14"/>
              </w:rPr>
            </w:pPr>
            <w:r w:rsidRPr="00374D52">
              <w:rPr>
                <w:sz w:val="14"/>
                <w:szCs w:val="14"/>
              </w:rPr>
              <w:t>- Class Imbalance</w:t>
            </w:r>
            <w:r w:rsidRPr="00374D52">
              <w:rPr>
                <w:sz w:val="14"/>
                <w:szCs w:val="14"/>
              </w:rPr>
              <w:br/>
              <w:t>- Concept drift</w:t>
            </w:r>
          </w:p>
        </w:tc>
      </w:tr>
      <w:tr w:rsidR="00374D52" w:rsidRPr="00374D52" w14:paraId="59F83382" w14:textId="77777777" w:rsidTr="00374D52">
        <w:trPr>
          <w:trHeight w:val="20"/>
        </w:trPr>
        <w:tc>
          <w:tcPr>
            <w:tcW w:w="157" w:type="pct"/>
            <w:tcBorders>
              <w:top w:val="single" w:sz="2" w:space="0" w:color="auto"/>
              <w:left w:val="nil"/>
              <w:bottom w:val="single" w:sz="2" w:space="0" w:color="auto"/>
              <w:right w:val="nil"/>
            </w:tcBorders>
          </w:tcPr>
          <w:p w14:paraId="237B750E" w14:textId="163C94AC" w:rsidR="00BE3DC6" w:rsidRPr="00374D52" w:rsidRDefault="006914A2" w:rsidP="00BE3DC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sRbpWqoY","properties":{"formattedCitation":"(Reddy et al., 2023)","plainCitation":"(Reddy et al., 2023)","noteIndex":0},"citationItems":[{"id":652,"uris":["http://zotero.org/users/13346706/items/FJ8YSQZN"],"itemData":{"id":652,"type":"paper-conference","abstract":"Detecting fraudulent activity has become a pressing issue in the ever-expanding realm of financial services, which is vital to ensuring a positive ecosystem for everyone involved. Traditional approaches to fraud detection typically rely on rule-based algorithms or manually pick a subset of attributes to perform prediction. Yet, users have complex interactions and always display a wealth of information when using financial services. These data provide a sizable Multiview network that is underutilized by standard approaches. The proposed method solves this problem by first cleaning and normalizing the data, then using Kernel principal component analysis to extract features, and finally using these features to train a model with CNN-BiLS TM, a neural network architecture that combines the best parts of the Bidirectional Long S hortTerm Memory (BiLS TM) network and the Convolution Neural Network (CNN). BiLS TM makes better use of how text fits into time by looking at both the historical context and the context of what came after.","container-title":"2023 International Conference on Sustainable Computing and Smart Systems (ICSCSS)","DOI":"10.1109/ICSCSS57650.2023.10169800","event-place":"Coimbatore, India","event-title":"2023 International Conference on Sustainable Computing and Smart Systems (ICSCSS)","ISBN":"9798350333602","language":"en","license":"https://doi.org/10.15223/policy-029","page":"541-546","publisher":"IEEE","publisher-place":"Coimbatore, India","source":"DOI.org (Crossref)","title":"CNN-Bidirectional LSTM based Approach for Financial Fraud Detection and Prevention System","URL":"https://ieeexplore.ieee.org/document/10169800/","author":[{"family":"Reddy","given":"N. Madhusudhana"},{"family":"Sharada","given":"K A"},{"family":"Pilli","given":"Daniel"},{"family":"Paranthaman","given":"R.Nithya"},{"family":"Reddy","given":"K Subba"},{"family":"Chauhan","given":"Amit"}],"accessed":{"date-parts":[["2024",4,13]]},"issued":{"date-parts":[["2023",6,14]]}}}],"schema":"https://github.com/citation-style-language/schema/raw/master/csl-citation.json"} </w:instrText>
            </w:r>
            <w:r w:rsidRPr="00374D52">
              <w:rPr>
                <w:b/>
                <w:bCs/>
                <w:sz w:val="14"/>
                <w:szCs w:val="14"/>
              </w:rPr>
              <w:fldChar w:fldCharType="separate"/>
            </w:r>
            <w:r w:rsidR="00374D52" w:rsidRPr="00374D52">
              <w:rPr>
                <w:rFonts w:cs="Times New Roman"/>
                <w:sz w:val="14"/>
                <w:szCs w:val="14"/>
              </w:rPr>
              <w:t>(Reddy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52465368" w14:textId="6C8F1C8D" w:rsidR="00BE3DC6" w:rsidRPr="00374D52" w:rsidRDefault="00BE3DC6" w:rsidP="00BE3DC6">
            <w:pPr>
              <w:pStyle w:val="AppendixLiteratureReviewTable"/>
              <w:rPr>
                <w:sz w:val="14"/>
                <w:szCs w:val="14"/>
              </w:rPr>
            </w:pPr>
            <w:r w:rsidRPr="00374D52">
              <w:rPr>
                <w:sz w:val="14"/>
                <w:szCs w:val="14"/>
              </w:rPr>
              <w:t>To develop an advanced financial fraud detection system that leverages data preprocessing, Kernel PCA for feature extraction, and a hybrid CNN-BiLSTM neural network to enhance detection accuracy and efficiency.</w:t>
            </w:r>
          </w:p>
        </w:tc>
        <w:tc>
          <w:tcPr>
            <w:tcW w:w="283" w:type="pct"/>
            <w:tcBorders>
              <w:top w:val="single" w:sz="2" w:space="0" w:color="auto"/>
              <w:left w:val="nil"/>
              <w:bottom w:val="single" w:sz="2" w:space="0" w:color="auto"/>
              <w:right w:val="nil"/>
            </w:tcBorders>
            <w:shd w:val="clear" w:color="auto" w:fill="auto"/>
          </w:tcPr>
          <w:p w14:paraId="6EFA94E5" w14:textId="49472FD4" w:rsidR="00BE3DC6" w:rsidRPr="00374D52" w:rsidRDefault="00BE3DC6" w:rsidP="00BE3DC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1E2F0669" w14:textId="4B02B35A" w:rsidR="00BE3DC6" w:rsidRPr="00374D52" w:rsidRDefault="00BE3DC6" w:rsidP="00BE3DC6">
            <w:pPr>
              <w:pStyle w:val="AppendixLiteratureReviewTable"/>
              <w:rPr>
                <w:sz w:val="14"/>
                <w:szCs w:val="14"/>
              </w:rPr>
            </w:pPr>
            <w:r w:rsidRPr="00374D52">
              <w:rPr>
                <w:sz w:val="14"/>
                <w:szCs w:val="14"/>
              </w:rPr>
              <w:t>Transaction fraud detection</w:t>
            </w:r>
          </w:p>
        </w:tc>
        <w:tc>
          <w:tcPr>
            <w:tcW w:w="681" w:type="pct"/>
            <w:tcBorders>
              <w:top w:val="single" w:sz="2" w:space="0" w:color="auto"/>
              <w:left w:val="nil"/>
              <w:bottom w:val="single" w:sz="2" w:space="0" w:color="auto"/>
              <w:right w:val="nil"/>
            </w:tcBorders>
            <w:shd w:val="clear" w:color="auto" w:fill="auto"/>
          </w:tcPr>
          <w:p w14:paraId="0D15AF4F" w14:textId="41A76DA5" w:rsidR="00BE3DC6" w:rsidRPr="00374D52" w:rsidRDefault="00BE3DC6" w:rsidP="00BE3DC6">
            <w:pPr>
              <w:pStyle w:val="AppendixLiteratureReviewTable"/>
              <w:rPr>
                <w:sz w:val="14"/>
                <w:szCs w:val="14"/>
              </w:rPr>
            </w:pPr>
            <w:r w:rsidRPr="00374D52">
              <w:rPr>
                <w:sz w:val="14"/>
                <w:szCs w:val="14"/>
              </w:rPr>
              <w:t>The proposed CNN-BiLSTM hybrid model significantly improves financial fraud detection accuracy, achieving approximately 97.5% accuracy. This model effectively combines the strengths of Convolutional Neural Networks (CNN) for extracting nuanced features and Bidirectional Long Short-Term Memory (BiLSTM) network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13F30FEA" w14:textId="4F2626A3" w:rsidR="00BE3DC6" w:rsidRPr="00374D52" w:rsidRDefault="00BE3DC6"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6EB64FE8" w14:textId="3F30C0E5" w:rsidR="00BE3DC6" w:rsidRPr="00374D52" w:rsidRDefault="00BE3DC6"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6324778F" w14:textId="4C64DB25" w:rsidR="00BE3DC6" w:rsidRPr="00374D52" w:rsidRDefault="00BE3DC6"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090B8198" w14:textId="6F4EAAE1" w:rsidR="00BE3DC6" w:rsidRPr="00374D52" w:rsidRDefault="00BE3DC6" w:rsidP="00BE3DC6">
            <w:pPr>
              <w:pStyle w:val="AppendixLiteratureReviewTable"/>
              <w:rPr>
                <w:sz w:val="14"/>
                <w:szCs w:val="14"/>
              </w:rPr>
            </w:pPr>
            <w:r w:rsidRPr="00374D52">
              <w:rPr>
                <w:sz w:val="14"/>
                <w:szCs w:val="14"/>
              </w:rPr>
              <w:t>- CNN-BiLSTM hybrid model (combination Convolutional Neural Networks and Bidirectional Long Short-Term Memory)</w:t>
            </w:r>
          </w:p>
        </w:tc>
        <w:tc>
          <w:tcPr>
            <w:tcW w:w="495" w:type="pct"/>
            <w:tcBorders>
              <w:top w:val="single" w:sz="2" w:space="0" w:color="auto"/>
              <w:left w:val="nil"/>
              <w:bottom w:val="single" w:sz="2" w:space="0" w:color="auto"/>
              <w:right w:val="nil"/>
            </w:tcBorders>
            <w:shd w:val="clear" w:color="auto" w:fill="auto"/>
          </w:tcPr>
          <w:p w14:paraId="19775320" w14:textId="37FE59B9" w:rsidR="00BE3DC6" w:rsidRPr="00374D52" w:rsidRDefault="00BE3DC6" w:rsidP="00BE3DC6">
            <w:pPr>
              <w:pStyle w:val="AppendixLiteratureReviewTable"/>
              <w:rPr>
                <w:sz w:val="14"/>
                <w:szCs w:val="14"/>
              </w:rPr>
            </w:pPr>
            <w:r w:rsidRPr="00374D52">
              <w:rPr>
                <w:sz w:val="14"/>
                <w:szCs w:val="14"/>
              </w:rPr>
              <w:t>- Not specifically mentioned</w:t>
            </w:r>
          </w:p>
        </w:tc>
        <w:tc>
          <w:tcPr>
            <w:tcW w:w="625" w:type="pct"/>
            <w:tcBorders>
              <w:top w:val="single" w:sz="2" w:space="0" w:color="auto"/>
              <w:left w:val="nil"/>
              <w:bottom w:val="single" w:sz="2" w:space="0" w:color="auto"/>
              <w:right w:val="nil"/>
            </w:tcBorders>
            <w:shd w:val="clear" w:color="auto" w:fill="auto"/>
          </w:tcPr>
          <w:p w14:paraId="11BCC13A" w14:textId="33C4DBE9" w:rsidR="00BE3DC6" w:rsidRPr="00374D52" w:rsidRDefault="00BE3DC6" w:rsidP="00BE3DC6">
            <w:pPr>
              <w:pStyle w:val="AppendixLiteratureReviewTable"/>
              <w:rPr>
                <w:sz w:val="14"/>
                <w:szCs w:val="14"/>
              </w:rPr>
            </w:pPr>
            <w:r w:rsidRPr="00374D52">
              <w:rPr>
                <w:sz w:val="14"/>
                <w:szCs w:val="14"/>
              </w:rPr>
              <w:t>- Data Cleaning</w:t>
            </w:r>
            <w:r w:rsidRPr="00374D52">
              <w:rPr>
                <w:sz w:val="14"/>
                <w:szCs w:val="14"/>
              </w:rPr>
              <w:br/>
              <w:t>- Min-Max normalization to transform the data to a uniform range</w:t>
            </w:r>
            <w:r w:rsidRPr="00374D52">
              <w:rPr>
                <w:sz w:val="14"/>
                <w:szCs w:val="14"/>
              </w:rPr>
              <w:br/>
              <w:t>- Kernel Principal Component Analysis (KPCA) to transform the data into a higher-dimensional space</w:t>
            </w:r>
          </w:p>
        </w:tc>
        <w:tc>
          <w:tcPr>
            <w:tcW w:w="340" w:type="pct"/>
            <w:tcBorders>
              <w:top w:val="single" w:sz="2" w:space="0" w:color="auto"/>
              <w:left w:val="nil"/>
              <w:bottom w:val="single" w:sz="2" w:space="0" w:color="auto"/>
              <w:right w:val="nil"/>
            </w:tcBorders>
            <w:shd w:val="clear" w:color="auto" w:fill="auto"/>
          </w:tcPr>
          <w:p w14:paraId="114D964E" w14:textId="22353AFC" w:rsidR="00BE3DC6" w:rsidRPr="00374D52" w:rsidRDefault="00BE3DC6" w:rsidP="00BE3DC6">
            <w:pPr>
              <w:pStyle w:val="AppendixLiteratureReviewTable"/>
              <w:rPr>
                <w:sz w:val="14"/>
                <w:szCs w:val="14"/>
              </w:rPr>
            </w:pPr>
            <w:r w:rsidRPr="00374D52">
              <w:rPr>
                <w:sz w:val="14"/>
                <w:szCs w:val="14"/>
              </w:rPr>
              <w:t xml:space="preserve">- Accuracy </w:t>
            </w:r>
            <w:r w:rsidRPr="00374D52">
              <w:rPr>
                <w:sz w:val="14"/>
                <w:szCs w:val="14"/>
              </w:rPr>
              <w:br/>
              <w:t>- F1-Score</w:t>
            </w:r>
            <w:r w:rsidRPr="00374D52">
              <w:rPr>
                <w:sz w:val="14"/>
                <w:szCs w:val="14"/>
              </w:rPr>
              <w:br/>
              <w:t>- Precision</w:t>
            </w:r>
            <w:r w:rsidRPr="00374D52">
              <w:rPr>
                <w:sz w:val="14"/>
                <w:szCs w:val="14"/>
              </w:rPr>
              <w:br/>
              <w:t>- Recall</w:t>
            </w:r>
            <w:r w:rsidRPr="00374D52">
              <w:rPr>
                <w:sz w:val="14"/>
                <w:szCs w:val="14"/>
              </w:rPr>
              <w:br/>
              <w:t>- ROC AUC</w:t>
            </w:r>
          </w:p>
        </w:tc>
        <w:tc>
          <w:tcPr>
            <w:tcW w:w="363" w:type="pct"/>
            <w:tcBorders>
              <w:top w:val="single" w:sz="2" w:space="0" w:color="auto"/>
              <w:left w:val="nil"/>
              <w:bottom w:val="single" w:sz="2" w:space="0" w:color="auto"/>
              <w:right w:val="nil"/>
            </w:tcBorders>
            <w:shd w:val="clear" w:color="auto" w:fill="auto"/>
          </w:tcPr>
          <w:p w14:paraId="688BE5B5" w14:textId="6F249801" w:rsidR="00BE3DC6" w:rsidRPr="00374D52" w:rsidRDefault="00BE3DC6" w:rsidP="00BE3DC6">
            <w:pPr>
              <w:pStyle w:val="AppendixLiteratureReviewTable"/>
              <w:rPr>
                <w:sz w:val="14"/>
                <w:szCs w:val="14"/>
              </w:rPr>
            </w:pPr>
            <w:r w:rsidRPr="00374D52">
              <w:rPr>
                <w:sz w:val="14"/>
                <w:szCs w:val="14"/>
              </w:rPr>
              <w:t xml:space="preserve">- Class Imbalance </w:t>
            </w:r>
            <w:r w:rsidRPr="00374D52">
              <w:rPr>
                <w:sz w:val="14"/>
                <w:szCs w:val="14"/>
              </w:rPr>
              <w:br/>
              <w:t>- High Dimensionality</w:t>
            </w:r>
          </w:p>
        </w:tc>
      </w:tr>
      <w:tr w:rsidR="00374D52" w:rsidRPr="00374D52" w14:paraId="744C9E13" w14:textId="77777777" w:rsidTr="00374D52">
        <w:trPr>
          <w:trHeight w:val="20"/>
        </w:trPr>
        <w:tc>
          <w:tcPr>
            <w:tcW w:w="157" w:type="pct"/>
            <w:tcBorders>
              <w:top w:val="single" w:sz="2" w:space="0" w:color="auto"/>
              <w:left w:val="nil"/>
              <w:bottom w:val="single" w:sz="2" w:space="0" w:color="auto"/>
              <w:right w:val="nil"/>
            </w:tcBorders>
          </w:tcPr>
          <w:p w14:paraId="61DF6D7E" w14:textId="7AD8FE6F" w:rsidR="00BE3DC6" w:rsidRPr="00374D52" w:rsidRDefault="001601C5" w:rsidP="00BE3DC6">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Lec2tiux","properties":{"formattedCitation":"(Alkhatib et al., 2021)","plainCitation":"(Alkhatib et al., 2021)","noteIndex":0},"citationItems":[{"id":763,"uris":["http://zotero.org/users/13346706/items/TER4WPSE"],"itemData":{"id":763,"type":"paper-conference","abstract":"Currently, the financial companies’ reliance has become on the new technologies and developments, in which these companies provide the customers with various services, electronically. One the most common financial services is the credit cards, where the customers can complete any financial payments using a credit card, such as; Visa card and MasterCard. However, criminals started to find ways to attack customers’ cards for fraud purposes, and that has caused a big issue for both of companies and customers. This work aim to propose a new for credit card fraud detection based on a dataset for customers’ transactions of a well-known company called Vesta, where the utilization of deep learning approaches has achieved a method with efficient performance in identifying transactions that was classified as fraud with 99.1% score of area under ROC curve.","container-title":"2021 12th International Conference on Information and Communication Systems (ICICS)","DOI":"10.1109/ICICS52457.2021.9464555","event-place":"Valencia, Spain","event-title":"2021 12th International Conference on Information and Communication Systems (ICICS)","ISBN":"978-1-66543-351-8","language":"en","license":"https://ieeexplore.ieee.org/Xplorehelp/downloads/license-information/IEEE.html","page":"153-156","publisher":"IEEE","publisher-place":"Valencia, Spain","source":"DOI.org (Crossref)","title":"Credit Card Fraud Detection Based on Deep Neural Network Approach","URL":"https://ieeexplore.ieee.org/document/9464555/","author":[{"family":"Alkhatib","given":"Khalid I."},{"family":"Al-Aiad","given":"Ahmad I."},{"family":"Almahmoud","given":"Mothanna H."},{"family":"Elayan","given":"Omar N."}],"accessed":{"date-parts":[["2024",4,25]]},"issued":{"date-parts":[["2021",5,24]]}}}],"schema":"https://github.com/citation-style-language/schema/raw/master/csl-citation.json"} </w:instrText>
            </w:r>
            <w:r w:rsidRPr="00374D52">
              <w:rPr>
                <w:b/>
                <w:bCs/>
                <w:sz w:val="14"/>
                <w:szCs w:val="14"/>
              </w:rPr>
              <w:fldChar w:fldCharType="separate"/>
            </w:r>
            <w:r w:rsidR="00374D52" w:rsidRPr="00374D52">
              <w:rPr>
                <w:rFonts w:cs="Times New Roman"/>
                <w:sz w:val="14"/>
                <w:szCs w:val="14"/>
              </w:rPr>
              <w:t>(Alkhatib et al., 2021)</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53786FD0" w14:textId="69E862FC" w:rsidR="00BE3DC6" w:rsidRPr="00374D52" w:rsidRDefault="00BE3DC6" w:rsidP="00BE3DC6">
            <w:pPr>
              <w:pStyle w:val="AppendixLiteratureReviewTable"/>
              <w:rPr>
                <w:sz w:val="14"/>
                <w:szCs w:val="14"/>
              </w:rPr>
            </w:pPr>
            <w:r w:rsidRPr="00374D52">
              <w:rPr>
                <w:sz w:val="14"/>
                <w:szCs w:val="14"/>
              </w:rPr>
              <w:t>To develop a highly efficient model for credit card fraud detection using a deep learning approach, specifically targeting the dataset provided by the IEEE-CIS in cooperation with Vesta Company. The aim is to achieve high accuracy and robustness in identifying fraudulent transactions.</w:t>
            </w:r>
          </w:p>
        </w:tc>
        <w:tc>
          <w:tcPr>
            <w:tcW w:w="283" w:type="pct"/>
            <w:tcBorders>
              <w:top w:val="single" w:sz="2" w:space="0" w:color="auto"/>
              <w:left w:val="nil"/>
              <w:bottom w:val="single" w:sz="2" w:space="0" w:color="auto"/>
              <w:right w:val="nil"/>
            </w:tcBorders>
            <w:shd w:val="clear" w:color="auto" w:fill="auto"/>
          </w:tcPr>
          <w:p w14:paraId="4E664DC3" w14:textId="132A4ADF" w:rsidR="00BE3DC6" w:rsidRPr="00374D52" w:rsidRDefault="00BE3DC6" w:rsidP="00BE3DC6">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45C20B74" w14:textId="58870103" w:rsidR="00BE3DC6" w:rsidRPr="00374D52" w:rsidRDefault="00BE3DC6" w:rsidP="00BE3DC6">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403E4445" w14:textId="4E3EAC2D" w:rsidR="00BE3DC6" w:rsidRPr="00374D52" w:rsidRDefault="00BE3DC6" w:rsidP="00BE3DC6">
            <w:pPr>
              <w:pStyle w:val="AppendixLiteratureReviewTable"/>
              <w:rPr>
                <w:sz w:val="14"/>
                <w:szCs w:val="14"/>
              </w:rPr>
            </w:pPr>
            <w:r w:rsidRPr="00374D52">
              <w:rPr>
                <w:sz w:val="14"/>
                <w:szCs w:val="14"/>
              </w:rPr>
              <w:t>The proposed deep learning model, which utilizes a deep neural network with seven dense layers, significantly outperforms previous models in detecting credit card fraud. The model achieved a high score of 99.1% in the area under the ROC curve, indicating its effectiveness in distinguishing between fraudulent and legitimate transaction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2FCDF0D2" w14:textId="55601D41" w:rsidR="00BE3DC6" w:rsidRPr="00374D52" w:rsidRDefault="00BE3DC6"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0A9C7565" w14:textId="5437FEFF" w:rsidR="00BE3DC6" w:rsidRPr="00374D52" w:rsidRDefault="00BE3DC6"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2F5053A6" w14:textId="033E4D57" w:rsidR="00BE3DC6" w:rsidRPr="00374D52" w:rsidRDefault="00BE3DC6"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37A5C45F" w14:textId="03750914" w:rsidR="00BE3DC6" w:rsidRPr="00374D52" w:rsidRDefault="00BE3DC6" w:rsidP="00BE3DC6">
            <w:pPr>
              <w:pStyle w:val="AppendixLiteratureReviewTable"/>
              <w:rPr>
                <w:sz w:val="14"/>
                <w:szCs w:val="14"/>
              </w:rPr>
            </w:pPr>
            <w:r w:rsidRPr="00374D52">
              <w:rPr>
                <w:sz w:val="14"/>
                <w:szCs w:val="14"/>
              </w:rPr>
              <w:t>- Deep Neural Network (DNN)</w:t>
            </w:r>
          </w:p>
        </w:tc>
        <w:tc>
          <w:tcPr>
            <w:tcW w:w="495" w:type="pct"/>
            <w:tcBorders>
              <w:top w:val="single" w:sz="2" w:space="0" w:color="auto"/>
              <w:left w:val="nil"/>
              <w:bottom w:val="single" w:sz="2" w:space="0" w:color="auto"/>
              <w:right w:val="nil"/>
            </w:tcBorders>
            <w:shd w:val="clear" w:color="auto" w:fill="auto"/>
          </w:tcPr>
          <w:p w14:paraId="6D6B4BC6" w14:textId="3BE9E59C" w:rsidR="00BE3DC6" w:rsidRPr="00374D52" w:rsidRDefault="00BE3DC6" w:rsidP="00BE3DC6">
            <w:pPr>
              <w:pStyle w:val="AppendixLiteratureReviewTable"/>
              <w:rPr>
                <w:sz w:val="14"/>
                <w:szCs w:val="14"/>
              </w:rPr>
            </w:pPr>
            <w:r w:rsidRPr="00374D52">
              <w:rPr>
                <w:sz w:val="14"/>
                <w:szCs w:val="14"/>
              </w:rPr>
              <w:t>-  IEEE-CIS Fraud Detection dataset</w:t>
            </w:r>
          </w:p>
        </w:tc>
        <w:tc>
          <w:tcPr>
            <w:tcW w:w="625" w:type="pct"/>
            <w:tcBorders>
              <w:top w:val="single" w:sz="2" w:space="0" w:color="auto"/>
              <w:left w:val="nil"/>
              <w:bottom w:val="single" w:sz="2" w:space="0" w:color="auto"/>
              <w:right w:val="nil"/>
            </w:tcBorders>
            <w:shd w:val="clear" w:color="auto" w:fill="auto"/>
          </w:tcPr>
          <w:p w14:paraId="4846CDE9" w14:textId="171A64FF" w:rsidR="00BE3DC6" w:rsidRPr="00374D52" w:rsidRDefault="00BE3DC6" w:rsidP="00BE3DC6">
            <w:pPr>
              <w:pStyle w:val="AppendixLiteratureReviewTable"/>
              <w:rPr>
                <w:sz w:val="14"/>
                <w:szCs w:val="14"/>
              </w:rPr>
            </w:pPr>
            <w:r w:rsidRPr="00374D52">
              <w:rPr>
                <w:sz w:val="14"/>
                <w:szCs w:val="14"/>
              </w:rPr>
              <w:t>- Data Cleaning to remove missing values</w:t>
            </w:r>
            <w:r w:rsidRPr="00374D52">
              <w:rPr>
                <w:sz w:val="14"/>
                <w:szCs w:val="14"/>
              </w:rPr>
              <w:br/>
              <w:t>- Standard Scaler and Label Encoder methods to transform features</w:t>
            </w:r>
            <w:r w:rsidRPr="00374D52">
              <w:rPr>
                <w:sz w:val="14"/>
                <w:szCs w:val="14"/>
              </w:rPr>
              <w:br/>
              <w:t>- SMOTE (Synthetic Minority Over-sampling Technique) to address the imbalance problem</w:t>
            </w:r>
          </w:p>
        </w:tc>
        <w:tc>
          <w:tcPr>
            <w:tcW w:w="340" w:type="pct"/>
            <w:tcBorders>
              <w:top w:val="single" w:sz="2" w:space="0" w:color="auto"/>
              <w:left w:val="nil"/>
              <w:bottom w:val="single" w:sz="2" w:space="0" w:color="auto"/>
              <w:right w:val="nil"/>
            </w:tcBorders>
            <w:shd w:val="clear" w:color="auto" w:fill="auto"/>
          </w:tcPr>
          <w:p w14:paraId="5F563B89" w14:textId="6AA13D83" w:rsidR="00BE3DC6" w:rsidRPr="00374D52" w:rsidRDefault="00BE3DC6" w:rsidP="00BE3DC6">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Precision</w:t>
            </w:r>
            <w:r w:rsidRPr="00374D52">
              <w:rPr>
                <w:sz w:val="14"/>
                <w:szCs w:val="14"/>
              </w:rPr>
              <w:br/>
              <w:t>- Recall</w:t>
            </w:r>
            <w:r w:rsidRPr="00374D52">
              <w:rPr>
                <w:sz w:val="14"/>
                <w:szCs w:val="14"/>
              </w:rPr>
              <w:br/>
              <w:t>- ROC AUC</w:t>
            </w:r>
          </w:p>
        </w:tc>
        <w:tc>
          <w:tcPr>
            <w:tcW w:w="363" w:type="pct"/>
            <w:tcBorders>
              <w:top w:val="single" w:sz="2" w:space="0" w:color="auto"/>
              <w:left w:val="nil"/>
              <w:bottom w:val="single" w:sz="2" w:space="0" w:color="auto"/>
              <w:right w:val="nil"/>
            </w:tcBorders>
            <w:shd w:val="clear" w:color="auto" w:fill="auto"/>
          </w:tcPr>
          <w:p w14:paraId="0A36D316" w14:textId="46C1B13E" w:rsidR="00BE3DC6" w:rsidRPr="00374D52" w:rsidRDefault="00BE3DC6" w:rsidP="00BE3DC6">
            <w:pPr>
              <w:pStyle w:val="AppendixLiteratureReviewTable"/>
              <w:rPr>
                <w:sz w:val="14"/>
                <w:szCs w:val="14"/>
              </w:rPr>
            </w:pPr>
            <w:r w:rsidRPr="00374D52">
              <w:rPr>
                <w:sz w:val="14"/>
                <w:szCs w:val="14"/>
              </w:rPr>
              <w:t>- Class Imbalance</w:t>
            </w:r>
            <w:r w:rsidRPr="00374D52">
              <w:rPr>
                <w:sz w:val="14"/>
                <w:szCs w:val="14"/>
              </w:rPr>
              <w:br/>
              <w:t>- Missing values</w:t>
            </w:r>
          </w:p>
        </w:tc>
      </w:tr>
      <w:tr w:rsidR="00374D52" w:rsidRPr="00374D52" w14:paraId="16448309" w14:textId="77777777" w:rsidTr="00374D52">
        <w:trPr>
          <w:trHeight w:val="20"/>
        </w:trPr>
        <w:tc>
          <w:tcPr>
            <w:tcW w:w="157" w:type="pct"/>
            <w:tcBorders>
              <w:top w:val="single" w:sz="2" w:space="0" w:color="auto"/>
              <w:left w:val="nil"/>
              <w:bottom w:val="single" w:sz="2" w:space="0" w:color="auto"/>
              <w:right w:val="nil"/>
            </w:tcBorders>
          </w:tcPr>
          <w:p w14:paraId="379B4B7E" w14:textId="61956C5B" w:rsidR="00B84E90" w:rsidRPr="00374D52" w:rsidRDefault="00BC48E1"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1jJR1vDm","properties":{"formattedCitation":"(Jiang &amp; Liao, 2023)","plainCitation":"(Jiang &amp; Liao, 2023)","noteIndex":0},"citationItems":[{"id":765,"uris":["http://zotero.org/users/13346706/items/BPP3UN53"],"itemData":{"id":765,"type":"paper-conference","abstract":"In this paper, we propose a credit card fraud 17\t    18\t    detection method that leverages DeepInsight and deep learning.","container-title":"2023 International Conference on Consumer Electronics - Taiwan (ICCE-Taiwan)","DOI":"10.1109/ICCE-Taiwan58799.2023.10226905","event-place":"PingTung, Taiwan","event-title":"2023 International Conference on Consumer Electronics - Taiwan (ICCE-Taiwan)","ISBN":"9798350324174","language":"en","license":"https://doi.org/10.15223/policy-029","page":"559-560","publisher":"IEEE","publisher-place":"PingTung, Taiwan","source":"DOI.org (Crossref)","title":"Credit Card Fraud Detection Based on DeepInsight and Deep Learning","URL":"https://ieeexplore.ieee.org/document/10226905/","author":[{"family":"Jiang","given":"Jehn-Ruey"},{"family":"Liao","given":"Chien-Kai"}],"accessed":{"date-parts":[["2024",4,25]]},"issued":{"date-parts":[["2023",7,17]]}}}],"schema":"https://github.com/citation-style-language/schema/raw/master/csl-citation.json"} </w:instrText>
            </w:r>
            <w:r w:rsidRPr="00374D52">
              <w:rPr>
                <w:b/>
                <w:bCs/>
                <w:sz w:val="14"/>
                <w:szCs w:val="14"/>
              </w:rPr>
              <w:fldChar w:fldCharType="separate"/>
            </w:r>
            <w:r w:rsidR="00374D52" w:rsidRPr="00374D52">
              <w:rPr>
                <w:rFonts w:cs="Times New Roman"/>
                <w:sz w:val="14"/>
                <w:szCs w:val="14"/>
              </w:rPr>
              <w:t>(Jiang &amp; Liao,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5BABE807" w14:textId="5A0B0B2F" w:rsidR="00B84E90" w:rsidRPr="00374D52" w:rsidRDefault="00B84E90" w:rsidP="00B84E90">
            <w:pPr>
              <w:pStyle w:val="AppendixLiteratureReviewTable"/>
              <w:rPr>
                <w:sz w:val="14"/>
                <w:szCs w:val="14"/>
              </w:rPr>
            </w:pPr>
            <w:r w:rsidRPr="00374D52">
              <w:rPr>
                <w:sz w:val="14"/>
                <w:szCs w:val="14"/>
              </w:rPr>
              <w:t>To develop a credit card fraud detection method that leverages DeepInsight and deep learning to convert non-image transaction data into structured images, which are then classified using a parallel convolutional neural network (CNN) to enhance detection accuracy and performance metrics.</w:t>
            </w:r>
          </w:p>
        </w:tc>
        <w:tc>
          <w:tcPr>
            <w:tcW w:w="283" w:type="pct"/>
            <w:tcBorders>
              <w:top w:val="single" w:sz="2" w:space="0" w:color="auto"/>
              <w:left w:val="nil"/>
              <w:bottom w:val="single" w:sz="2" w:space="0" w:color="auto"/>
              <w:right w:val="nil"/>
            </w:tcBorders>
            <w:shd w:val="clear" w:color="auto" w:fill="auto"/>
          </w:tcPr>
          <w:p w14:paraId="6CF14AC7" w14:textId="74B8E389"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7FCEA641" w14:textId="73FDFA53"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35CD1675" w14:textId="71793038" w:rsidR="00B84E90" w:rsidRPr="00374D52" w:rsidRDefault="00B84E90" w:rsidP="00B84E90">
            <w:pPr>
              <w:pStyle w:val="AppendixLiteratureReviewTable"/>
              <w:rPr>
                <w:sz w:val="14"/>
                <w:szCs w:val="14"/>
              </w:rPr>
            </w:pPr>
            <w:r w:rsidRPr="00374D52">
              <w:rPr>
                <w:sz w:val="14"/>
                <w:szCs w:val="14"/>
              </w:rPr>
              <w:t>The proposed method, combining DeepInsight and a parallel CNN model, outperforms traditional methods in detecting credit card fraud. It achieves superior results in terms of accuracy, true positive rate, true negative rate, and Matthews correlation coefficient, especially when addressing data imbalance through ADASYN sampling.</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17E35050" w14:textId="513BCE1A"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068CBD52" w14:textId="600770F1"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6047A55D" w14:textId="1884BE52"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379FD1ED" w14:textId="3C6D3ACA" w:rsidR="00B84E90" w:rsidRPr="00374D52" w:rsidRDefault="00B84E90" w:rsidP="00B84E90">
            <w:pPr>
              <w:pStyle w:val="AppendixLiteratureReviewTable"/>
              <w:rPr>
                <w:sz w:val="14"/>
                <w:szCs w:val="14"/>
              </w:rPr>
            </w:pPr>
            <w:r w:rsidRPr="00374D52">
              <w:rPr>
                <w:sz w:val="14"/>
                <w:szCs w:val="14"/>
              </w:rPr>
              <w:t>- Parallel Convolutional Neural Network (CNN)</w:t>
            </w:r>
          </w:p>
        </w:tc>
        <w:tc>
          <w:tcPr>
            <w:tcW w:w="495" w:type="pct"/>
            <w:tcBorders>
              <w:top w:val="single" w:sz="2" w:space="0" w:color="auto"/>
              <w:left w:val="nil"/>
              <w:bottom w:val="single" w:sz="2" w:space="0" w:color="auto"/>
              <w:right w:val="nil"/>
            </w:tcBorders>
            <w:shd w:val="clear" w:color="auto" w:fill="auto"/>
          </w:tcPr>
          <w:p w14:paraId="09455595" w14:textId="45751F77" w:rsidR="00B84E90" w:rsidRPr="00374D52" w:rsidRDefault="00B84E90" w:rsidP="00B84E90">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tcPr>
          <w:p w14:paraId="43F0D87F" w14:textId="3944E808" w:rsidR="00B84E90" w:rsidRPr="00374D52" w:rsidRDefault="00B84E90" w:rsidP="00B84E90">
            <w:pPr>
              <w:pStyle w:val="AppendixLiteratureReviewTable"/>
              <w:rPr>
                <w:sz w:val="14"/>
                <w:szCs w:val="14"/>
              </w:rPr>
            </w:pPr>
            <w:r w:rsidRPr="00374D52">
              <w:rPr>
                <w:sz w:val="14"/>
                <w:szCs w:val="14"/>
              </w:rPr>
              <w:t>- Adaptive Synthetic Sampling (ADASYN) to address the data imbalance problem</w:t>
            </w:r>
            <w:r w:rsidRPr="00374D52">
              <w:rPr>
                <w:sz w:val="14"/>
                <w:szCs w:val="14"/>
              </w:rPr>
              <w:br/>
              <w:t>- Min-max normalization to scale the data for consistency</w:t>
            </w:r>
            <w:r w:rsidRPr="00374D52">
              <w:rPr>
                <w:sz w:val="14"/>
                <w:szCs w:val="14"/>
              </w:rPr>
              <w:br/>
              <w:t>- Data Transformation with DeepInsight to convert non-image credit card transaction data into structured 8x8 images</w:t>
            </w:r>
          </w:p>
        </w:tc>
        <w:tc>
          <w:tcPr>
            <w:tcW w:w="340" w:type="pct"/>
            <w:tcBorders>
              <w:top w:val="single" w:sz="2" w:space="0" w:color="auto"/>
              <w:left w:val="nil"/>
              <w:bottom w:val="single" w:sz="2" w:space="0" w:color="auto"/>
              <w:right w:val="nil"/>
            </w:tcBorders>
            <w:shd w:val="clear" w:color="auto" w:fill="auto"/>
          </w:tcPr>
          <w:p w14:paraId="09AE4FCA" w14:textId="23863F8B"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MCC</w:t>
            </w:r>
            <w:r w:rsidRPr="00374D52">
              <w:rPr>
                <w:sz w:val="14"/>
                <w:szCs w:val="14"/>
              </w:rPr>
              <w:br/>
              <w:t>- True Negative Rate (TNR)</w:t>
            </w:r>
            <w:r w:rsidRPr="00374D52">
              <w:rPr>
                <w:sz w:val="14"/>
                <w:szCs w:val="14"/>
              </w:rPr>
              <w:br/>
              <w:t>- True Positive Rate (TPR)</w:t>
            </w:r>
          </w:p>
        </w:tc>
        <w:tc>
          <w:tcPr>
            <w:tcW w:w="363" w:type="pct"/>
            <w:tcBorders>
              <w:top w:val="single" w:sz="2" w:space="0" w:color="auto"/>
              <w:left w:val="nil"/>
              <w:bottom w:val="single" w:sz="2" w:space="0" w:color="auto"/>
              <w:right w:val="nil"/>
            </w:tcBorders>
            <w:shd w:val="clear" w:color="auto" w:fill="auto"/>
          </w:tcPr>
          <w:p w14:paraId="7F37AF14" w14:textId="704079A8" w:rsidR="00B84E90" w:rsidRPr="00374D52" w:rsidRDefault="00B84E90" w:rsidP="00B84E90">
            <w:pPr>
              <w:pStyle w:val="AppendixLiteratureReviewTable"/>
              <w:rPr>
                <w:sz w:val="14"/>
                <w:szCs w:val="14"/>
              </w:rPr>
            </w:pPr>
            <w:r w:rsidRPr="00374D52">
              <w:rPr>
                <w:sz w:val="14"/>
                <w:szCs w:val="14"/>
              </w:rPr>
              <w:t>- Class Imbalance</w:t>
            </w:r>
          </w:p>
        </w:tc>
      </w:tr>
      <w:tr w:rsidR="00374D52" w:rsidRPr="00374D52" w14:paraId="5F82372E" w14:textId="77777777" w:rsidTr="00374D52">
        <w:trPr>
          <w:trHeight w:val="20"/>
        </w:trPr>
        <w:tc>
          <w:tcPr>
            <w:tcW w:w="157" w:type="pct"/>
            <w:tcBorders>
              <w:top w:val="single" w:sz="2" w:space="0" w:color="auto"/>
              <w:left w:val="nil"/>
              <w:bottom w:val="single" w:sz="2" w:space="0" w:color="auto"/>
              <w:right w:val="nil"/>
            </w:tcBorders>
          </w:tcPr>
          <w:p w14:paraId="15DC127D" w14:textId="40D3950C" w:rsidR="00B84E90" w:rsidRPr="00374D52" w:rsidRDefault="00BC48E1"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ZPcB1djh","properties":{"formattedCitation":"(Karthika &amp; Senthilselvi, 2022)","plainCitation":"(Karthika &amp; Senthilselvi, 2022)","noteIndex":0},"citationItems":[{"id":639,"uris":["http://zotero.org/users/13346706/items/G3E8MP3G"],"itemData":{"id":639,"type":"paper-conference","abstract":"Credit card is considered as one of the most popular paying methods for online and regular purchases, due to the advancement in communication and electronic commerce systems. Thus, the fraud associated with these transactions increased significantly. The great utilization of electronic payment is highly affected by this fraudulent transactions, which requires urgent detection to solve this issue. Therefore, effective and efficient approaches to detect fraud in credit card transactions are needed. To catch the fraudulent transaction, a good fitting model is needed, hence researchers recommends the use of various Machine Learning (ML) techniques, because of its beneficial characteristics. The main aim of the research work is to implement an ensemble based ML techniques for Credit Card Frau d Detection (CCFD). The strength of our model is a combination of the forces of the three subsystems; Recursive Feature Elimination (RFE), CCFD’s using ensemble classifiers, and S ynthetic Minority Oversampling (S MOTE) to deal with the problem of unbalanced data to identify the most effective prediction features. The proposed model run typical tests on two real databases of public credit card transactions, including fraudulent and official ones. Based on the comparison of other ML methods, the extra tree classifier has performed better and achieved high efficiencies such as 96% of accuracy and 57.95% of F1-measure.","container-title":"2022 3rd International Conference on Electronics and Sustainable Communication Systems (ICESC)","DOI":"10.1109/ICESC54411.2022.9885649","event-place":"Coimbatore, India","event-title":"2022 3rd International Conference on Electronics and Sustainable Communication Systems (ICESC)","ISBN":"978-1-66547-971-4","language":"en","license":"https://doi.org/10.15223/policy-029","page":"1604-1610","publisher":"IEEE","publisher-place":"Coimbatore, India","source":"DOI.org (Crossref)","title":"Credit Card Fraud Detection based on Ensemble Machine Learning Classifiers","URL":"https://ieeexplore.ieee.org/document/9885649/","author":[{"family":"Karthika","given":"J"},{"family":"Senthilselvi","given":"A."}],"accessed":{"date-parts":[["2024",4,13]]},"issued":{"date-parts":[["2022",8,17]]}}}],"schema":"https://github.com/citation-style-language/schema/raw/master/csl-citation.json"} </w:instrText>
            </w:r>
            <w:r w:rsidRPr="00374D52">
              <w:rPr>
                <w:b/>
                <w:bCs/>
                <w:sz w:val="14"/>
                <w:szCs w:val="14"/>
              </w:rPr>
              <w:fldChar w:fldCharType="separate"/>
            </w:r>
            <w:r w:rsidR="00374D52" w:rsidRPr="00374D52">
              <w:rPr>
                <w:rFonts w:cs="Times New Roman"/>
                <w:sz w:val="14"/>
                <w:szCs w:val="14"/>
              </w:rPr>
              <w:t>(Karthika &amp; Senthilselvi, 2022)</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36BDF4C4" w14:textId="74880AC7" w:rsidR="00B84E90" w:rsidRPr="00374D52" w:rsidRDefault="00B84E90" w:rsidP="00B84E90">
            <w:pPr>
              <w:pStyle w:val="AppendixLiteratureReviewTable"/>
              <w:rPr>
                <w:sz w:val="14"/>
                <w:szCs w:val="14"/>
              </w:rPr>
            </w:pPr>
            <w:r w:rsidRPr="00374D52">
              <w:rPr>
                <w:sz w:val="14"/>
                <w:szCs w:val="14"/>
              </w:rPr>
              <w:t>To develop an ensemble-based machine learning model for credit card fraud detection. The goal is to enhance the prediction accuracy and efficiency by addressing issues related to data imbalance and feature selection, leveraging multiple machine learning techniques to identify fraudulent transactions effectively.</w:t>
            </w:r>
          </w:p>
        </w:tc>
        <w:tc>
          <w:tcPr>
            <w:tcW w:w="283" w:type="pct"/>
            <w:tcBorders>
              <w:top w:val="single" w:sz="2" w:space="0" w:color="auto"/>
              <w:left w:val="nil"/>
              <w:bottom w:val="single" w:sz="2" w:space="0" w:color="auto"/>
              <w:right w:val="nil"/>
            </w:tcBorders>
            <w:shd w:val="clear" w:color="auto" w:fill="auto"/>
          </w:tcPr>
          <w:p w14:paraId="3063D540" w14:textId="2212721A"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00F8CE1F" w14:textId="38B00206"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640834E1" w14:textId="534A6AF5" w:rsidR="00B84E90" w:rsidRPr="00374D52" w:rsidRDefault="00B84E90" w:rsidP="00B84E90">
            <w:pPr>
              <w:pStyle w:val="AppendixLiteratureReviewTable"/>
              <w:rPr>
                <w:sz w:val="14"/>
                <w:szCs w:val="14"/>
              </w:rPr>
            </w:pPr>
            <w:r w:rsidRPr="00374D52">
              <w:rPr>
                <w:sz w:val="14"/>
                <w:szCs w:val="14"/>
              </w:rPr>
              <w:t xml:space="preserve">The proposed ensemble-based approach, which combines RFE, SMOTE, and multiple machine learning classifiers, significantly improves the accuracy and efficiency of credit card fraud detection. The ETC performed the best among the evaluated classifiers, achieving high accuracy and F1-score. </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29E18FBB" w14:textId="68F61D7B"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4D53BEC4" w14:textId="3786116D"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20CA4A22" w14:textId="2D5760EF"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0B8AC788" w14:textId="1FC62994" w:rsidR="00B84E90" w:rsidRPr="00374D52" w:rsidRDefault="00B84E90" w:rsidP="00B84E90">
            <w:pPr>
              <w:pStyle w:val="AppendixLiteratureReviewTable"/>
              <w:rPr>
                <w:sz w:val="14"/>
                <w:szCs w:val="14"/>
              </w:rPr>
            </w:pPr>
            <w:r w:rsidRPr="00374D52">
              <w:rPr>
                <w:sz w:val="14"/>
                <w:szCs w:val="14"/>
              </w:rPr>
              <w:t>- Passive Aggressive Classifier (PAC)</w:t>
            </w:r>
            <w:r w:rsidRPr="00374D52">
              <w:rPr>
                <w:sz w:val="14"/>
                <w:szCs w:val="14"/>
              </w:rPr>
              <w:br/>
              <w:t>- Linear Discriminant Analysis (LDA)</w:t>
            </w:r>
            <w:r w:rsidRPr="00374D52">
              <w:rPr>
                <w:sz w:val="14"/>
                <w:szCs w:val="14"/>
              </w:rPr>
              <w:br/>
              <w:t xml:space="preserve">- Radius </w:t>
            </w:r>
            <w:r w:rsidR="00F44E46" w:rsidRPr="00374D52">
              <w:rPr>
                <w:sz w:val="14"/>
                <w:szCs w:val="14"/>
              </w:rPr>
              <w:t>Neighbors</w:t>
            </w:r>
            <w:r w:rsidRPr="00374D52">
              <w:rPr>
                <w:sz w:val="14"/>
                <w:szCs w:val="14"/>
              </w:rPr>
              <w:t xml:space="preserve"> Classifier (RNC)</w:t>
            </w:r>
            <w:r w:rsidRPr="00374D52">
              <w:rPr>
                <w:sz w:val="14"/>
                <w:szCs w:val="14"/>
              </w:rPr>
              <w:br/>
              <w:t>- Bernoulli Naïve Bayesian (BNB)</w:t>
            </w:r>
            <w:r w:rsidRPr="00374D52">
              <w:rPr>
                <w:sz w:val="14"/>
                <w:szCs w:val="14"/>
              </w:rPr>
              <w:br/>
              <w:t>- Gaussian Naïve Bayesian (GNB)</w:t>
            </w:r>
            <w:r w:rsidRPr="00374D52">
              <w:rPr>
                <w:sz w:val="14"/>
                <w:szCs w:val="14"/>
              </w:rPr>
              <w:br/>
              <w:t>- Extra Tree Classifier (ETC)</w:t>
            </w:r>
          </w:p>
        </w:tc>
        <w:tc>
          <w:tcPr>
            <w:tcW w:w="495" w:type="pct"/>
            <w:tcBorders>
              <w:top w:val="single" w:sz="2" w:space="0" w:color="auto"/>
              <w:left w:val="nil"/>
              <w:bottom w:val="single" w:sz="2" w:space="0" w:color="auto"/>
              <w:right w:val="nil"/>
            </w:tcBorders>
            <w:shd w:val="clear" w:color="auto" w:fill="auto"/>
          </w:tcPr>
          <w:p w14:paraId="66156354" w14:textId="07060F71" w:rsidR="00B84E90" w:rsidRPr="00374D52" w:rsidRDefault="00B84E90" w:rsidP="00B84E90">
            <w:pPr>
              <w:pStyle w:val="AppendixLiteratureReviewTable"/>
              <w:rPr>
                <w:sz w:val="14"/>
                <w:szCs w:val="14"/>
              </w:rPr>
            </w:pPr>
            <w:r w:rsidRPr="00374D52">
              <w:rPr>
                <w:sz w:val="14"/>
                <w:szCs w:val="14"/>
              </w:rPr>
              <w:t>- UCSD-FICO dataset</w:t>
            </w:r>
            <w:r w:rsidRPr="00374D52">
              <w:rPr>
                <w:sz w:val="14"/>
                <w:szCs w:val="14"/>
              </w:rPr>
              <w:br/>
              <w:t>- CCF dataset</w:t>
            </w:r>
          </w:p>
        </w:tc>
        <w:tc>
          <w:tcPr>
            <w:tcW w:w="625" w:type="pct"/>
            <w:tcBorders>
              <w:top w:val="single" w:sz="2" w:space="0" w:color="auto"/>
              <w:left w:val="nil"/>
              <w:bottom w:val="single" w:sz="2" w:space="0" w:color="auto"/>
              <w:right w:val="nil"/>
            </w:tcBorders>
            <w:shd w:val="clear" w:color="auto" w:fill="auto"/>
          </w:tcPr>
          <w:p w14:paraId="5D906CD3" w14:textId="0E8B23B1" w:rsidR="00B84E90" w:rsidRPr="00374D52" w:rsidRDefault="00B84E90" w:rsidP="00B84E90">
            <w:pPr>
              <w:pStyle w:val="AppendixLiteratureReviewTable"/>
              <w:rPr>
                <w:sz w:val="14"/>
                <w:szCs w:val="14"/>
              </w:rPr>
            </w:pPr>
            <w:r w:rsidRPr="00374D52">
              <w:rPr>
                <w:sz w:val="14"/>
                <w:szCs w:val="14"/>
              </w:rPr>
              <w:t>-  Dataset Merging</w:t>
            </w:r>
            <w:r w:rsidRPr="00374D52">
              <w:rPr>
                <w:sz w:val="14"/>
                <w:szCs w:val="14"/>
              </w:rPr>
              <w:br/>
              <w:t>- Removing missing values</w:t>
            </w:r>
            <w:r w:rsidRPr="00374D52">
              <w:rPr>
                <w:sz w:val="14"/>
                <w:szCs w:val="14"/>
              </w:rPr>
              <w:br/>
              <w:t>- Standard Scaler and Label Encoder methods to transform features</w:t>
            </w:r>
            <w:r w:rsidRPr="00374D52">
              <w:rPr>
                <w:sz w:val="14"/>
                <w:szCs w:val="14"/>
              </w:rPr>
              <w:br/>
              <w:t>- SMOTE (Synthetic Minority Over-sampling Technique) to address the imbalance problem</w:t>
            </w:r>
            <w:r w:rsidRPr="00374D52">
              <w:rPr>
                <w:sz w:val="14"/>
                <w:szCs w:val="14"/>
              </w:rPr>
              <w:br/>
              <w:t>- Recursive Feature Elimination (RFE) to identify and select the most predictive features</w:t>
            </w:r>
          </w:p>
        </w:tc>
        <w:tc>
          <w:tcPr>
            <w:tcW w:w="340" w:type="pct"/>
            <w:tcBorders>
              <w:top w:val="single" w:sz="2" w:space="0" w:color="auto"/>
              <w:left w:val="nil"/>
              <w:bottom w:val="single" w:sz="2" w:space="0" w:color="auto"/>
              <w:right w:val="nil"/>
            </w:tcBorders>
            <w:shd w:val="clear" w:color="auto" w:fill="auto"/>
          </w:tcPr>
          <w:p w14:paraId="08ABB64B" w14:textId="0AE4F547"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3E7D1458" w14:textId="0CA24C35" w:rsidR="00B84E90" w:rsidRPr="00374D52" w:rsidRDefault="00B84E90" w:rsidP="00B84E90">
            <w:pPr>
              <w:pStyle w:val="AppendixLiteratureReviewTable"/>
              <w:rPr>
                <w:sz w:val="14"/>
                <w:szCs w:val="14"/>
              </w:rPr>
            </w:pPr>
            <w:r w:rsidRPr="00374D52">
              <w:rPr>
                <w:sz w:val="14"/>
                <w:szCs w:val="14"/>
              </w:rPr>
              <w:t>- Class Imbalance</w:t>
            </w:r>
          </w:p>
        </w:tc>
      </w:tr>
      <w:tr w:rsidR="00374D52" w:rsidRPr="00374D52" w14:paraId="48E74C02" w14:textId="77777777" w:rsidTr="00374D52">
        <w:trPr>
          <w:trHeight w:val="20"/>
        </w:trPr>
        <w:tc>
          <w:tcPr>
            <w:tcW w:w="157" w:type="pct"/>
            <w:tcBorders>
              <w:top w:val="single" w:sz="2" w:space="0" w:color="auto"/>
              <w:left w:val="nil"/>
              <w:bottom w:val="single" w:sz="2" w:space="0" w:color="auto"/>
              <w:right w:val="nil"/>
            </w:tcBorders>
          </w:tcPr>
          <w:p w14:paraId="488838F4" w14:textId="1D615149" w:rsidR="00B84E90" w:rsidRPr="00374D52" w:rsidRDefault="00495ED9"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1CYmdpDj","properties":{"formattedCitation":"(Karthik et al., 2022)","plainCitation":"(Karthik et al., 2022)","noteIndex":0},"citationItems":[{"id":64,"uris":["http://zotero.org/users/13346706/items/SNWPKPI7"],"itemData":{"id":64,"type":"article-journal","abstract":"The fraud detection system in banking organisation relies on data-driven approach to identify the fraudulent transactions. In real time, detection of each and every fraudulent transaction becomes a challenging task as ﬁnancial institutions need aggressive jobs running on the log data to perform a data mining task. This paper introduces a novel model for credit card fraud detection which combines ensemble learning techniques such as boosting and bagging. Our model incorporates the key characteristics of both the techniques by building a hybrid model of bagging and boosting ensemble classiﬁers. Experimentation on Brazilian bank data and UCSD-FICO data with our model shows sturdiness over the state-of-the-art ones in detecting the unseen fraudulent transactions because the problem of data imbalance was handled by a hybrid strategy. The proposed method outperformed by a margin of 43.35–68.53, 0.695–11.67, 43.34–68.52, 42.57–67.75, 3.5–13.06, 24.58–34.35%, respectively, in terms of true positive rate, false positive rate, true negative rate, false negative rate, detection rate, accuracy and area under the curve from the state-of-the-art-techniques, with a Matthews correlation co-efﬁcient of 1.00. At the same time, the current approach gives an improvement in the range of 0.6–24.74, 0.8–24.80, 10–17.00% in terms of false positive rate, true negative rate and Matthews correlation co-efﬁcient respectively from the state-of-the-art techniques with detection rate of 0.6650 and accuracy of 99.18%, respectively.","container-title":"Arabian Journal for Science and Engineering","DOI":"10.1007/s13369-021-06147-9","ISSN":"2193-567X, 2191-4281","issue":"2","journalAbbreviation":"Arab J Sci Eng","language":"en","page":"1987-1997","source":"DOI.org (Crossref)","title":"Credit Card Fraud Detection by Modelling Behaviour Pattern using Hybrid Ensemble Model","URL":"https://link.springer.com/10.1007/s13369-021-06147-9","volume":"47","author":[{"family":"Karthik","given":"V. S. S."},{"family":"Mishra","given":"Abinash"},{"family":"Reddy","given":"U. Srinivasulu"}],"accessed":{"date-parts":[["2024",1,24]]},"issued":{"date-parts":[["2022",2]]}}}],"schema":"https://github.com/citation-style-language/schema/raw/master/csl-citation.json"} </w:instrText>
            </w:r>
            <w:r w:rsidRPr="00374D52">
              <w:rPr>
                <w:b/>
                <w:bCs/>
                <w:sz w:val="14"/>
                <w:szCs w:val="14"/>
              </w:rPr>
              <w:fldChar w:fldCharType="separate"/>
            </w:r>
            <w:r w:rsidR="00374D52" w:rsidRPr="00374D52">
              <w:rPr>
                <w:rFonts w:cs="Times New Roman"/>
                <w:sz w:val="14"/>
                <w:szCs w:val="14"/>
              </w:rPr>
              <w:t>(Karthik et al., 2022)</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2CFDC7CD" w14:textId="4952558F" w:rsidR="00B84E90" w:rsidRPr="00374D52" w:rsidRDefault="00B84E90" w:rsidP="00B84E90">
            <w:pPr>
              <w:pStyle w:val="AppendixLiteratureReviewTable"/>
              <w:rPr>
                <w:sz w:val="14"/>
                <w:szCs w:val="14"/>
              </w:rPr>
            </w:pPr>
            <w:r w:rsidRPr="00374D52">
              <w:rPr>
                <w:sz w:val="14"/>
                <w:szCs w:val="14"/>
              </w:rPr>
              <w:t>To develop a novel credit card fraud detection model that combines ensemble learning techniques, specifically boosting and bagging, to improve the detection of fraudulent transactions. The goal is to address issues related to data imbalance and enhance the detection accuracy and efficiency of fraud detection systems.</w:t>
            </w:r>
          </w:p>
        </w:tc>
        <w:tc>
          <w:tcPr>
            <w:tcW w:w="283" w:type="pct"/>
            <w:tcBorders>
              <w:top w:val="single" w:sz="2" w:space="0" w:color="auto"/>
              <w:left w:val="nil"/>
              <w:bottom w:val="single" w:sz="2" w:space="0" w:color="auto"/>
              <w:right w:val="nil"/>
            </w:tcBorders>
            <w:shd w:val="clear" w:color="auto" w:fill="auto"/>
          </w:tcPr>
          <w:p w14:paraId="1EE6D12D" w14:textId="76A933A6"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17F36CB0" w14:textId="542F6C4D"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709D5E65" w14:textId="3A5AAFB2" w:rsidR="00B84E90" w:rsidRPr="00374D52" w:rsidRDefault="00B84E90" w:rsidP="00B84E90">
            <w:pPr>
              <w:pStyle w:val="AppendixLiteratureReviewTable"/>
              <w:rPr>
                <w:sz w:val="14"/>
                <w:szCs w:val="14"/>
              </w:rPr>
            </w:pPr>
            <w:r w:rsidRPr="00374D52">
              <w:rPr>
                <w:sz w:val="14"/>
                <w:szCs w:val="14"/>
              </w:rPr>
              <w:t>The proposed hybrid ensemble model, which integrates boosting and bagging techniques, outperforms state-of-the-art fraud detection methods. It demonstrates superior performance in terms of true positive rate, false positive rate, true negative rate, false negative rate, detection rate, accuracy, and area under the curve (AUC)</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603B4D50" w14:textId="441324D1"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5E11E362" w14:textId="0C2E7E9A"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6F4D00F6" w14:textId="6EBBA240"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782ADFD0" w14:textId="19CFD1BD" w:rsidR="00B84E90" w:rsidRPr="00374D52" w:rsidRDefault="00B84E90" w:rsidP="00B84E90">
            <w:pPr>
              <w:pStyle w:val="AppendixLiteratureReviewTable"/>
              <w:rPr>
                <w:sz w:val="14"/>
                <w:szCs w:val="14"/>
              </w:rPr>
            </w:pPr>
            <w:r w:rsidRPr="00374D52">
              <w:rPr>
                <w:sz w:val="14"/>
                <w:szCs w:val="14"/>
              </w:rPr>
              <w:t>- AdaBoost</w:t>
            </w:r>
            <w:r w:rsidRPr="00374D52">
              <w:rPr>
                <w:sz w:val="14"/>
                <w:szCs w:val="14"/>
              </w:rPr>
              <w:br/>
              <w:t>- Random Forest (RF)</w:t>
            </w:r>
            <w:r w:rsidRPr="00374D52">
              <w:rPr>
                <w:sz w:val="14"/>
                <w:szCs w:val="14"/>
              </w:rPr>
              <w:br/>
              <w:t>- Extra Trees Classifier (Extremely Randomized Trees)</w:t>
            </w:r>
          </w:p>
        </w:tc>
        <w:tc>
          <w:tcPr>
            <w:tcW w:w="495" w:type="pct"/>
            <w:tcBorders>
              <w:top w:val="single" w:sz="2" w:space="0" w:color="auto"/>
              <w:left w:val="nil"/>
              <w:bottom w:val="single" w:sz="2" w:space="0" w:color="auto"/>
              <w:right w:val="nil"/>
            </w:tcBorders>
            <w:shd w:val="clear" w:color="auto" w:fill="auto"/>
          </w:tcPr>
          <w:p w14:paraId="1FD937E9" w14:textId="54AE10CE" w:rsidR="00B84E90" w:rsidRPr="00374D52" w:rsidRDefault="00B84E90" w:rsidP="00B84E90">
            <w:pPr>
              <w:pStyle w:val="AppendixLiteratureReviewTable"/>
              <w:rPr>
                <w:sz w:val="14"/>
                <w:szCs w:val="14"/>
              </w:rPr>
            </w:pPr>
            <w:r w:rsidRPr="00374D52">
              <w:rPr>
                <w:sz w:val="14"/>
                <w:szCs w:val="14"/>
              </w:rPr>
              <w:t>- Brazilian bank dataset</w:t>
            </w:r>
            <w:r w:rsidRPr="00374D52">
              <w:rPr>
                <w:sz w:val="14"/>
                <w:szCs w:val="14"/>
              </w:rPr>
              <w:br/>
              <w:t>- UCSD-FICO dataset</w:t>
            </w:r>
          </w:p>
        </w:tc>
        <w:tc>
          <w:tcPr>
            <w:tcW w:w="625" w:type="pct"/>
            <w:tcBorders>
              <w:top w:val="single" w:sz="2" w:space="0" w:color="auto"/>
              <w:left w:val="nil"/>
              <w:bottom w:val="single" w:sz="2" w:space="0" w:color="auto"/>
              <w:right w:val="nil"/>
            </w:tcBorders>
            <w:shd w:val="clear" w:color="auto" w:fill="auto"/>
          </w:tcPr>
          <w:p w14:paraId="6B42972B" w14:textId="34C7A42D" w:rsidR="00B84E90" w:rsidRPr="00374D52" w:rsidRDefault="00B84E90" w:rsidP="00B84E90">
            <w:pPr>
              <w:pStyle w:val="AppendixLiteratureReviewTable"/>
              <w:rPr>
                <w:sz w:val="14"/>
                <w:szCs w:val="14"/>
              </w:rPr>
            </w:pPr>
            <w:r w:rsidRPr="00374D52">
              <w:rPr>
                <w:sz w:val="14"/>
                <w:szCs w:val="14"/>
              </w:rPr>
              <w:t>- Data Distribution Analysis to understand the distribution</w:t>
            </w:r>
            <w:r w:rsidRPr="00374D52">
              <w:rPr>
                <w:sz w:val="14"/>
                <w:szCs w:val="14"/>
              </w:rPr>
              <w:br/>
              <w:t>- Outlier Detection to identify and remove outliers</w:t>
            </w:r>
            <w:r w:rsidRPr="00374D52">
              <w:rPr>
                <w:sz w:val="14"/>
                <w:szCs w:val="14"/>
              </w:rPr>
              <w:br/>
              <w:t>- Noise Elimination to improve data quality</w:t>
            </w:r>
            <w:r w:rsidRPr="00374D52">
              <w:rPr>
                <w:sz w:val="14"/>
                <w:szCs w:val="14"/>
              </w:rPr>
              <w:br/>
              <w:t>- Adaboost for feature selection</w:t>
            </w:r>
          </w:p>
        </w:tc>
        <w:tc>
          <w:tcPr>
            <w:tcW w:w="340" w:type="pct"/>
            <w:tcBorders>
              <w:top w:val="single" w:sz="2" w:space="0" w:color="auto"/>
              <w:left w:val="nil"/>
              <w:bottom w:val="single" w:sz="2" w:space="0" w:color="auto"/>
              <w:right w:val="nil"/>
            </w:tcBorders>
            <w:shd w:val="clear" w:color="auto" w:fill="auto"/>
          </w:tcPr>
          <w:p w14:paraId="74AE4F4B" w14:textId="69F2170E"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AUC</w:t>
            </w:r>
            <w:r w:rsidRPr="00374D52">
              <w:rPr>
                <w:sz w:val="14"/>
                <w:szCs w:val="14"/>
              </w:rPr>
              <w:br/>
              <w:t>- Detection Rate</w:t>
            </w:r>
            <w:r w:rsidRPr="00374D52">
              <w:rPr>
                <w:sz w:val="14"/>
                <w:szCs w:val="14"/>
              </w:rPr>
              <w:br/>
              <w:t>- False Negative Rate (FNR)</w:t>
            </w:r>
            <w:r w:rsidRPr="00374D52">
              <w:rPr>
                <w:sz w:val="14"/>
                <w:szCs w:val="14"/>
              </w:rPr>
              <w:br/>
              <w:t>- False Positive Rate (FPR)</w:t>
            </w:r>
            <w:r w:rsidRPr="00374D52">
              <w:rPr>
                <w:sz w:val="14"/>
                <w:szCs w:val="14"/>
              </w:rPr>
              <w:br/>
              <w:t>- True Negative Rate (TNR)</w:t>
            </w:r>
            <w:r w:rsidRPr="00374D52">
              <w:rPr>
                <w:sz w:val="14"/>
                <w:szCs w:val="14"/>
              </w:rPr>
              <w:br/>
              <w:t>- MCC</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5E24E80E" w14:textId="7CE00937"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xml:space="preserve">- Dynamic Fraudulent </w:t>
            </w:r>
            <w:r w:rsidR="00F44E46" w:rsidRPr="00374D52">
              <w:rPr>
                <w:sz w:val="14"/>
                <w:szCs w:val="14"/>
              </w:rPr>
              <w:t>Behavior</w:t>
            </w:r>
            <w:r w:rsidRPr="00374D52">
              <w:rPr>
                <w:sz w:val="14"/>
                <w:szCs w:val="14"/>
              </w:rPr>
              <w:br/>
              <w:t>- Noisy data</w:t>
            </w:r>
            <w:r w:rsidRPr="00374D52">
              <w:rPr>
                <w:sz w:val="14"/>
                <w:szCs w:val="14"/>
              </w:rPr>
              <w:br/>
              <w:t>- Scalability</w:t>
            </w:r>
          </w:p>
        </w:tc>
      </w:tr>
      <w:tr w:rsidR="00374D52" w:rsidRPr="00374D52" w14:paraId="1F1A3C43" w14:textId="77777777" w:rsidTr="00374D52">
        <w:trPr>
          <w:trHeight w:val="20"/>
        </w:trPr>
        <w:tc>
          <w:tcPr>
            <w:tcW w:w="157" w:type="pct"/>
            <w:tcBorders>
              <w:top w:val="single" w:sz="2" w:space="0" w:color="auto"/>
              <w:left w:val="nil"/>
              <w:bottom w:val="single" w:sz="2" w:space="0" w:color="auto"/>
              <w:right w:val="nil"/>
            </w:tcBorders>
          </w:tcPr>
          <w:p w14:paraId="0D981C9C" w14:textId="5D84230A" w:rsidR="00B84E90" w:rsidRPr="00374D52" w:rsidRDefault="00495ED9"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QBuvSiwM","properties":{"formattedCitation":"(Mijwil &amp; Salem, 2020)","plainCitation":"(Mijwil &amp; Salem, 2020)","noteIndex":0},"citationItems":[{"id":66,"uris":["http://zotero.org/users/13346706/items/FY3KK3YA"],"itemData":{"id":66,"type":"article-journal","abstract":"The fraud detection in payment is a classification problem that aims to identify fraudulent transactions based individually on the information it contains and on the basis that a fraudster's behaviour p at terns differ significantly from that of the actual customer. In this context, the authors propose to implement machine learning classifiers (Naïve Bayes, C4.5 decision trees, and Bagging Ensemble Learner) t o p redi ct t he o ut co me o f regular transactions and fraudulent transactions. The performance of these classifiers i s j ud ged b y t he fo l lo wing ways: precision, recall rate, and precision-recall curve (PRC) area rate. The dataset includes more than 297K transactions via credit cards in September 2013 and November 2017 that have been collected from Kaggleplatform, of which 3293 arefrauds. The performancePRC ratio of machinelearning classifiers i s b etw een 9 9.9 % a nd 1 00 %, which confirms that these classifiers arevery good at identifying binaryclasses 0 in the dataset . The result s o f t he tests have proved that the best classifier is C4.5 decision trees. This classifier has t he b est a ccuracy o f 9 4 .1 2% i n prediction of fraudulent transactions.","container-title":"Asian Journal of Computer and Information Systems","DOI":"10.24203/ajcis.v8i4.6449","ISSN":"2321-5658","issue":"4","journalAbbreviation":"AJCIS","language":"en","page":"50-55","source":"DOI.org (Crossref)","title":"Credit Card Fraud Detection in Payment Using Machine Learning Classifiers","URL":"https://doi.org/10.24203/ajcis.v8i4.6449","volume":"8","author":[{"family":"Mijwil","given":"Maad M."},{"family":"Salem","given":"Israa Ezzat"}],"accessed":{"date-parts":[["2024",1,24]]},"issued":{"date-parts":[["2020",12,29]]}}}],"schema":"https://github.com/citation-style-language/schema/raw/master/csl-citation.json"} </w:instrText>
            </w:r>
            <w:r w:rsidRPr="00374D52">
              <w:rPr>
                <w:b/>
                <w:bCs/>
                <w:sz w:val="14"/>
                <w:szCs w:val="14"/>
              </w:rPr>
              <w:fldChar w:fldCharType="separate"/>
            </w:r>
            <w:r w:rsidR="00374D52" w:rsidRPr="00374D52">
              <w:rPr>
                <w:rFonts w:cs="Times New Roman"/>
                <w:sz w:val="14"/>
                <w:szCs w:val="14"/>
              </w:rPr>
              <w:t>(Mijwil &amp; Salem, 2020)</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1F8E3FB3" w14:textId="3DD80965" w:rsidR="00B84E90" w:rsidRPr="00374D52" w:rsidRDefault="00B84E90" w:rsidP="00B84E90">
            <w:pPr>
              <w:pStyle w:val="AppendixLiteratureReviewTable"/>
              <w:rPr>
                <w:sz w:val="14"/>
                <w:szCs w:val="14"/>
              </w:rPr>
            </w:pPr>
            <w:r w:rsidRPr="00374D52">
              <w:rPr>
                <w:sz w:val="14"/>
                <w:szCs w:val="14"/>
              </w:rPr>
              <w:t>To apply and compare three machine learning classifiers - Naïve Bayes, C4.5 decision trees, and Bagging Ensemble Learner - for credit card fraud detection, evaluating their performance to identify the most effective model.</w:t>
            </w:r>
          </w:p>
        </w:tc>
        <w:tc>
          <w:tcPr>
            <w:tcW w:w="283" w:type="pct"/>
            <w:tcBorders>
              <w:top w:val="single" w:sz="2" w:space="0" w:color="auto"/>
              <w:left w:val="nil"/>
              <w:bottom w:val="single" w:sz="2" w:space="0" w:color="auto"/>
              <w:right w:val="nil"/>
            </w:tcBorders>
            <w:shd w:val="clear" w:color="auto" w:fill="auto"/>
          </w:tcPr>
          <w:p w14:paraId="2F2E8441" w14:textId="23ED3F5C"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26947D5E" w14:textId="5FA473D4"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299A4B21" w14:textId="42FC69D3" w:rsidR="00B84E90" w:rsidRPr="00374D52" w:rsidRDefault="00B84E90" w:rsidP="00B84E90">
            <w:pPr>
              <w:pStyle w:val="AppendixLiteratureReviewTable"/>
              <w:rPr>
                <w:sz w:val="14"/>
                <w:szCs w:val="14"/>
              </w:rPr>
            </w:pPr>
            <w:r w:rsidRPr="00374D52">
              <w:rPr>
                <w:sz w:val="14"/>
                <w:szCs w:val="14"/>
              </w:rPr>
              <w:t>The C4.5 Decision Tree classifier exhibited the highest precision among the tested classifiers, indicating its robustness in identifying fraudulent transactions more accurately than the other model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1F40EB82" w14:textId="6874AD60"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1897AEC0" w14:textId="2F4C55F4"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0E17AB08" w14:textId="33831874"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3D091CFC" w14:textId="6D8B2A0C" w:rsidR="00B84E90" w:rsidRPr="00374D52" w:rsidRDefault="00B84E90" w:rsidP="00B84E90">
            <w:pPr>
              <w:pStyle w:val="AppendixLiteratureReviewTable"/>
              <w:rPr>
                <w:sz w:val="14"/>
                <w:szCs w:val="14"/>
              </w:rPr>
            </w:pPr>
            <w:r w:rsidRPr="00374D52">
              <w:rPr>
                <w:sz w:val="14"/>
                <w:szCs w:val="14"/>
              </w:rPr>
              <w:t>- Naïve Bayes</w:t>
            </w:r>
            <w:r w:rsidRPr="00374D52">
              <w:rPr>
                <w:sz w:val="14"/>
                <w:szCs w:val="14"/>
              </w:rPr>
              <w:br/>
              <w:t>- C4.5 Decision Trees</w:t>
            </w:r>
            <w:r w:rsidRPr="00374D52">
              <w:rPr>
                <w:sz w:val="14"/>
                <w:szCs w:val="14"/>
              </w:rPr>
              <w:br/>
              <w:t>- Bagging Ensemble</w:t>
            </w:r>
          </w:p>
        </w:tc>
        <w:tc>
          <w:tcPr>
            <w:tcW w:w="495" w:type="pct"/>
            <w:tcBorders>
              <w:top w:val="single" w:sz="2" w:space="0" w:color="auto"/>
              <w:left w:val="nil"/>
              <w:bottom w:val="single" w:sz="2" w:space="0" w:color="auto"/>
              <w:right w:val="nil"/>
            </w:tcBorders>
            <w:shd w:val="clear" w:color="auto" w:fill="auto"/>
          </w:tcPr>
          <w:p w14:paraId="21A9C98A" w14:textId="0ED8EECC" w:rsidR="00B84E90" w:rsidRPr="00374D52" w:rsidRDefault="00B84E90" w:rsidP="00B84E90">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tcPr>
          <w:p w14:paraId="09A56C62" w14:textId="334DB2E5" w:rsidR="00B84E90" w:rsidRPr="00374D52" w:rsidRDefault="00B84E90" w:rsidP="00B84E90">
            <w:pPr>
              <w:pStyle w:val="AppendixLiteratureReviewTable"/>
              <w:rPr>
                <w:sz w:val="14"/>
                <w:szCs w:val="14"/>
              </w:rPr>
            </w:pPr>
            <w:r w:rsidRPr="00374D52">
              <w:rPr>
                <w:sz w:val="14"/>
                <w:szCs w:val="14"/>
              </w:rPr>
              <w:t>- Not specifically mentioned</w:t>
            </w:r>
          </w:p>
        </w:tc>
        <w:tc>
          <w:tcPr>
            <w:tcW w:w="340" w:type="pct"/>
            <w:tcBorders>
              <w:top w:val="single" w:sz="2" w:space="0" w:color="auto"/>
              <w:left w:val="nil"/>
              <w:bottom w:val="single" w:sz="2" w:space="0" w:color="auto"/>
              <w:right w:val="nil"/>
            </w:tcBorders>
            <w:shd w:val="clear" w:color="auto" w:fill="auto"/>
          </w:tcPr>
          <w:p w14:paraId="2A3B9663" w14:textId="46D4CA2A" w:rsidR="00B84E90" w:rsidRPr="00374D52" w:rsidRDefault="00B84E90" w:rsidP="00B84E90">
            <w:pPr>
              <w:pStyle w:val="AppendixLiteratureReviewTable"/>
              <w:rPr>
                <w:sz w:val="14"/>
                <w:szCs w:val="14"/>
              </w:rPr>
            </w:pPr>
            <w:r w:rsidRPr="00374D52">
              <w:rPr>
                <w:sz w:val="14"/>
                <w:szCs w:val="14"/>
              </w:rPr>
              <w:t>- Precision</w:t>
            </w:r>
            <w:r w:rsidRPr="00374D52">
              <w:rPr>
                <w:sz w:val="14"/>
                <w:szCs w:val="14"/>
              </w:rPr>
              <w:br/>
              <w:t>- Recall</w:t>
            </w:r>
            <w:r w:rsidRPr="00374D52">
              <w:rPr>
                <w:sz w:val="14"/>
                <w:szCs w:val="14"/>
              </w:rPr>
              <w:br/>
              <w:t>- PRC</w:t>
            </w:r>
          </w:p>
        </w:tc>
        <w:tc>
          <w:tcPr>
            <w:tcW w:w="363" w:type="pct"/>
            <w:tcBorders>
              <w:top w:val="single" w:sz="2" w:space="0" w:color="auto"/>
              <w:left w:val="nil"/>
              <w:bottom w:val="single" w:sz="2" w:space="0" w:color="auto"/>
              <w:right w:val="nil"/>
            </w:tcBorders>
            <w:shd w:val="clear" w:color="auto" w:fill="auto"/>
          </w:tcPr>
          <w:p w14:paraId="4B0522F0" w14:textId="6C5C9854" w:rsidR="00B84E90" w:rsidRPr="00374D52" w:rsidRDefault="00B84E90" w:rsidP="00B84E90">
            <w:pPr>
              <w:pStyle w:val="AppendixLiteratureReviewTable"/>
              <w:rPr>
                <w:sz w:val="14"/>
                <w:szCs w:val="14"/>
              </w:rPr>
            </w:pPr>
            <w:r w:rsidRPr="00374D52">
              <w:rPr>
                <w:sz w:val="14"/>
                <w:szCs w:val="14"/>
              </w:rPr>
              <w:t>- Class Imbalance</w:t>
            </w:r>
          </w:p>
        </w:tc>
      </w:tr>
      <w:tr w:rsidR="00374D52" w:rsidRPr="00374D52" w14:paraId="2CD29895" w14:textId="77777777" w:rsidTr="00374D52">
        <w:trPr>
          <w:trHeight w:val="20"/>
        </w:trPr>
        <w:tc>
          <w:tcPr>
            <w:tcW w:w="157" w:type="pct"/>
            <w:tcBorders>
              <w:top w:val="single" w:sz="2" w:space="0" w:color="auto"/>
              <w:left w:val="nil"/>
              <w:bottom w:val="single" w:sz="2" w:space="0" w:color="auto"/>
              <w:right w:val="nil"/>
            </w:tcBorders>
          </w:tcPr>
          <w:p w14:paraId="6333C955" w14:textId="4686A05E" w:rsidR="00B84E90" w:rsidRPr="00374D52" w:rsidRDefault="00270D39"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u8OsUFpa","properties":{"formattedCitation":"(Jabeen et al., 2023)","plainCitation":"(Jabeen et al., 2023)","noteIndex":0},"citationItems":[{"id":640,"uris":["http://zotero.org/users/13346706/items/5B8TL5WI"],"itemData":{"id":640,"type":"paper-conference","abstract":"Credit Card Fraud Detection is one of the vital issues nowadays which needs to be tackled urgently. In today's world, everyone is shifting to an online and cashless world for easiness in the transaction. However, a colossal fraud scheme is running on the other side of this easiness. Daily, many people fall into this trap. This research work is a little contribution to solving this issue. This academic study uses data from the real world to find fraudulent transactions using Machine Learning techniques such as Decision Trees, Logistics Regression, and Random Forest. Furthermore, Synthetic Minority Oversampling Technique is employed to solve the dataset's imbalance issue. Following that, the effectiveness of machine learning methods is compared by using the \"With SMOTE\" and \"Without SMOTE\" techniques.","container-title":"2023 5th International Conference on Inventive Research in Computing Applications (ICIRCA)","DOI":"10.1109/ICIRCA57980.2023.10220646","event-place":"Coimbatore, India","event-title":"2023 5th International Conference on Inventive Research in Computing Applications (ICIRCA)","ISBN":"9798350321425","language":"en","license":"https://doi.org/10.15223/policy-029","page":"122-127","publisher":"IEEE","publisher-place":"Coimbatore, India","source":"DOI.org (Crossref)","title":"Credit Card Fraud Detection Scheme Using Machine Learning and Synthetic Minority Oversampling Technique (SMOTE)","URL":"https://ieeexplore.ieee.org/document/10220646/","author":[{"family":"Jabeen","given":"Uqba"},{"family":"Singh","given":"Karan"},{"family":"Vats","given":"Satvik"}],"accessed":{"date-parts":[["2024",4,13]]},"issued":{"date-parts":[["2023",8,3]]}}}],"schema":"https://github.com/citation-style-language/schema/raw/master/csl-citation.json"} </w:instrText>
            </w:r>
            <w:r w:rsidRPr="00374D52">
              <w:rPr>
                <w:b/>
                <w:bCs/>
                <w:sz w:val="14"/>
                <w:szCs w:val="14"/>
              </w:rPr>
              <w:fldChar w:fldCharType="separate"/>
            </w:r>
            <w:r w:rsidR="00374D52" w:rsidRPr="00374D52">
              <w:rPr>
                <w:rFonts w:cs="Times New Roman"/>
                <w:sz w:val="14"/>
                <w:szCs w:val="14"/>
              </w:rPr>
              <w:t>(Jabeen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54BFA083" w14:textId="374CBE03" w:rsidR="00B84E90" w:rsidRPr="00374D52" w:rsidRDefault="00B84E90" w:rsidP="00B84E90">
            <w:pPr>
              <w:pStyle w:val="AppendixLiteratureReviewTable"/>
              <w:rPr>
                <w:sz w:val="14"/>
                <w:szCs w:val="14"/>
              </w:rPr>
            </w:pPr>
            <w:r w:rsidRPr="00374D52">
              <w:rPr>
                <w:sz w:val="14"/>
                <w:szCs w:val="14"/>
              </w:rPr>
              <w:t>To develop an effective machine learning-based credit card fraud detection system. The study aims to identify and predict fraudulent transactions by addressing the issue of data imbalance in the dataset using the Synthetic Minority Oversampling Technique (SMOTE).</w:t>
            </w:r>
          </w:p>
        </w:tc>
        <w:tc>
          <w:tcPr>
            <w:tcW w:w="283" w:type="pct"/>
            <w:tcBorders>
              <w:top w:val="single" w:sz="2" w:space="0" w:color="auto"/>
              <w:left w:val="nil"/>
              <w:bottom w:val="single" w:sz="2" w:space="0" w:color="auto"/>
              <w:right w:val="nil"/>
            </w:tcBorders>
            <w:shd w:val="clear" w:color="auto" w:fill="auto"/>
          </w:tcPr>
          <w:p w14:paraId="567DAB3D" w14:textId="1622375C"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2E1F2159" w14:textId="39B275BA"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7B4F132B" w14:textId="0E5B27FB" w:rsidR="00B84E90" w:rsidRPr="00374D52" w:rsidRDefault="00B84E90" w:rsidP="00B84E90">
            <w:pPr>
              <w:pStyle w:val="AppendixLiteratureReviewTable"/>
              <w:rPr>
                <w:sz w:val="14"/>
                <w:szCs w:val="14"/>
              </w:rPr>
            </w:pPr>
            <w:r w:rsidRPr="00374D52">
              <w:rPr>
                <w:sz w:val="14"/>
                <w:szCs w:val="14"/>
              </w:rPr>
              <w:t>The use of SMOTE significantly improves the performance of all evaluated machine learning models in terms of all considered metric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239F4F89" w14:textId="5A197FA1"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31BAF870" w14:textId="474DD9FB"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6CD9A6F8" w14:textId="10B042BC"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74E76077" w14:textId="086048A7" w:rsidR="00B84E90" w:rsidRPr="00374D52" w:rsidRDefault="00B84E90" w:rsidP="00B84E90">
            <w:pPr>
              <w:pStyle w:val="AppendixLiteratureReviewTable"/>
              <w:rPr>
                <w:sz w:val="14"/>
                <w:szCs w:val="14"/>
              </w:rPr>
            </w:pPr>
            <w:r w:rsidRPr="00374D52">
              <w:rPr>
                <w:sz w:val="14"/>
                <w:szCs w:val="14"/>
              </w:rPr>
              <w:t>- Decision Trees (DT)</w:t>
            </w:r>
            <w:r w:rsidRPr="00374D52">
              <w:rPr>
                <w:sz w:val="14"/>
                <w:szCs w:val="14"/>
              </w:rPr>
              <w:br/>
              <w:t>- Logistic Regression (LR)</w:t>
            </w:r>
            <w:r w:rsidRPr="00374D52">
              <w:rPr>
                <w:sz w:val="14"/>
                <w:szCs w:val="14"/>
              </w:rPr>
              <w:br/>
              <w:t>- Random Forests (RF)</w:t>
            </w:r>
          </w:p>
        </w:tc>
        <w:tc>
          <w:tcPr>
            <w:tcW w:w="495" w:type="pct"/>
            <w:tcBorders>
              <w:top w:val="single" w:sz="2" w:space="0" w:color="auto"/>
              <w:left w:val="nil"/>
              <w:bottom w:val="single" w:sz="2" w:space="0" w:color="auto"/>
              <w:right w:val="nil"/>
            </w:tcBorders>
            <w:shd w:val="clear" w:color="auto" w:fill="auto"/>
          </w:tcPr>
          <w:p w14:paraId="6B6CB67B" w14:textId="70CFD939" w:rsidR="00B84E90" w:rsidRPr="00374D52" w:rsidRDefault="00B84E90" w:rsidP="00B84E90">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tcPr>
          <w:p w14:paraId="44A17343" w14:textId="70CD6680" w:rsidR="00B84E90" w:rsidRPr="00374D52" w:rsidRDefault="00B84E90" w:rsidP="00B84E90">
            <w:pPr>
              <w:pStyle w:val="AppendixLiteratureReviewTable"/>
              <w:rPr>
                <w:sz w:val="14"/>
                <w:szCs w:val="14"/>
              </w:rPr>
            </w:pPr>
            <w:r w:rsidRPr="00374D52">
              <w:rPr>
                <w:sz w:val="14"/>
                <w:szCs w:val="14"/>
              </w:rPr>
              <w:t>- Data Splitting</w:t>
            </w:r>
            <w:r w:rsidRPr="00374D52">
              <w:rPr>
                <w:sz w:val="14"/>
                <w:szCs w:val="14"/>
              </w:rPr>
              <w:br/>
              <w:t>- SMOTE (Synthetic Minority Over-sampling Technique) to address the imbalance problem</w:t>
            </w:r>
          </w:p>
        </w:tc>
        <w:tc>
          <w:tcPr>
            <w:tcW w:w="340" w:type="pct"/>
            <w:tcBorders>
              <w:top w:val="single" w:sz="2" w:space="0" w:color="auto"/>
              <w:left w:val="nil"/>
              <w:bottom w:val="single" w:sz="2" w:space="0" w:color="auto"/>
              <w:right w:val="nil"/>
            </w:tcBorders>
            <w:shd w:val="clear" w:color="auto" w:fill="auto"/>
          </w:tcPr>
          <w:p w14:paraId="00CF9E72" w14:textId="12E23404"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AUC</w:t>
            </w:r>
            <w:r w:rsidRPr="00374D52">
              <w:rPr>
                <w:sz w:val="14"/>
                <w:szCs w:val="14"/>
              </w:rPr>
              <w:br/>
              <w:t>- F1-Score</w:t>
            </w:r>
            <w:r w:rsidRPr="00374D52">
              <w:rPr>
                <w:sz w:val="14"/>
                <w:szCs w:val="14"/>
              </w:rPr>
              <w:br/>
              <w:t>- MCC</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37FE2B5E" w14:textId="0AF22625" w:rsidR="00B84E90" w:rsidRPr="00374D52" w:rsidRDefault="00B84E90" w:rsidP="00B84E90">
            <w:pPr>
              <w:pStyle w:val="AppendixLiteratureReviewTable"/>
              <w:rPr>
                <w:sz w:val="14"/>
                <w:szCs w:val="14"/>
              </w:rPr>
            </w:pPr>
            <w:r w:rsidRPr="00374D52">
              <w:rPr>
                <w:sz w:val="14"/>
                <w:szCs w:val="14"/>
              </w:rPr>
              <w:t>- Class Imbalance</w:t>
            </w:r>
          </w:p>
        </w:tc>
      </w:tr>
      <w:tr w:rsidR="00374D52" w:rsidRPr="00374D52" w14:paraId="595906CA" w14:textId="77777777" w:rsidTr="00374D52">
        <w:trPr>
          <w:trHeight w:val="20"/>
        </w:trPr>
        <w:tc>
          <w:tcPr>
            <w:tcW w:w="157" w:type="pct"/>
            <w:tcBorders>
              <w:top w:val="single" w:sz="2" w:space="0" w:color="auto"/>
              <w:left w:val="nil"/>
              <w:bottom w:val="single" w:sz="2" w:space="0" w:color="auto"/>
              <w:right w:val="nil"/>
            </w:tcBorders>
          </w:tcPr>
          <w:p w14:paraId="1D9F2275" w14:textId="6D94F962" w:rsidR="00B84E90" w:rsidRPr="00374D52" w:rsidRDefault="00270D39"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QAmg9EuW","properties":{"formattedCitation":"(Vengatesan et al., 2020)","plainCitation":"(Vengatesan et al., 2020)","noteIndex":0},"citationItems":[{"id":67,"uris":["http://zotero.org/users/13346706/items/A83TTUNL"],"itemData":{"id":67,"type":"article-journal","abstract":"The Banking sector offers many features to their customers like ATM card, Internet banking, Gold Loan, Education Loan, Debit card and Credit card for attracting many customers to open account in the bank. In this work, we are going to propose the system for credit card fraud detection using machine learning algorithm. Generally the credit cards are used by customer 24x7, so bank server is able to keep track of all the transactions using machine learning algorithms. It needs to ﬁnd or predict the fraud detections.The Data set consists of all the features of every transaction and we need to classify whether each transaction happens legally or not. In this work also we compared accuracy of logistical regression and KNN algorithms.","container-title":"Advances in Mathematics: Scientific Journal","DOI":"10.37418/amsj.9.3.43","ISSN":"18578365, 18578438","issue":"3","journalAbbreviation":"Adv. Math., Sci. J.","language":"en","page":"1177-1188","source":"DOI.org (Crossref)","title":"Credit Card Fraud Detection Using Data Analytics Techniques","URL":"https://www.research-publication.com/amsj/all-issues/vol-09/iss-03","volume":"9","author":[{"family":"Vengatesan","given":"K."},{"family":"Kumar","given":"A."},{"family":"Yuvraj","given":"S."},{"family":"Ambeth Kumar","given":"V. D."},{"family":"Sabnis","given":"S.S."}],"accessed":{"date-parts":[["2024",1,24]]},"issued":{"date-parts":[["2020",6,21]]}}}],"schema":"https://github.com/citation-style-language/schema/raw/master/csl-citation.json"} </w:instrText>
            </w:r>
            <w:r w:rsidRPr="00374D52">
              <w:rPr>
                <w:b/>
                <w:bCs/>
                <w:sz w:val="14"/>
                <w:szCs w:val="14"/>
              </w:rPr>
              <w:fldChar w:fldCharType="separate"/>
            </w:r>
            <w:r w:rsidR="00374D52" w:rsidRPr="00374D52">
              <w:rPr>
                <w:rFonts w:cs="Times New Roman"/>
                <w:sz w:val="14"/>
                <w:szCs w:val="14"/>
              </w:rPr>
              <w:t>(Vengatesan et al., 2020)</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7CF9A556" w14:textId="06333360" w:rsidR="00B84E90" w:rsidRPr="00374D52" w:rsidRDefault="00B84E90" w:rsidP="00B84E90">
            <w:pPr>
              <w:pStyle w:val="AppendixLiteratureReviewTable"/>
              <w:rPr>
                <w:sz w:val="14"/>
                <w:szCs w:val="14"/>
              </w:rPr>
            </w:pPr>
            <w:r w:rsidRPr="00374D52">
              <w:rPr>
                <w:sz w:val="14"/>
                <w:szCs w:val="14"/>
              </w:rPr>
              <w:t xml:space="preserve">To compare the accuracy of different machine learning techniques, specifically logistical </w:t>
            </w:r>
            <w:proofErr w:type="gramStart"/>
            <w:r w:rsidRPr="00374D52">
              <w:rPr>
                <w:sz w:val="14"/>
                <w:szCs w:val="14"/>
              </w:rPr>
              <w:t>regression</w:t>
            </w:r>
            <w:proofErr w:type="gramEnd"/>
            <w:r w:rsidRPr="00374D52">
              <w:rPr>
                <w:sz w:val="14"/>
                <w:szCs w:val="14"/>
              </w:rPr>
              <w:t xml:space="preserve"> and K-Nearest Neighbors, to identify the most effective method for predicting fraudulent transactions.</w:t>
            </w:r>
          </w:p>
        </w:tc>
        <w:tc>
          <w:tcPr>
            <w:tcW w:w="283" w:type="pct"/>
            <w:tcBorders>
              <w:top w:val="single" w:sz="2" w:space="0" w:color="auto"/>
              <w:left w:val="nil"/>
              <w:bottom w:val="single" w:sz="2" w:space="0" w:color="auto"/>
              <w:right w:val="nil"/>
            </w:tcBorders>
            <w:shd w:val="clear" w:color="auto" w:fill="auto"/>
          </w:tcPr>
          <w:p w14:paraId="1048D559" w14:textId="5C131D7C"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552D699C" w14:textId="645F030C"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4A395AF1" w14:textId="2C04DDDE" w:rsidR="00B84E90" w:rsidRPr="00374D52" w:rsidRDefault="00B84E90" w:rsidP="00B84E90">
            <w:pPr>
              <w:pStyle w:val="AppendixLiteratureReviewTable"/>
              <w:rPr>
                <w:sz w:val="14"/>
                <w:szCs w:val="14"/>
              </w:rPr>
            </w:pPr>
            <w:r w:rsidRPr="00374D52">
              <w:rPr>
                <w:sz w:val="14"/>
                <w:szCs w:val="14"/>
              </w:rPr>
              <w:t>KNN algorithm performs better in detecting credit card fraud compared to the logistical regression algorithm. KNN achieved a precision value of 0.95, a recall value of 0.72, and an F1-score of 0.82, indicating its higher effectiveness in fraud detection.</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15629E27" w14:textId="51C066D0"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035A0667" w14:textId="54FCE3E3"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2FB454CB" w14:textId="04BF6125"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3425AC24" w14:textId="4A211737" w:rsidR="00B84E90" w:rsidRPr="00374D52" w:rsidRDefault="00B84E90" w:rsidP="00B84E90">
            <w:pPr>
              <w:pStyle w:val="AppendixLiteratureReviewTable"/>
              <w:rPr>
                <w:sz w:val="14"/>
                <w:szCs w:val="14"/>
              </w:rPr>
            </w:pPr>
            <w:r w:rsidRPr="00374D52">
              <w:rPr>
                <w:sz w:val="14"/>
                <w:szCs w:val="14"/>
              </w:rPr>
              <w:t>- Logistic Regression (LR)</w:t>
            </w:r>
            <w:r w:rsidRPr="00374D52">
              <w:rPr>
                <w:sz w:val="14"/>
                <w:szCs w:val="14"/>
              </w:rPr>
              <w:br/>
              <w:t>- K-Nearest Neighbors (KNN)</w:t>
            </w:r>
          </w:p>
        </w:tc>
        <w:tc>
          <w:tcPr>
            <w:tcW w:w="495" w:type="pct"/>
            <w:tcBorders>
              <w:top w:val="single" w:sz="2" w:space="0" w:color="auto"/>
              <w:left w:val="nil"/>
              <w:bottom w:val="single" w:sz="2" w:space="0" w:color="auto"/>
              <w:right w:val="nil"/>
            </w:tcBorders>
            <w:shd w:val="clear" w:color="auto" w:fill="auto"/>
          </w:tcPr>
          <w:p w14:paraId="2449A3FE" w14:textId="7284846D" w:rsidR="00B84E90" w:rsidRPr="00374D52" w:rsidRDefault="00B84E90" w:rsidP="00B84E90">
            <w:pPr>
              <w:pStyle w:val="AppendixLiteratureReviewTable"/>
              <w:rPr>
                <w:sz w:val="14"/>
                <w:szCs w:val="14"/>
              </w:rPr>
            </w:pPr>
            <w:r w:rsidRPr="00374D52">
              <w:rPr>
                <w:sz w:val="14"/>
                <w:szCs w:val="14"/>
              </w:rPr>
              <w:t>- Not explicitly mentioned</w:t>
            </w:r>
          </w:p>
        </w:tc>
        <w:tc>
          <w:tcPr>
            <w:tcW w:w="625" w:type="pct"/>
            <w:tcBorders>
              <w:top w:val="single" w:sz="2" w:space="0" w:color="auto"/>
              <w:left w:val="nil"/>
              <w:bottom w:val="single" w:sz="2" w:space="0" w:color="auto"/>
              <w:right w:val="nil"/>
            </w:tcBorders>
            <w:shd w:val="clear" w:color="auto" w:fill="auto"/>
          </w:tcPr>
          <w:p w14:paraId="3825029E" w14:textId="60D93591" w:rsidR="00B84E90" w:rsidRPr="00374D52" w:rsidRDefault="00B84E90" w:rsidP="00B84E90">
            <w:pPr>
              <w:pStyle w:val="AppendixLiteratureReviewTable"/>
              <w:rPr>
                <w:sz w:val="14"/>
                <w:szCs w:val="14"/>
              </w:rPr>
            </w:pPr>
            <w:r w:rsidRPr="00374D52">
              <w:rPr>
                <w:sz w:val="14"/>
                <w:szCs w:val="14"/>
              </w:rPr>
              <w:t>- Data Cleaning</w:t>
            </w:r>
            <w:r w:rsidRPr="00374D52">
              <w:rPr>
                <w:sz w:val="14"/>
                <w:szCs w:val="14"/>
              </w:rPr>
              <w:br/>
              <w:t>- Error, Noise, and Inconsistency Handling to clean dataset from errors, noise, or inconsistent values</w:t>
            </w:r>
          </w:p>
        </w:tc>
        <w:tc>
          <w:tcPr>
            <w:tcW w:w="340" w:type="pct"/>
            <w:tcBorders>
              <w:top w:val="single" w:sz="2" w:space="0" w:color="auto"/>
              <w:left w:val="nil"/>
              <w:bottom w:val="single" w:sz="2" w:space="0" w:color="auto"/>
              <w:right w:val="nil"/>
            </w:tcBorders>
            <w:shd w:val="clear" w:color="auto" w:fill="auto"/>
          </w:tcPr>
          <w:p w14:paraId="7EE23BD7" w14:textId="07E8F224"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481E9C25" w14:textId="0E9E093A"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Noisy data</w:t>
            </w:r>
          </w:p>
        </w:tc>
      </w:tr>
      <w:tr w:rsidR="00374D52" w:rsidRPr="00374D52" w14:paraId="75648A74" w14:textId="77777777" w:rsidTr="00374D52">
        <w:trPr>
          <w:trHeight w:val="20"/>
        </w:trPr>
        <w:tc>
          <w:tcPr>
            <w:tcW w:w="157" w:type="pct"/>
            <w:tcBorders>
              <w:top w:val="single" w:sz="2" w:space="0" w:color="auto"/>
              <w:left w:val="nil"/>
              <w:bottom w:val="single" w:sz="2" w:space="0" w:color="auto"/>
              <w:right w:val="nil"/>
            </w:tcBorders>
          </w:tcPr>
          <w:p w14:paraId="5DE5034F" w14:textId="5FFB4719" w:rsidR="00B84E90" w:rsidRPr="00374D52" w:rsidRDefault="009900B9"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sv2fZyJ2","properties":{"formattedCitation":"(Kaur et al., 2022)","plainCitation":"(Kaur et al., 2022)","noteIndex":0},"citationItems":[{"id":636,"uris":["http://zotero.org/users/13346706/items/6UE5HQEZ"],"itemData":{"id":636,"type":"paper-conference","abstract":"It is the responsibility of the credit card companies to ensure that their customers are given the best security measures when it comes to fraudulent credit card transactions. The main objective of this work is to explore whether a credit card transaction (before being processed) is fraudulent or not. And if it is found out to be fraudulent, then the credit card owner must be notified of the same. The approach used is to make use of highly imbalanced and skewed transactional data and train various models available in ML as well as a DL model for the detection of frauds and finally compare their accuracies and test results and choose the most suitable model. The system currently used to detect fraud is plagued by misclassifications and highly false positives. So, our motive is to not miss any fraud cases (high recall) as well as not predict too many non-fraud cases as fraud cases (high precision) as if this happens, it will lead to poor reviews for the concerned credit card company. We demonstrate various methods to deal with the imbalance of the data such as choosing appropriate metrics for evaluation of models and resampling of data.","container-title":"2022 Seventh International Conference on Parallel, Distributed and Grid Computing (PDGC)","DOI":"10.1109/PDGC56933.2022.10053175","event-place":"Solan, Himachal Pradesh, India","event-title":"2022 Seventh International Conference on Parallel, Distributed and Grid Computing (PDGC)","ISBN":"978-1-66545-400-1","language":"en","license":"https://doi.org/10.15223/policy-029","page":"484-489","publisher":"IEEE","publisher-place":"Solan, Himachal Pradesh, India","source":"DOI.org (Crossref)","title":"Credit Card Fraud Detection Using Machine Learning, Deep Learning, and Ensemble of the both","URL":"https://ieeexplore.ieee.org/document/10053175/","author":[{"family":"Kaur","given":"Damanpreet"},{"family":"Saini","given":"Anjali"},{"family":"Gupta","given":"Deepti"}],"accessed":{"date-parts":[["2024",4,13]]},"issued":{"date-parts":[["2022",11,25]]}}}],"schema":"https://github.com/citation-style-language/schema/raw/master/csl-citation.json"} </w:instrText>
            </w:r>
            <w:r w:rsidRPr="00374D52">
              <w:rPr>
                <w:b/>
                <w:bCs/>
                <w:sz w:val="14"/>
                <w:szCs w:val="14"/>
              </w:rPr>
              <w:fldChar w:fldCharType="separate"/>
            </w:r>
            <w:r w:rsidR="00374D52" w:rsidRPr="00374D52">
              <w:rPr>
                <w:rFonts w:cs="Times New Roman"/>
                <w:sz w:val="14"/>
                <w:szCs w:val="14"/>
              </w:rPr>
              <w:t>(Kaur et al., 2022)</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35BCCC8F" w14:textId="5FD4A7BF" w:rsidR="00B84E90" w:rsidRPr="00374D52" w:rsidRDefault="00B84E90" w:rsidP="00B84E90">
            <w:pPr>
              <w:pStyle w:val="AppendixLiteratureReviewTable"/>
              <w:rPr>
                <w:sz w:val="14"/>
                <w:szCs w:val="14"/>
              </w:rPr>
            </w:pPr>
            <w:r w:rsidRPr="00374D52">
              <w:rPr>
                <w:sz w:val="14"/>
                <w:szCs w:val="14"/>
              </w:rPr>
              <w:t>To develop an efficient system for detecting fraudulent credit card transactions using ML and DL techniques. The study aims to train various models on highly imbalanced transactional data, compare their accuracies, and identify the most suitable model for fraud detection.</w:t>
            </w:r>
          </w:p>
        </w:tc>
        <w:tc>
          <w:tcPr>
            <w:tcW w:w="283" w:type="pct"/>
            <w:tcBorders>
              <w:top w:val="single" w:sz="2" w:space="0" w:color="auto"/>
              <w:left w:val="nil"/>
              <w:bottom w:val="single" w:sz="2" w:space="0" w:color="auto"/>
              <w:right w:val="nil"/>
            </w:tcBorders>
            <w:shd w:val="clear" w:color="auto" w:fill="auto"/>
          </w:tcPr>
          <w:p w14:paraId="27006224" w14:textId="7C3434A2"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54C1D0E6" w14:textId="79D41A6B"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2A77EEE2" w14:textId="5906668B" w:rsidR="00B84E90" w:rsidRPr="00374D52" w:rsidRDefault="00B84E90" w:rsidP="00B84E90">
            <w:pPr>
              <w:pStyle w:val="AppendixLiteratureReviewTable"/>
              <w:rPr>
                <w:sz w:val="14"/>
                <w:szCs w:val="14"/>
              </w:rPr>
            </w:pPr>
            <w:r w:rsidRPr="00374D52">
              <w:rPr>
                <w:sz w:val="14"/>
                <w:szCs w:val="14"/>
              </w:rPr>
              <w:t xml:space="preserve">The ensemble of a deep learning model and the K-Nearest Neighbors (KNN) model trained on oversampled data provides the best overall performance in detecting fraudulent transactions. </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56141A15" w14:textId="6598BD15"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5C398A7E" w14:textId="3CFE8E93"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2682EF13" w14:textId="0CB077D8"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081A6394" w14:textId="09293B50" w:rsidR="00B84E90" w:rsidRPr="00374D52" w:rsidRDefault="00B84E90" w:rsidP="00B84E90">
            <w:pPr>
              <w:pStyle w:val="AppendixLiteratureReviewTable"/>
              <w:rPr>
                <w:sz w:val="14"/>
                <w:szCs w:val="14"/>
              </w:rPr>
            </w:pPr>
            <w:r w:rsidRPr="00374D52">
              <w:rPr>
                <w:sz w:val="14"/>
                <w:szCs w:val="14"/>
              </w:rPr>
              <w:t xml:space="preserve">- Ensemble of the K-Nearest Neighbors (KNN) and </w:t>
            </w:r>
            <w:r w:rsidRPr="00374D52">
              <w:rPr>
                <w:sz w:val="14"/>
                <w:szCs w:val="14"/>
              </w:rPr>
              <w:br/>
              <w:t>- DL models</w:t>
            </w:r>
          </w:p>
        </w:tc>
        <w:tc>
          <w:tcPr>
            <w:tcW w:w="495" w:type="pct"/>
            <w:tcBorders>
              <w:top w:val="single" w:sz="2" w:space="0" w:color="auto"/>
              <w:left w:val="nil"/>
              <w:bottom w:val="single" w:sz="2" w:space="0" w:color="auto"/>
              <w:right w:val="nil"/>
            </w:tcBorders>
            <w:shd w:val="clear" w:color="auto" w:fill="auto"/>
          </w:tcPr>
          <w:p w14:paraId="776AD6AA" w14:textId="0DD5149A" w:rsidR="00B84E90" w:rsidRPr="00374D52" w:rsidRDefault="00B84E90" w:rsidP="00B84E90">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tcPr>
          <w:p w14:paraId="58BA36E9" w14:textId="428415B0" w:rsidR="00B84E90" w:rsidRPr="00374D52" w:rsidRDefault="00B84E90" w:rsidP="00B84E90">
            <w:pPr>
              <w:pStyle w:val="AppendixLiteratureReviewTable"/>
              <w:rPr>
                <w:sz w:val="14"/>
                <w:szCs w:val="14"/>
              </w:rPr>
            </w:pPr>
            <w:r w:rsidRPr="00374D52">
              <w:rPr>
                <w:sz w:val="14"/>
                <w:szCs w:val="14"/>
              </w:rPr>
              <w:t>- Standardization to eliminate the mean and scale to unit variance</w:t>
            </w:r>
            <w:r w:rsidRPr="00374D52">
              <w:rPr>
                <w:sz w:val="14"/>
                <w:szCs w:val="14"/>
              </w:rPr>
              <w:br/>
              <w:t>- Removal of irrelevant features</w:t>
            </w:r>
            <w:r w:rsidRPr="00374D52">
              <w:rPr>
                <w:sz w:val="14"/>
                <w:szCs w:val="14"/>
              </w:rPr>
              <w:br/>
              <w:t>- SMOTE (Synthetic Minority Over-sampling Technique) to address the imbalance problem</w:t>
            </w:r>
          </w:p>
        </w:tc>
        <w:tc>
          <w:tcPr>
            <w:tcW w:w="340" w:type="pct"/>
            <w:tcBorders>
              <w:top w:val="single" w:sz="2" w:space="0" w:color="auto"/>
              <w:left w:val="nil"/>
              <w:bottom w:val="single" w:sz="2" w:space="0" w:color="auto"/>
              <w:right w:val="nil"/>
            </w:tcBorders>
            <w:shd w:val="clear" w:color="auto" w:fill="auto"/>
          </w:tcPr>
          <w:p w14:paraId="7AD96BEC" w14:textId="6040CE30"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Precision</w:t>
            </w:r>
            <w:r w:rsidRPr="00374D52">
              <w:rPr>
                <w:sz w:val="14"/>
                <w:szCs w:val="14"/>
              </w:rPr>
              <w:br/>
              <w:t>- Recall</w:t>
            </w:r>
            <w:r w:rsidRPr="00374D52">
              <w:rPr>
                <w:sz w:val="14"/>
                <w:szCs w:val="14"/>
              </w:rPr>
              <w:br/>
              <w:t>- ROC AUC</w:t>
            </w:r>
          </w:p>
        </w:tc>
        <w:tc>
          <w:tcPr>
            <w:tcW w:w="363" w:type="pct"/>
            <w:tcBorders>
              <w:top w:val="single" w:sz="2" w:space="0" w:color="auto"/>
              <w:left w:val="nil"/>
              <w:bottom w:val="single" w:sz="2" w:space="0" w:color="auto"/>
              <w:right w:val="nil"/>
            </w:tcBorders>
            <w:shd w:val="clear" w:color="auto" w:fill="auto"/>
          </w:tcPr>
          <w:p w14:paraId="020E306E" w14:textId="3132EBB1"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High Feature Dimensionality</w:t>
            </w:r>
          </w:p>
        </w:tc>
      </w:tr>
      <w:tr w:rsidR="00374D52" w:rsidRPr="00374D52" w14:paraId="2D89C47C" w14:textId="77777777" w:rsidTr="00374D52">
        <w:trPr>
          <w:trHeight w:val="20"/>
        </w:trPr>
        <w:tc>
          <w:tcPr>
            <w:tcW w:w="157" w:type="pct"/>
            <w:tcBorders>
              <w:top w:val="single" w:sz="2" w:space="0" w:color="auto"/>
              <w:left w:val="nil"/>
              <w:bottom w:val="single" w:sz="2" w:space="0" w:color="auto"/>
              <w:right w:val="nil"/>
            </w:tcBorders>
          </w:tcPr>
          <w:p w14:paraId="389319AE" w14:textId="71C8C39C" w:rsidR="00B84E90" w:rsidRPr="00374D52" w:rsidRDefault="009900B9"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aQnoIsPj","properties":{"formattedCitation":"(Pranavi et al., 2022)","plainCitation":"(Pranavi et al., 2022)","noteIndex":0},"citationItems":[{"id":637,"uris":["http://zotero.org/users/13346706/items/BAPUL89W"],"itemData":{"id":637,"type":"paper-conference","abstract":"In an era of digitalization, the usage of credit card is rapidly increasing and as a result, the cases associated with credit card fraud are on raise. So, fraud detection has become an important instrument and, in many cases, the best strategy to prevent fraud. Among the existing techniques, Machine Learning (ML) is crucial in detecting fraud. In this paper, ML algorithms like Decision Tree (DT), k Nearest Neighbors (KNN), Logistic Regression (LR) and Random Forest (RF) were analyzed and it is inferred that the RF algorithm works best on performance measures like precision, accuracy, recall, Matthews Correlation Coefficient, F-1 score. This paper also proposes to detect 100% fraud transactions while reducing false negatives by using SMOTE (oversampling technique) in combination with Random Forest algorithm.","container-title":"2022 3rd International Conference for Emerging Technology (INCET)","DOI":"10.1109/INCET54531.2022.9824146","event-place":"Belgaum, India","event-title":"2022 3rd International Conference for Emerging Technology (INCET)","ISBN":"978-1-66549-499-1","language":"en","license":"https://doi.org/10.15223/policy-029","page":"1-6","publisher":"IEEE","publisher-place":"Belgaum, India","source":"DOI.org (Crossref)","title":"Credit Card Fraud Detection Using Minority Oversampling and Random Forest Technique","URL":"https://ieeexplore.ieee.org/document/9824146/","author":[{"family":"Pranavi","given":"N. Sai Sree"},{"family":"Sruthi","given":"T. K. S. S."},{"family":"Naga Sirisha","given":"B. Jahnavi"},{"family":"Nayak","given":"M. S."},{"family":"Gupta Thadikemalla","given":"Venkata Sainath"}],"accessed":{"date-parts":[["2024",4,13]]},"issued":{"date-parts":[["2022",5,27]]}}}],"schema":"https://github.com/citation-style-language/schema/raw/master/csl-citation.json"} </w:instrText>
            </w:r>
            <w:r w:rsidRPr="00374D52">
              <w:rPr>
                <w:b/>
                <w:bCs/>
                <w:sz w:val="14"/>
                <w:szCs w:val="14"/>
              </w:rPr>
              <w:fldChar w:fldCharType="separate"/>
            </w:r>
            <w:r w:rsidR="00374D52" w:rsidRPr="00374D52">
              <w:rPr>
                <w:rFonts w:cs="Times New Roman"/>
                <w:sz w:val="14"/>
                <w:szCs w:val="14"/>
              </w:rPr>
              <w:t>(Pranavi et al., 2022)</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7E4CF9A8" w14:textId="0988C07E" w:rsidR="00B84E90" w:rsidRPr="00374D52" w:rsidRDefault="00B84E90" w:rsidP="00B84E90">
            <w:pPr>
              <w:pStyle w:val="AppendixLiteratureReviewTable"/>
              <w:rPr>
                <w:sz w:val="14"/>
                <w:szCs w:val="14"/>
              </w:rPr>
            </w:pPr>
            <w:r w:rsidRPr="00374D52">
              <w:rPr>
                <w:sz w:val="14"/>
                <w:szCs w:val="14"/>
              </w:rPr>
              <w:t>To compare the performance of various machine learning algorithms (Decision Tree, K-Nearest Neighbors, Logistic Regression, and Random Forest) and improve fraud detection accuracy, especially reducing false negatives, by applying oversampling techniques such as SMOTE.</w:t>
            </w:r>
          </w:p>
        </w:tc>
        <w:tc>
          <w:tcPr>
            <w:tcW w:w="283" w:type="pct"/>
            <w:tcBorders>
              <w:top w:val="single" w:sz="2" w:space="0" w:color="auto"/>
              <w:left w:val="nil"/>
              <w:bottom w:val="single" w:sz="2" w:space="0" w:color="auto"/>
              <w:right w:val="nil"/>
            </w:tcBorders>
            <w:shd w:val="clear" w:color="auto" w:fill="auto"/>
          </w:tcPr>
          <w:p w14:paraId="6A128CE0" w14:textId="5E4D576C"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64B36E79" w14:textId="581FA62C"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52A216E2" w14:textId="5136BAF4" w:rsidR="00B84E90" w:rsidRPr="00374D52" w:rsidRDefault="00B84E90" w:rsidP="00B84E90">
            <w:pPr>
              <w:pStyle w:val="AppendixLiteratureReviewTable"/>
              <w:rPr>
                <w:sz w:val="14"/>
                <w:szCs w:val="14"/>
              </w:rPr>
            </w:pPr>
            <w:r w:rsidRPr="00374D52">
              <w:rPr>
                <w:sz w:val="14"/>
                <w:szCs w:val="14"/>
              </w:rPr>
              <w:t>The Random Forest algorithm outperforms other classifiers in terms of precision, accuracy, recall, F1-score, MCC, and F1-score. When combined with the SMOTE to address data imbalance, the Random Forest algorithm achieved 100% recall, effectively detecting all fraudulent transactions while minimizing false negative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2F54D0C4" w14:textId="3BAEFBBB"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63D9C1EC" w14:textId="68F25629"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33F168F4" w14:textId="33E041AE"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4F5439E6" w14:textId="723E1FF9" w:rsidR="00B84E90" w:rsidRPr="00374D52" w:rsidRDefault="00B84E90" w:rsidP="00B84E90">
            <w:pPr>
              <w:pStyle w:val="AppendixLiteratureReviewTable"/>
              <w:rPr>
                <w:sz w:val="14"/>
                <w:szCs w:val="14"/>
              </w:rPr>
            </w:pPr>
            <w:r w:rsidRPr="00374D52">
              <w:rPr>
                <w:sz w:val="14"/>
                <w:szCs w:val="14"/>
              </w:rPr>
              <w:t>- Decision Tree (DT)</w:t>
            </w:r>
            <w:r w:rsidRPr="00374D52">
              <w:rPr>
                <w:sz w:val="14"/>
                <w:szCs w:val="14"/>
              </w:rPr>
              <w:br/>
              <w:t>- K-Nearest Neighbors (KNN)</w:t>
            </w:r>
            <w:r w:rsidRPr="00374D52">
              <w:rPr>
                <w:sz w:val="14"/>
                <w:szCs w:val="14"/>
              </w:rPr>
              <w:br/>
              <w:t>- Logistic Regression (LR)</w:t>
            </w:r>
            <w:r w:rsidRPr="00374D52">
              <w:rPr>
                <w:sz w:val="14"/>
                <w:szCs w:val="14"/>
              </w:rPr>
              <w:br/>
              <w:t>- Random Forest (RF)</w:t>
            </w:r>
          </w:p>
        </w:tc>
        <w:tc>
          <w:tcPr>
            <w:tcW w:w="495" w:type="pct"/>
            <w:tcBorders>
              <w:top w:val="single" w:sz="2" w:space="0" w:color="auto"/>
              <w:left w:val="nil"/>
              <w:bottom w:val="single" w:sz="2" w:space="0" w:color="auto"/>
              <w:right w:val="nil"/>
            </w:tcBorders>
            <w:shd w:val="clear" w:color="auto" w:fill="auto"/>
          </w:tcPr>
          <w:p w14:paraId="6D3DFD8D" w14:textId="545D826D" w:rsidR="00B84E90" w:rsidRPr="00374D52" w:rsidRDefault="00B84E90" w:rsidP="00B84E90">
            <w:pPr>
              <w:pStyle w:val="AppendixLiteratureReviewTable"/>
              <w:rPr>
                <w:sz w:val="14"/>
                <w:szCs w:val="14"/>
              </w:rPr>
            </w:pPr>
            <w:r w:rsidRPr="00374D52">
              <w:rPr>
                <w:sz w:val="14"/>
                <w:szCs w:val="14"/>
              </w:rPr>
              <w:t>- ULB Machine Learning Group dataset</w:t>
            </w:r>
          </w:p>
        </w:tc>
        <w:tc>
          <w:tcPr>
            <w:tcW w:w="625" w:type="pct"/>
            <w:tcBorders>
              <w:top w:val="single" w:sz="2" w:space="0" w:color="auto"/>
              <w:left w:val="nil"/>
              <w:bottom w:val="single" w:sz="2" w:space="0" w:color="auto"/>
              <w:right w:val="nil"/>
            </w:tcBorders>
            <w:shd w:val="clear" w:color="auto" w:fill="auto"/>
          </w:tcPr>
          <w:p w14:paraId="7E34F19F" w14:textId="226169E3" w:rsidR="00B84E90" w:rsidRPr="00374D52" w:rsidRDefault="00B84E90" w:rsidP="00B84E90">
            <w:pPr>
              <w:pStyle w:val="AppendixLiteratureReviewTable"/>
              <w:rPr>
                <w:sz w:val="14"/>
                <w:szCs w:val="14"/>
              </w:rPr>
            </w:pPr>
            <w:r w:rsidRPr="00374D52">
              <w:rPr>
                <w:sz w:val="14"/>
                <w:szCs w:val="14"/>
              </w:rPr>
              <w:t>- Handling Missing Values</w:t>
            </w:r>
            <w:r w:rsidRPr="00374D52">
              <w:rPr>
                <w:sz w:val="14"/>
                <w:szCs w:val="14"/>
              </w:rPr>
              <w:br/>
              <w:t>- Dataset Splitting</w:t>
            </w:r>
            <w:r w:rsidRPr="00374D52">
              <w:rPr>
                <w:sz w:val="14"/>
                <w:szCs w:val="14"/>
              </w:rPr>
              <w:br/>
              <w:t>- SMOTE (Synthetic Minority Over-sampling Technique) to address the imbalance problem</w:t>
            </w:r>
          </w:p>
        </w:tc>
        <w:tc>
          <w:tcPr>
            <w:tcW w:w="340" w:type="pct"/>
            <w:tcBorders>
              <w:top w:val="single" w:sz="2" w:space="0" w:color="auto"/>
              <w:left w:val="nil"/>
              <w:bottom w:val="single" w:sz="2" w:space="0" w:color="auto"/>
              <w:right w:val="nil"/>
            </w:tcBorders>
            <w:shd w:val="clear" w:color="auto" w:fill="auto"/>
          </w:tcPr>
          <w:p w14:paraId="50265413" w14:textId="0E27FE96"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MCC</w:t>
            </w:r>
            <w:r w:rsidRPr="00374D52">
              <w:rPr>
                <w:sz w:val="14"/>
                <w:szCs w:val="14"/>
              </w:rPr>
              <w:br/>
              <w:t>- Precision</w:t>
            </w:r>
            <w:r w:rsidRPr="00374D52">
              <w:rPr>
                <w:sz w:val="14"/>
                <w:szCs w:val="14"/>
              </w:rPr>
              <w:br/>
              <w:t>- Recall</w:t>
            </w:r>
            <w:r w:rsidRPr="00374D52">
              <w:rPr>
                <w:sz w:val="14"/>
                <w:szCs w:val="14"/>
              </w:rPr>
              <w:br/>
              <w:t xml:space="preserve">- False Positive (FP) </w:t>
            </w:r>
            <w:r w:rsidRPr="00374D52">
              <w:rPr>
                <w:sz w:val="14"/>
                <w:szCs w:val="14"/>
              </w:rPr>
              <w:br/>
              <w:t xml:space="preserve">- False Negative (FN) </w:t>
            </w:r>
            <w:r w:rsidRPr="00374D52">
              <w:rPr>
                <w:sz w:val="14"/>
                <w:szCs w:val="14"/>
              </w:rPr>
              <w:br/>
              <w:t>- True Negative (TN)</w:t>
            </w:r>
            <w:r w:rsidRPr="00374D52">
              <w:rPr>
                <w:sz w:val="14"/>
                <w:szCs w:val="14"/>
              </w:rPr>
              <w:br/>
              <w:t>- True Positive (TP)</w:t>
            </w:r>
          </w:p>
        </w:tc>
        <w:tc>
          <w:tcPr>
            <w:tcW w:w="363" w:type="pct"/>
            <w:tcBorders>
              <w:top w:val="single" w:sz="2" w:space="0" w:color="auto"/>
              <w:left w:val="nil"/>
              <w:bottom w:val="single" w:sz="2" w:space="0" w:color="auto"/>
              <w:right w:val="nil"/>
            </w:tcBorders>
            <w:shd w:val="clear" w:color="auto" w:fill="auto"/>
          </w:tcPr>
          <w:p w14:paraId="69744BB8" w14:textId="2F5E8128" w:rsidR="00B84E90" w:rsidRPr="00374D52" w:rsidRDefault="00B84E90" w:rsidP="00B84E90">
            <w:pPr>
              <w:pStyle w:val="AppendixLiteratureReviewTable"/>
              <w:rPr>
                <w:sz w:val="14"/>
                <w:szCs w:val="14"/>
              </w:rPr>
            </w:pPr>
            <w:r w:rsidRPr="00374D52">
              <w:rPr>
                <w:sz w:val="14"/>
                <w:szCs w:val="14"/>
              </w:rPr>
              <w:t>- Class Imbalance</w:t>
            </w:r>
          </w:p>
        </w:tc>
      </w:tr>
      <w:tr w:rsidR="00374D52" w:rsidRPr="00374D52" w14:paraId="09F01EDD" w14:textId="77777777" w:rsidTr="00374D52">
        <w:trPr>
          <w:trHeight w:val="20"/>
        </w:trPr>
        <w:tc>
          <w:tcPr>
            <w:tcW w:w="157" w:type="pct"/>
            <w:tcBorders>
              <w:top w:val="single" w:sz="2" w:space="0" w:color="auto"/>
              <w:left w:val="nil"/>
              <w:bottom w:val="single" w:sz="2" w:space="0" w:color="auto"/>
              <w:right w:val="nil"/>
            </w:tcBorders>
          </w:tcPr>
          <w:p w14:paraId="7B862C44" w14:textId="43D5CBE7" w:rsidR="00B84E90" w:rsidRPr="00374D52" w:rsidRDefault="00363F1E"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aBLCQJu0","properties":{"formattedCitation":"(Alarfaj et al., 2022)","plainCitation":"(Alarfaj et al., 2022)","noteIndex":0},"citationItems":[{"id":324,"uris":["http://zotero.org/users/13346706/items/AQ4X5VX6"],"itemData":{"id":324,"type":"article-journal","abstract":"People can use credit cards for online transactions as it provides an efﬁcient and easy-to-use facility. With the increase in usage of credit cards, the capacity of credit card misuse has also enhanced. Credit card frauds cause signiﬁcant ﬁnancial losses for both credit card holders and ﬁnancial companies. In this research study, the main aim is to detect such frauds, including the accessibility of public data, high-class imbalance data, the changes in fraud nature, and high rates of false alarm. The relevant literature presents many machines learning based approaches for credit card detection, such as Extreme Learning Method, Decision Tree, Random Forest, Support Vector Machine, Logistic Regression and XG Boost. However, due to low accuracy, there is still a need to apply state of the art deep learning algorithms to reduce fraud losses. The main focus has been to apply the recent development of deep learning algorithms for this purpose. Comparative analysis of both machine learning and deep learning algorithms was performed to ﬁnd efﬁcient outcomes. The detailed empirical analysis is carried out using the European card benchmark dataset for fraud detection. A machine learning algorithm was ﬁrst applied to the dataset, which improved the accuracy of detection of the frauds to some extent. Later, three architectures based on a convolutional neural network are applied to improve fraud detection performance. Further addition of layers further increased the accuracy of detection. A comprehensive empirical analysis has been carried out by applying variations in the number of hidden layers, epochs and applying the latest models. The evaluation of research work shows the improved results achieved, such as accuracy, f1-score, precision and AUC Curves having optimized values of 99.9%,85.71%,93%, and 98%, respectively. The proposed model outperforms the state-of-the-art machine learning and deep learning algorithms for credit card detection problems. In addition, we have performed experiments by balancing the data and applying deep learning algorithms to minimize the false negative rate. The proposed approaches can be implemented effectively for the real-world detection of credit card fraud.","container-title":"IEEE Access","DOI":"10.1109/ACCESS.2022.3166891","ISSN":"2169-3536","journalAbbreviation":"IEEE Access","language":"en","page":"39700-39715","source":"DOI.org (Crossref)","title":"Credit Card Fraud Detection Using State-of-the-Art Machine Learning and Deep Learning Algorithms","URL":"https://ieeexplore.ieee.org/document/9755930/","volume":"10","author":[{"family":"Alarfaj","given":"Fawaz Khaled"},{"family":"Malik","given":"Iqra"},{"family":"Khan","given":"Hikmat Ullah"},{"family":"Almusallam","given":"Naif"},{"family":"Ramzan","given":"Muhammad"},{"family":"Ahmed","given":"Muzamil"}],"accessed":{"date-parts":[["2024",3,19]]},"issued":{"date-parts":[["2022"]]}}}],"schema":"https://github.com/citation-style-language/schema/raw/master/csl-citation.json"} </w:instrText>
            </w:r>
            <w:r w:rsidRPr="00374D52">
              <w:rPr>
                <w:b/>
                <w:bCs/>
                <w:sz w:val="14"/>
                <w:szCs w:val="14"/>
              </w:rPr>
              <w:fldChar w:fldCharType="separate"/>
            </w:r>
            <w:r w:rsidR="00374D52" w:rsidRPr="00374D52">
              <w:rPr>
                <w:rFonts w:cs="Times New Roman"/>
                <w:sz w:val="14"/>
                <w:szCs w:val="14"/>
              </w:rPr>
              <w:t>(Alarfaj et al., 2022)</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655D2D34" w14:textId="578DAC01" w:rsidR="00B84E90" w:rsidRPr="00374D52" w:rsidRDefault="00B84E90" w:rsidP="00B84E90">
            <w:pPr>
              <w:pStyle w:val="AppendixLiteratureReviewTable"/>
              <w:rPr>
                <w:sz w:val="14"/>
                <w:szCs w:val="14"/>
              </w:rPr>
            </w:pPr>
            <w:r w:rsidRPr="00374D52">
              <w:rPr>
                <w:sz w:val="14"/>
                <w:szCs w:val="14"/>
              </w:rPr>
              <w:t>To address issues such as high-class imbalance in the data, changes in fraud patterns, and high rates of false alarms. The research focuses on improving detection accuracy and minimizing false negatives by leveraging state-of-the-art DL techniques, particularly CNNs.</w:t>
            </w:r>
          </w:p>
        </w:tc>
        <w:tc>
          <w:tcPr>
            <w:tcW w:w="283" w:type="pct"/>
            <w:tcBorders>
              <w:top w:val="single" w:sz="2" w:space="0" w:color="auto"/>
              <w:left w:val="nil"/>
              <w:bottom w:val="single" w:sz="2" w:space="0" w:color="auto"/>
              <w:right w:val="nil"/>
            </w:tcBorders>
            <w:shd w:val="clear" w:color="auto" w:fill="auto"/>
          </w:tcPr>
          <w:p w14:paraId="429C1183" w14:textId="710C7F59"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78589E76" w14:textId="077E6322"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7AC406D4" w14:textId="16ADD51D" w:rsidR="00B84E90" w:rsidRPr="00374D52" w:rsidRDefault="00B84E90" w:rsidP="00B84E90">
            <w:pPr>
              <w:pStyle w:val="AppendixLiteratureReviewTable"/>
              <w:rPr>
                <w:sz w:val="14"/>
                <w:szCs w:val="14"/>
              </w:rPr>
            </w:pPr>
            <w:r w:rsidRPr="00374D52">
              <w:rPr>
                <w:sz w:val="14"/>
                <w:szCs w:val="14"/>
              </w:rPr>
              <w:t>The proposed model, which involves various architectures of CNNs, achieved superior results with optimized accuracy (99.9%), F1-score (85.71%), precision (93%), and area under the curve (AUC) (98%).</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4D46FDDB" w14:textId="25D57122"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3785AABA" w14:textId="3D44816F"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1DF37831" w14:textId="08265545"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2056A261" w14:textId="0360EFD1" w:rsidR="00B84E90" w:rsidRPr="00374D52" w:rsidRDefault="00B84E90" w:rsidP="00B84E90">
            <w:pPr>
              <w:pStyle w:val="AppendixLiteratureReviewTable"/>
              <w:rPr>
                <w:sz w:val="14"/>
                <w:szCs w:val="14"/>
              </w:rPr>
            </w:pPr>
            <w:r w:rsidRPr="00374D52">
              <w:rPr>
                <w:sz w:val="14"/>
                <w:szCs w:val="14"/>
              </w:rPr>
              <w:t>- Convolutional neural networks (CNN)</w:t>
            </w:r>
            <w:r w:rsidRPr="00374D52">
              <w:rPr>
                <w:sz w:val="14"/>
                <w:szCs w:val="14"/>
              </w:rPr>
              <w:br/>
              <w:t>- ML algorithms like Extreme Learning Machine (ELM), Decision Tree, K-Nearest Neighbors (KNN), Random Forest (RF), Support Vector Machine (SVM), Logistic Regression, and XG Boost</w:t>
            </w:r>
          </w:p>
        </w:tc>
        <w:tc>
          <w:tcPr>
            <w:tcW w:w="495" w:type="pct"/>
            <w:tcBorders>
              <w:top w:val="single" w:sz="2" w:space="0" w:color="auto"/>
              <w:left w:val="nil"/>
              <w:bottom w:val="single" w:sz="2" w:space="0" w:color="auto"/>
              <w:right w:val="nil"/>
            </w:tcBorders>
            <w:shd w:val="clear" w:color="auto" w:fill="auto"/>
          </w:tcPr>
          <w:p w14:paraId="36A02E05" w14:textId="38DCC871" w:rsidR="00B84E90" w:rsidRPr="00374D52" w:rsidRDefault="00B84E90" w:rsidP="00B84E90">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tcPr>
          <w:p w14:paraId="3A1233EF" w14:textId="090274A4" w:rsidR="00B84E90" w:rsidRPr="00374D52" w:rsidRDefault="00B84E90" w:rsidP="00B84E90">
            <w:pPr>
              <w:pStyle w:val="AppendixLiteratureReviewTable"/>
              <w:rPr>
                <w:sz w:val="14"/>
                <w:szCs w:val="14"/>
              </w:rPr>
            </w:pPr>
            <w:r w:rsidRPr="00374D52">
              <w:rPr>
                <w:sz w:val="14"/>
                <w:szCs w:val="14"/>
              </w:rPr>
              <w:t>- Principal Component Analysis (PCA) to reduce the dataset's dimensionality</w:t>
            </w:r>
            <w:r w:rsidRPr="00374D52">
              <w:rPr>
                <w:sz w:val="14"/>
                <w:szCs w:val="14"/>
              </w:rPr>
              <w:br/>
              <w:t>- Data Cleaning to remove any inconsistencies or errors</w:t>
            </w:r>
            <w:r w:rsidRPr="00374D52">
              <w:rPr>
                <w:sz w:val="14"/>
                <w:szCs w:val="14"/>
              </w:rPr>
              <w:br/>
              <w:t>- SMOTE (Synthetic Minority Over-sampling Technique) to address the imbalance problem</w:t>
            </w:r>
            <w:r w:rsidRPr="00374D52">
              <w:rPr>
                <w:sz w:val="14"/>
                <w:szCs w:val="14"/>
              </w:rPr>
              <w:br/>
              <w:t>- PCA Transformation</w:t>
            </w:r>
            <w:r w:rsidRPr="00374D52">
              <w:rPr>
                <w:sz w:val="14"/>
                <w:szCs w:val="14"/>
              </w:rPr>
              <w:br/>
              <w:t xml:space="preserve">- </w:t>
            </w:r>
            <w:proofErr w:type="spellStart"/>
            <w:r w:rsidRPr="00374D52">
              <w:rPr>
                <w:sz w:val="14"/>
                <w:szCs w:val="14"/>
              </w:rPr>
              <w:t>StandardScaler</w:t>
            </w:r>
            <w:proofErr w:type="spellEnd"/>
            <w:r w:rsidRPr="00374D52">
              <w:rPr>
                <w:sz w:val="14"/>
                <w:szCs w:val="14"/>
              </w:rPr>
              <w:t xml:space="preserve"> to standardize features</w:t>
            </w:r>
          </w:p>
        </w:tc>
        <w:tc>
          <w:tcPr>
            <w:tcW w:w="340" w:type="pct"/>
            <w:tcBorders>
              <w:top w:val="single" w:sz="2" w:space="0" w:color="auto"/>
              <w:left w:val="nil"/>
              <w:bottom w:val="single" w:sz="2" w:space="0" w:color="auto"/>
              <w:right w:val="nil"/>
            </w:tcBorders>
            <w:shd w:val="clear" w:color="auto" w:fill="auto"/>
          </w:tcPr>
          <w:p w14:paraId="675F218D" w14:textId="3E416609"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AUC</w:t>
            </w:r>
            <w:r w:rsidRPr="00374D52">
              <w:rPr>
                <w:sz w:val="14"/>
                <w:szCs w:val="14"/>
              </w:rPr>
              <w:br/>
              <w:t>- F1-Score</w:t>
            </w:r>
            <w:r w:rsidRPr="00374D52">
              <w:rPr>
                <w:sz w:val="14"/>
                <w:szCs w:val="14"/>
              </w:rPr>
              <w:br/>
              <w:t>- PRC</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4797143C" w14:textId="40386E84"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xml:space="preserve">- Dynamic Fraudulent </w:t>
            </w:r>
            <w:r w:rsidR="00F44E46" w:rsidRPr="00374D52">
              <w:rPr>
                <w:sz w:val="14"/>
                <w:szCs w:val="14"/>
              </w:rPr>
              <w:t>Behavior</w:t>
            </w:r>
            <w:r w:rsidRPr="00374D52">
              <w:rPr>
                <w:sz w:val="14"/>
                <w:szCs w:val="14"/>
              </w:rPr>
              <w:br/>
              <w:t>- High False Positives</w:t>
            </w:r>
            <w:r w:rsidRPr="00374D52">
              <w:rPr>
                <w:sz w:val="14"/>
                <w:szCs w:val="14"/>
              </w:rPr>
              <w:br/>
              <w:t>- High Feature Dimensionality</w:t>
            </w:r>
          </w:p>
        </w:tc>
      </w:tr>
      <w:tr w:rsidR="00374D52" w:rsidRPr="00374D52" w14:paraId="60C2199F" w14:textId="77777777" w:rsidTr="00374D52">
        <w:trPr>
          <w:trHeight w:val="20"/>
        </w:trPr>
        <w:tc>
          <w:tcPr>
            <w:tcW w:w="157" w:type="pct"/>
            <w:tcBorders>
              <w:top w:val="single" w:sz="2" w:space="0" w:color="auto"/>
              <w:left w:val="nil"/>
              <w:bottom w:val="single" w:sz="2" w:space="0" w:color="auto"/>
              <w:right w:val="nil"/>
            </w:tcBorders>
          </w:tcPr>
          <w:p w14:paraId="668F9E89" w14:textId="5600291B" w:rsidR="00B84E90" w:rsidRPr="00374D52" w:rsidRDefault="00363F1E"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RneDnQgn","properties":{"formattedCitation":"(Alshammari et al., 2022)","plainCitation":"(Alshammari et al., 2022)","noteIndex":0},"citationItems":[{"id":771,"uris":["http://zotero.org/users/13346706/items/XJADEL2P"],"itemData":{"id":771,"type":"paper-conference","abstract":"Due to the rapid emergence and evolution of online transactions, credit cards have become the most popular payment method. Credit card fraud involves using fake credit cards to purchase goods without paying. On the other hand, researchers have proposed a wide range of anti-fraud systems with quick research and development around information technology and data mining including neural networks and decision trees, to advanced machine learning and deep learning methods. This paper presents a framework that combines the capabilities of Apache Spark and machine learning to analyze and monitor a large amount of data. It allows users to perform credit-card fraud detection and improve the classification performance on a real credit-card dataset. The obtained results showed an enhancement in the classification accuracy over the existing results.","container-title":"2022 International Conference on Electrical, Computer, Communications and Mechatronics Engineering (ICECCME)","DOI":"10.1109/ICECCME55909.2022.9987791","event-place":"Maldives, Maldives","event-title":"2022 International Conference on Electrical, Computer, Communications and Mechatronics Engineering (ICECCME)","ISBN":"978-1-66547-095-7","language":"en","license":"https://doi.org/10.15223/policy-029","page":"1-7","publisher":"IEEE","publisher-place":"Maldives, Maldives","source":"DOI.org (Crossref)","title":"Credit-card Fraud Detection System using Big Data Analytics","URL":"https://ieeexplore.ieee.org/document/9987791/","author":[{"family":"Alshammari","given":"Alanoud"},{"family":"Alshammari","given":"Reem"},{"family":"Altalak","given":"Maha"},{"family":"Alshammari","given":"Khulud"},{"family":"Alhakamy","given":"A'aeshah"}],"accessed":{"date-parts":[["2024",4,25]]},"issued":{"date-parts":[["2022",11,16]]}}}],"schema":"https://github.com/citation-style-language/schema/raw/master/csl-citation.json"} </w:instrText>
            </w:r>
            <w:r w:rsidRPr="00374D52">
              <w:rPr>
                <w:b/>
                <w:bCs/>
                <w:sz w:val="14"/>
                <w:szCs w:val="14"/>
              </w:rPr>
              <w:fldChar w:fldCharType="separate"/>
            </w:r>
            <w:r w:rsidR="00374D52" w:rsidRPr="00374D52">
              <w:rPr>
                <w:rFonts w:cs="Times New Roman"/>
                <w:sz w:val="14"/>
                <w:szCs w:val="14"/>
              </w:rPr>
              <w:t>(Alshammari et al., 2022)</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2EC1CFB4" w14:textId="4C3F3A31" w:rsidR="00B84E90" w:rsidRPr="00374D52" w:rsidRDefault="00B84E90" w:rsidP="00B84E90">
            <w:pPr>
              <w:pStyle w:val="AppendixLiteratureReviewTable"/>
              <w:rPr>
                <w:sz w:val="14"/>
                <w:szCs w:val="14"/>
              </w:rPr>
            </w:pPr>
            <w:r w:rsidRPr="00374D52">
              <w:rPr>
                <w:sz w:val="14"/>
                <w:szCs w:val="14"/>
              </w:rPr>
              <w:t>To develop an efficient credit card fraud detection system using Big Data analytics, specifically leveraging Apache Spark and various machine learning models to enhance classification performance.</w:t>
            </w:r>
          </w:p>
        </w:tc>
        <w:tc>
          <w:tcPr>
            <w:tcW w:w="283" w:type="pct"/>
            <w:tcBorders>
              <w:top w:val="single" w:sz="2" w:space="0" w:color="auto"/>
              <w:left w:val="nil"/>
              <w:bottom w:val="single" w:sz="2" w:space="0" w:color="auto"/>
              <w:right w:val="nil"/>
            </w:tcBorders>
            <w:shd w:val="clear" w:color="auto" w:fill="auto"/>
          </w:tcPr>
          <w:p w14:paraId="5C49EF60" w14:textId="30A84570"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1B711E8D" w14:textId="427CB925"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5DADD78B" w14:textId="45D7AA04" w:rsidR="00B84E90" w:rsidRPr="00374D52" w:rsidRDefault="00B84E90" w:rsidP="00B84E90">
            <w:pPr>
              <w:pStyle w:val="AppendixLiteratureReviewTable"/>
              <w:rPr>
                <w:sz w:val="14"/>
                <w:szCs w:val="14"/>
              </w:rPr>
            </w:pPr>
            <w:r w:rsidRPr="00374D52">
              <w:rPr>
                <w:sz w:val="14"/>
                <w:szCs w:val="14"/>
              </w:rPr>
              <w:t xml:space="preserve">The integration of Apache Spark with ML models significantly improves the classification accuracy of credit card fraud detection systems. The Gradient Boosting model demonstrated the best overall performance, and a high recall value. </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7132E4E8" w14:textId="7DA232AB"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48848A52" w14:textId="41A1F8A8"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1FBB5750" w14:textId="7DCD0E88"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711164A3" w14:textId="015FC6D8" w:rsidR="00B84E90" w:rsidRPr="00374D52" w:rsidRDefault="00B84E90" w:rsidP="00B84E90">
            <w:pPr>
              <w:pStyle w:val="AppendixLiteratureReviewTable"/>
              <w:rPr>
                <w:sz w:val="14"/>
                <w:szCs w:val="14"/>
              </w:rPr>
            </w:pPr>
            <w:r w:rsidRPr="00374D52">
              <w:rPr>
                <w:sz w:val="14"/>
                <w:szCs w:val="14"/>
              </w:rPr>
              <w:t>- Various ML models like Logistic Regression (LR), Gradient Boosting (GB), Random Forest (RF), and Support Vector Machine (SVM)</w:t>
            </w:r>
          </w:p>
        </w:tc>
        <w:tc>
          <w:tcPr>
            <w:tcW w:w="495" w:type="pct"/>
            <w:tcBorders>
              <w:top w:val="single" w:sz="2" w:space="0" w:color="auto"/>
              <w:left w:val="nil"/>
              <w:bottom w:val="single" w:sz="2" w:space="0" w:color="auto"/>
              <w:right w:val="nil"/>
            </w:tcBorders>
            <w:shd w:val="clear" w:color="auto" w:fill="auto"/>
          </w:tcPr>
          <w:p w14:paraId="434EB37B" w14:textId="525BF5E7" w:rsidR="00B84E90" w:rsidRPr="00374D52" w:rsidRDefault="00B84E90" w:rsidP="00B84E90">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tcPr>
          <w:p w14:paraId="3D484FAC" w14:textId="76BAA98B" w:rsidR="00B84E90" w:rsidRPr="00374D52" w:rsidRDefault="00B84E90" w:rsidP="00B84E90">
            <w:pPr>
              <w:pStyle w:val="AppendixLiteratureReviewTable"/>
              <w:rPr>
                <w:sz w:val="14"/>
                <w:szCs w:val="14"/>
              </w:rPr>
            </w:pPr>
            <w:r w:rsidRPr="00374D52">
              <w:rPr>
                <w:sz w:val="14"/>
                <w:szCs w:val="14"/>
              </w:rPr>
              <w:t>- Visualization techniques to understand the distribution and the correlation between different features</w:t>
            </w:r>
            <w:r w:rsidRPr="00374D52">
              <w:rPr>
                <w:sz w:val="14"/>
                <w:szCs w:val="14"/>
              </w:rPr>
              <w:br/>
              <w:t xml:space="preserve">- </w:t>
            </w:r>
            <w:r w:rsidR="00F44E46" w:rsidRPr="00374D52">
              <w:rPr>
                <w:sz w:val="14"/>
                <w:szCs w:val="14"/>
              </w:rPr>
              <w:t>Analyzing</w:t>
            </w:r>
            <w:r w:rsidRPr="00374D52">
              <w:rPr>
                <w:sz w:val="14"/>
                <w:szCs w:val="14"/>
              </w:rPr>
              <w:t xml:space="preserve"> the distribution of fraud versus non-fraud transactions</w:t>
            </w:r>
          </w:p>
        </w:tc>
        <w:tc>
          <w:tcPr>
            <w:tcW w:w="340" w:type="pct"/>
            <w:tcBorders>
              <w:top w:val="single" w:sz="2" w:space="0" w:color="auto"/>
              <w:left w:val="nil"/>
              <w:bottom w:val="single" w:sz="2" w:space="0" w:color="auto"/>
              <w:right w:val="nil"/>
            </w:tcBorders>
            <w:shd w:val="clear" w:color="auto" w:fill="auto"/>
          </w:tcPr>
          <w:p w14:paraId="1A255918" w14:textId="62B8C9FF"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25D7BEDE" w14:textId="662A1C5E"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Scalability</w:t>
            </w:r>
          </w:p>
        </w:tc>
      </w:tr>
      <w:tr w:rsidR="00374D52" w:rsidRPr="00374D52" w14:paraId="6642230E" w14:textId="77777777" w:rsidTr="00374D52">
        <w:trPr>
          <w:trHeight w:val="20"/>
        </w:trPr>
        <w:tc>
          <w:tcPr>
            <w:tcW w:w="157" w:type="pct"/>
            <w:tcBorders>
              <w:top w:val="single" w:sz="2" w:space="0" w:color="auto"/>
              <w:left w:val="nil"/>
              <w:bottom w:val="single" w:sz="2" w:space="0" w:color="auto"/>
              <w:right w:val="nil"/>
            </w:tcBorders>
          </w:tcPr>
          <w:p w14:paraId="7478A987" w14:textId="1604FAE2" w:rsidR="00B84E90" w:rsidRPr="00374D52" w:rsidRDefault="00313510"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QInwRuXA","properties":{"formattedCitation":"(Kumar et al., 2023)","plainCitation":"(Kumar et al., 2023)","noteIndex":0},"citationItems":[{"id":638,"uris":["http://zotero.org/users/13346706/items/H2RM3I8I"],"itemData":{"id":638,"type":"paper-conference","container-title":"2023 International Conference on Artificial Intelligence and Applications (ICAIA) Alliance Technology Conference (ATCON-1)","DOI":"10.1109/ICAIA57370.2023.10169484","event-place":"Bangalore, India","event-title":"2023 International Conference on Artificial Intelligence and Applications (ICAIA) Alliance Technology Conference (ATCON-1)","ISBN":"978-1-66545-627-2","language":"en","license":"https://doi.org/10.15223/policy-029","page":"1-5","publisher":"IEEE","publisher-place":"Bangalore, India","source":"DOI.org (Crossref)","title":"Customer behavior-based fraud detection of credit card using a random forest algorithm","URL":"https://ieeexplore.ieee.org/document/10169484/","author":[{"family":"Kumar","given":"Narendra"},{"family":"Tomar","given":"Kunal"},{"family":"Sharma","given":"Tushar"},{"family":"Jyala","given":"Piyush"},{"family":"Malik","given":"Dhruv"},{"family":"Dawar","given":"Ishaan"}],"accessed":{"date-parts":[["2024",4,13]]},"issued":{"date-parts":[["2023",4,21]]}}}],"schema":"https://github.com/citation-style-language/schema/raw/master/csl-citation.json"} </w:instrText>
            </w:r>
            <w:r w:rsidRPr="00374D52">
              <w:rPr>
                <w:b/>
                <w:bCs/>
                <w:sz w:val="14"/>
                <w:szCs w:val="14"/>
              </w:rPr>
              <w:fldChar w:fldCharType="separate"/>
            </w:r>
            <w:r w:rsidR="00374D52" w:rsidRPr="00374D52">
              <w:rPr>
                <w:rFonts w:cs="Times New Roman"/>
                <w:sz w:val="14"/>
                <w:szCs w:val="14"/>
              </w:rPr>
              <w:t>(Kumar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540C9741" w14:textId="14CC67EC" w:rsidR="00B84E90" w:rsidRPr="00374D52" w:rsidRDefault="00B84E90" w:rsidP="00B84E90">
            <w:pPr>
              <w:pStyle w:val="AppendixLiteratureReviewTable"/>
              <w:rPr>
                <w:sz w:val="14"/>
                <w:szCs w:val="14"/>
              </w:rPr>
            </w:pPr>
            <w:r w:rsidRPr="00374D52">
              <w:rPr>
                <w:sz w:val="14"/>
                <w:szCs w:val="14"/>
              </w:rPr>
              <w:t xml:space="preserve">To achieve high precision, high detection rates of fraudulent activities, and a low number of false positives by </w:t>
            </w:r>
            <w:r w:rsidR="00F44E46" w:rsidRPr="00374D52">
              <w:rPr>
                <w:sz w:val="14"/>
                <w:szCs w:val="14"/>
              </w:rPr>
              <w:t>analyzing</w:t>
            </w:r>
            <w:r w:rsidRPr="00374D52">
              <w:rPr>
                <w:sz w:val="14"/>
                <w:szCs w:val="14"/>
              </w:rPr>
              <w:t xml:space="preserve"> customer </w:t>
            </w:r>
            <w:r w:rsidR="00582B8C" w:rsidRPr="00374D52">
              <w:rPr>
                <w:sz w:val="14"/>
                <w:szCs w:val="14"/>
              </w:rPr>
              <w:t>behaviors</w:t>
            </w:r>
            <w:r w:rsidRPr="00374D52">
              <w:rPr>
                <w:sz w:val="14"/>
                <w:szCs w:val="14"/>
              </w:rPr>
              <w:t xml:space="preserve"> and transaction patterns.</w:t>
            </w:r>
          </w:p>
        </w:tc>
        <w:tc>
          <w:tcPr>
            <w:tcW w:w="283" w:type="pct"/>
            <w:tcBorders>
              <w:top w:val="single" w:sz="2" w:space="0" w:color="auto"/>
              <w:left w:val="nil"/>
              <w:bottom w:val="single" w:sz="2" w:space="0" w:color="auto"/>
              <w:right w:val="nil"/>
            </w:tcBorders>
            <w:shd w:val="clear" w:color="auto" w:fill="auto"/>
          </w:tcPr>
          <w:p w14:paraId="02137228" w14:textId="280E899B"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3F0F1E55" w14:textId="50C1C9B6"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420B6664" w14:textId="3564331E" w:rsidR="00B84E90" w:rsidRPr="00374D52" w:rsidRDefault="00B84E90" w:rsidP="00B84E90">
            <w:pPr>
              <w:pStyle w:val="AppendixLiteratureReviewTable"/>
              <w:rPr>
                <w:sz w:val="14"/>
                <w:szCs w:val="14"/>
              </w:rPr>
            </w:pPr>
            <w:r w:rsidRPr="00374D52">
              <w:rPr>
                <w:sz w:val="14"/>
                <w:szCs w:val="14"/>
              </w:rPr>
              <w:t>The Random Forest algorithm outperforms other machine learning techniques in detecting fraudulent credit card transactions. The algorithm achieved the highest accuracy (94.4%) and Matthews Correlation Coefficient (MCC) score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4A63EE0F" w14:textId="6009E43B"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76B08638" w14:textId="3EB37EE1"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6D1A0B33" w14:textId="071740CE"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1B2CA348" w14:textId="77D40E88" w:rsidR="00B84E90" w:rsidRPr="00374D52" w:rsidRDefault="00B84E90" w:rsidP="00B84E90">
            <w:pPr>
              <w:pStyle w:val="AppendixLiteratureReviewTable"/>
              <w:rPr>
                <w:sz w:val="14"/>
                <w:szCs w:val="14"/>
              </w:rPr>
            </w:pPr>
            <w:r w:rsidRPr="00374D52">
              <w:rPr>
                <w:sz w:val="14"/>
                <w:szCs w:val="14"/>
              </w:rPr>
              <w:t>- Decision Trees (DT)</w:t>
            </w:r>
            <w:r w:rsidRPr="00374D52">
              <w:rPr>
                <w:sz w:val="14"/>
                <w:szCs w:val="14"/>
              </w:rPr>
              <w:br/>
              <w:t>- Logistic Regression (LR)</w:t>
            </w:r>
            <w:r w:rsidRPr="00374D52">
              <w:rPr>
                <w:sz w:val="14"/>
                <w:szCs w:val="14"/>
              </w:rPr>
              <w:br/>
              <w:t>- Random Forest (RF)</w:t>
            </w:r>
            <w:r w:rsidRPr="00374D52">
              <w:rPr>
                <w:sz w:val="14"/>
                <w:szCs w:val="14"/>
              </w:rPr>
              <w:br/>
              <w:t>- Naive Bayes</w:t>
            </w:r>
            <w:r w:rsidRPr="00374D52">
              <w:rPr>
                <w:sz w:val="14"/>
                <w:szCs w:val="14"/>
              </w:rPr>
              <w:br/>
              <w:t>- Neural Networks</w:t>
            </w:r>
            <w:r w:rsidRPr="00374D52">
              <w:rPr>
                <w:sz w:val="14"/>
                <w:szCs w:val="14"/>
              </w:rPr>
              <w:br/>
              <w:t>- Support Vector Machines (SVM)</w:t>
            </w:r>
          </w:p>
        </w:tc>
        <w:tc>
          <w:tcPr>
            <w:tcW w:w="495" w:type="pct"/>
            <w:tcBorders>
              <w:top w:val="single" w:sz="2" w:space="0" w:color="auto"/>
              <w:left w:val="nil"/>
              <w:bottom w:val="single" w:sz="2" w:space="0" w:color="auto"/>
              <w:right w:val="nil"/>
            </w:tcBorders>
            <w:shd w:val="clear" w:color="auto" w:fill="auto"/>
          </w:tcPr>
          <w:p w14:paraId="1A80CF75" w14:textId="1D3E5D16" w:rsidR="00B84E90" w:rsidRPr="00374D52" w:rsidRDefault="00B84E90" w:rsidP="00B84E90">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tcPr>
          <w:p w14:paraId="5AA38E39" w14:textId="3F327E0D" w:rsidR="00B84E90" w:rsidRPr="00374D52" w:rsidRDefault="00B84E90" w:rsidP="00B84E90">
            <w:pPr>
              <w:pStyle w:val="AppendixLiteratureReviewTable"/>
              <w:rPr>
                <w:sz w:val="14"/>
                <w:szCs w:val="14"/>
              </w:rPr>
            </w:pPr>
            <w:r w:rsidRPr="00374D52">
              <w:rPr>
                <w:sz w:val="14"/>
                <w:szCs w:val="14"/>
              </w:rPr>
              <w:t xml:space="preserve">- Standardization </w:t>
            </w:r>
            <w:r w:rsidRPr="00374D52">
              <w:rPr>
                <w:sz w:val="14"/>
                <w:szCs w:val="14"/>
              </w:rPr>
              <w:br/>
              <w:t xml:space="preserve">- Customer behavior patterns </w:t>
            </w:r>
            <w:r w:rsidR="00F44E46" w:rsidRPr="00374D52">
              <w:rPr>
                <w:sz w:val="14"/>
                <w:szCs w:val="14"/>
              </w:rPr>
              <w:t>analyzed</w:t>
            </w:r>
            <w:r w:rsidRPr="00374D52">
              <w:rPr>
                <w:sz w:val="14"/>
                <w:szCs w:val="14"/>
              </w:rPr>
              <w:t xml:space="preserve"> for deviations</w:t>
            </w:r>
            <w:r w:rsidRPr="00374D52">
              <w:rPr>
                <w:sz w:val="14"/>
                <w:szCs w:val="14"/>
              </w:rPr>
              <w:br/>
              <w:t>- SMOTE (Synthetic Minority Over-sampling Technique) to address the imbalance problem</w:t>
            </w:r>
          </w:p>
        </w:tc>
        <w:tc>
          <w:tcPr>
            <w:tcW w:w="340" w:type="pct"/>
            <w:tcBorders>
              <w:top w:val="single" w:sz="2" w:space="0" w:color="auto"/>
              <w:left w:val="nil"/>
              <w:bottom w:val="single" w:sz="2" w:space="0" w:color="auto"/>
              <w:right w:val="nil"/>
            </w:tcBorders>
            <w:shd w:val="clear" w:color="auto" w:fill="auto"/>
          </w:tcPr>
          <w:p w14:paraId="4F940EED" w14:textId="363714EF"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Confusion Matrix</w:t>
            </w:r>
            <w:r w:rsidRPr="00374D52">
              <w:rPr>
                <w:sz w:val="14"/>
                <w:szCs w:val="14"/>
              </w:rPr>
              <w:br/>
              <w:t>- F1-Score</w:t>
            </w:r>
            <w:r w:rsidRPr="00374D52">
              <w:rPr>
                <w:sz w:val="14"/>
                <w:szCs w:val="14"/>
              </w:rPr>
              <w:br/>
              <w:t>- MCC</w:t>
            </w:r>
            <w:r w:rsidRPr="00374D52">
              <w:rPr>
                <w:sz w:val="14"/>
                <w:szCs w:val="14"/>
              </w:rPr>
              <w:br/>
              <w:t>- Precision</w:t>
            </w:r>
            <w:r w:rsidRPr="00374D52">
              <w:rPr>
                <w:sz w:val="14"/>
                <w:szCs w:val="14"/>
              </w:rPr>
              <w:br/>
              <w:t>- Recall</w:t>
            </w:r>
            <w:r w:rsidRPr="00374D52">
              <w:rPr>
                <w:sz w:val="14"/>
                <w:szCs w:val="14"/>
              </w:rPr>
              <w:br/>
              <w:t>- ROC AUC</w:t>
            </w:r>
          </w:p>
        </w:tc>
        <w:tc>
          <w:tcPr>
            <w:tcW w:w="363" w:type="pct"/>
            <w:tcBorders>
              <w:top w:val="single" w:sz="2" w:space="0" w:color="auto"/>
              <w:left w:val="nil"/>
              <w:bottom w:val="single" w:sz="2" w:space="0" w:color="auto"/>
              <w:right w:val="nil"/>
            </w:tcBorders>
            <w:shd w:val="clear" w:color="auto" w:fill="auto"/>
          </w:tcPr>
          <w:p w14:paraId="7E0D7B5A" w14:textId="07AF446C"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xml:space="preserve">- Dynamic User </w:t>
            </w:r>
            <w:r w:rsidR="00F44E46" w:rsidRPr="00374D52">
              <w:rPr>
                <w:sz w:val="14"/>
                <w:szCs w:val="14"/>
              </w:rPr>
              <w:t>Behavior</w:t>
            </w:r>
          </w:p>
        </w:tc>
      </w:tr>
      <w:tr w:rsidR="00374D52" w:rsidRPr="00374D52" w14:paraId="58C71C6C" w14:textId="77777777" w:rsidTr="00374D52">
        <w:trPr>
          <w:trHeight w:val="20"/>
        </w:trPr>
        <w:tc>
          <w:tcPr>
            <w:tcW w:w="157" w:type="pct"/>
            <w:tcBorders>
              <w:top w:val="single" w:sz="2" w:space="0" w:color="auto"/>
              <w:left w:val="nil"/>
              <w:bottom w:val="single" w:sz="2" w:space="0" w:color="auto"/>
              <w:right w:val="nil"/>
            </w:tcBorders>
          </w:tcPr>
          <w:p w14:paraId="16C1F101" w14:textId="2FC84C3A" w:rsidR="00B84E90" w:rsidRPr="00374D52" w:rsidRDefault="000713AE"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9PzQGZhP","properties":{"formattedCitation":"(El Naby et al., 2021)","plainCitation":"(El Naby et al., 2021)","noteIndex":0},"citationItems":[{"id":764,"uris":["http://zotero.org/users/13346706/items/X2AAG4KD"],"itemData":{"id":764,"type":"paper-conference","abstract":"As technology evolves rapidly, the world is using credit cards instead of cash in its everyday lives, opening up a new way for fraudulent people to abuse them. Credit card fraud losses reached approximately $28.65 billion in 2019, according to Nilsson’s report, and global card fraud is expected to reach around $32.96 billion by 2023. Providers should therefore develop an efficient model to detect and prevent fraud early. In this paper, we used deep learning techniques as an effective way to detect fraudsters in credit card transactions. Therefore, we present a model for predicting legitimate transactions or fraud on Kaggle's credit card dataset. The proposed model is OSCNN (Over Sampling with Convolution Neural Network) which is based on oversampling preprocessing and CNN (convolution neural network). The MLP (Multi-layer perceptron) was also applied to the dataset. Comparing the MLP-OSCNN results, they proved that the proposed model achieved better results with 98% accuracy.","container-title":"2021 International Conference on Electronic Engineering (ICEEM)","DOI":"10.1109/ICEEM52022.2021.9480639","event-place":"Menouf, Egypt","event-title":"2021 International Conference on Electronic Engineering (ICEEM)","ISBN":"978-1-66541-842-3","language":"en","license":"https://doi.org/10.15223/policy-029","page":"1-5","publisher":"IEEE","publisher-place":"Menouf, Egypt","source":"DOI.org (Crossref)","title":"Deep Learning Approach for Credit Card Fraud Detection","URL":"https://ieeexplore.ieee.org/document/9480639/","author":[{"family":"El Naby","given":"Aya Abd"},{"family":"El-Din Hemdan","given":"Ezz"},{"family":"El-Sayed","given":"Ayman"}],"accessed":{"date-parts":[["2024",4,25]]},"issued":{"date-parts":[["2021",7,3]]}}}],"schema":"https://github.com/citation-style-language/schema/raw/master/csl-citation.json"} </w:instrText>
            </w:r>
            <w:r w:rsidRPr="00374D52">
              <w:rPr>
                <w:b/>
                <w:bCs/>
                <w:sz w:val="14"/>
                <w:szCs w:val="14"/>
              </w:rPr>
              <w:fldChar w:fldCharType="separate"/>
            </w:r>
            <w:r w:rsidR="00374D52" w:rsidRPr="00374D52">
              <w:rPr>
                <w:rFonts w:cs="Times New Roman"/>
                <w:sz w:val="14"/>
                <w:szCs w:val="14"/>
              </w:rPr>
              <w:t>(El Naby et al., 2021)</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29477394" w14:textId="5CD638A2" w:rsidR="00B84E90" w:rsidRPr="00374D52" w:rsidRDefault="00B84E90" w:rsidP="00B84E90">
            <w:pPr>
              <w:pStyle w:val="AppendixLiteratureReviewTable"/>
              <w:rPr>
                <w:sz w:val="14"/>
                <w:szCs w:val="14"/>
              </w:rPr>
            </w:pPr>
            <w:r w:rsidRPr="00374D52">
              <w:rPr>
                <w:sz w:val="14"/>
                <w:szCs w:val="14"/>
              </w:rPr>
              <w:t>To investigate the effectiveness of Multi-Layer Perceptron (MLP) and Convolutional Neural Network (CNN) models on a credit card fraud detection dataset, applying SMOTE for data balancing to improve model accuracy.</w:t>
            </w:r>
          </w:p>
        </w:tc>
        <w:tc>
          <w:tcPr>
            <w:tcW w:w="283" w:type="pct"/>
            <w:tcBorders>
              <w:top w:val="single" w:sz="2" w:space="0" w:color="auto"/>
              <w:left w:val="nil"/>
              <w:bottom w:val="single" w:sz="2" w:space="0" w:color="auto"/>
              <w:right w:val="nil"/>
            </w:tcBorders>
            <w:shd w:val="clear" w:color="auto" w:fill="auto"/>
          </w:tcPr>
          <w:p w14:paraId="3529C1CB" w14:textId="21479311"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1DFC5819" w14:textId="51E1C273"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74CC7844" w14:textId="5CED965C" w:rsidR="00B84E90" w:rsidRPr="00374D52" w:rsidRDefault="00B84E90" w:rsidP="00B84E90">
            <w:pPr>
              <w:pStyle w:val="AppendixLiteratureReviewTable"/>
              <w:rPr>
                <w:sz w:val="14"/>
                <w:szCs w:val="14"/>
              </w:rPr>
            </w:pPr>
            <w:r w:rsidRPr="00374D52">
              <w:rPr>
                <w:sz w:val="14"/>
                <w:szCs w:val="14"/>
              </w:rPr>
              <w:t>The proposed OSCNN (Over Sampling with Convolution Neural Network) model, which combines oversampling (SMOTE) with CNN, achieved superior performance with an accuracy of 98%, surpassing other models including MLP and MLP with SMOTE.</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632EC9F4" w14:textId="21AE266F"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15067C38" w14:textId="221DC1C1"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34D83D5F" w14:textId="6A9ED550"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66B734DC" w14:textId="7A5AD7E5" w:rsidR="00B84E90" w:rsidRPr="00374D52" w:rsidRDefault="00B84E90" w:rsidP="00B84E90">
            <w:pPr>
              <w:pStyle w:val="AppendixLiteratureReviewTable"/>
              <w:rPr>
                <w:sz w:val="14"/>
                <w:szCs w:val="14"/>
              </w:rPr>
            </w:pPr>
            <w:r w:rsidRPr="00374D52">
              <w:rPr>
                <w:sz w:val="14"/>
                <w:szCs w:val="14"/>
              </w:rPr>
              <w:t>- Multi-layer Perceptron (MLP)</w:t>
            </w:r>
            <w:r w:rsidRPr="00374D52">
              <w:rPr>
                <w:sz w:val="14"/>
                <w:szCs w:val="14"/>
              </w:rPr>
              <w:br/>
              <w:t>- Convolutional Neural Network (CNN)</w:t>
            </w:r>
          </w:p>
        </w:tc>
        <w:tc>
          <w:tcPr>
            <w:tcW w:w="495" w:type="pct"/>
            <w:tcBorders>
              <w:top w:val="single" w:sz="2" w:space="0" w:color="auto"/>
              <w:left w:val="nil"/>
              <w:bottom w:val="single" w:sz="2" w:space="0" w:color="auto"/>
              <w:right w:val="nil"/>
            </w:tcBorders>
            <w:shd w:val="clear" w:color="auto" w:fill="auto"/>
          </w:tcPr>
          <w:p w14:paraId="1D73C37A" w14:textId="0A1977DD" w:rsidR="00B84E90" w:rsidRPr="00374D52" w:rsidRDefault="00B84E90" w:rsidP="00B84E90">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tcPr>
          <w:p w14:paraId="7D1ED3D7" w14:textId="0E17FC94" w:rsidR="00B84E90" w:rsidRPr="00374D52" w:rsidRDefault="00B84E90" w:rsidP="00B84E90">
            <w:pPr>
              <w:pStyle w:val="AppendixLiteratureReviewTable"/>
              <w:rPr>
                <w:sz w:val="14"/>
                <w:szCs w:val="14"/>
              </w:rPr>
            </w:pPr>
            <w:r w:rsidRPr="00374D52">
              <w:rPr>
                <w:sz w:val="14"/>
                <w:szCs w:val="14"/>
              </w:rPr>
              <w:t>- Dataset Division</w:t>
            </w:r>
            <w:r w:rsidRPr="00374D52">
              <w:rPr>
                <w:sz w:val="14"/>
                <w:szCs w:val="14"/>
              </w:rPr>
              <w:br/>
              <w:t>- SMOTE (Synthetic Minority Over-sampling Technique) to address the imbalance problem</w:t>
            </w:r>
          </w:p>
        </w:tc>
        <w:tc>
          <w:tcPr>
            <w:tcW w:w="340" w:type="pct"/>
            <w:tcBorders>
              <w:top w:val="single" w:sz="2" w:space="0" w:color="auto"/>
              <w:left w:val="nil"/>
              <w:bottom w:val="single" w:sz="2" w:space="0" w:color="auto"/>
              <w:right w:val="nil"/>
            </w:tcBorders>
            <w:shd w:val="clear" w:color="auto" w:fill="auto"/>
          </w:tcPr>
          <w:p w14:paraId="22B1EBF9" w14:textId="49418272"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Confusion Matrix</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1EB67584" w14:textId="71363098"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Overfitting</w:t>
            </w:r>
          </w:p>
        </w:tc>
      </w:tr>
      <w:tr w:rsidR="00374D52" w:rsidRPr="00374D52" w14:paraId="3E96AAAA" w14:textId="77777777" w:rsidTr="00374D52">
        <w:trPr>
          <w:trHeight w:val="20"/>
        </w:trPr>
        <w:tc>
          <w:tcPr>
            <w:tcW w:w="157" w:type="pct"/>
            <w:tcBorders>
              <w:top w:val="single" w:sz="2" w:space="0" w:color="auto"/>
              <w:left w:val="nil"/>
              <w:bottom w:val="single" w:sz="2" w:space="0" w:color="auto"/>
              <w:right w:val="nil"/>
            </w:tcBorders>
          </w:tcPr>
          <w:p w14:paraId="293274A5" w14:textId="6C8AE09C" w:rsidR="00B84E90" w:rsidRPr="00374D52" w:rsidRDefault="004323A5"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Lu6bmxxo","properties":{"formattedCitation":"(Forough &amp; Momtazi, 2021)","plainCitation":"(Forough &amp; Momtazi, 2021)","noteIndex":0},"citationItems":[{"id":762,"uris":["http://zotero.org/users/13346706/items/H7VB9SEW"],"itemData":{"id":762,"type":"article-journal","abstract":"In the recent years, the fast development of e-commerce technologies made it possible for people to select the most desirable items in terms of suggested price, quality and quantity among various services, facilities, shops and stores from all around the world. However, it also made it easier for fraudsters to abuse this huge opportunity. As credit card has become the most popular mode of payment, the fraudulent activities using credit card payment technologies are rapidly increasing as a result. Therefore, it is obligatory for financial institution to think of an automatic deterrent mechanism to prevent these fraudulent actions. Although many works have been done in this area using traditional statistical and machine learning methods, most of them do not take the sequential nature of transactional data into account. In this paper, we proposed an ensemble model based on sequential modeling of data using deep recurrent neural networks and a novel voting mechanism based on artificial neural network to detect fraudulent actions. In addition, we present a novel algorithm for training the aforementioned voting approach. Our experimental results on two real world datasets demonstrate that the proposed model outperforms the state-of-the-art models in all evaluation criteria. Moreover, the time analysis of the proposed model shows that it is more efficient in terms of real-time performance versus the recent models in the field.","container-title":"Applied Soft Computing","DOI":"10.1016/j.asoc.2020.106883","ISSN":"15684946","journalAbbreviation":"Applied Soft Computing","language":"en","page":"106883","source":"DOI.org (Crossref)","title":"Ensemble of deep sequential models for credit card fraud detection","URL":"https://linkinghub.elsevier.com/retrieve/pii/S1568494620308218","volume":"99","author":[{"family":"Forough","given":"Javad"},{"family":"Momtazi","given":"Saeedeh"}],"accessed":{"date-parts":[["2024",4,25]]},"issued":{"date-parts":[["2021",2]]}}}],"schema":"https://github.com/citation-style-language/schema/raw/master/csl-citation.json"} </w:instrText>
            </w:r>
            <w:r w:rsidRPr="00374D52">
              <w:rPr>
                <w:b/>
                <w:bCs/>
                <w:sz w:val="14"/>
                <w:szCs w:val="14"/>
              </w:rPr>
              <w:fldChar w:fldCharType="separate"/>
            </w:r>
            <w:r w:rsidR="00374D52" w:rsidRPr="00374D52">
              <w:rPr>
                <w:rFonts w:cs="Times New Roman"/>
                <w:sz w:val="14"/>
                <w:szCs w:val="14"/>
              </w:rPr>
              <w:t>(</w:t>
            </w:r>
            <w:proofErr w:type="spellStart"/>
            <w:r w:rsidR="00374D52" w:rsidRPr="00374D52">
              <w:rPr>
                <w:rFonts w:cs="Times New Roman"/>
                <w:sz w:val="14"/>
                <w:szCs w:val="14"/>
              </w:rPr>
              <w:t>Forough</w:t>
            </w:r>
            <w:proofErr w:type="spellEnd"/>
            <w:r w:rsidR="00374D52" w:rsidRPr="00374D52">
              <w:rPr>
                <w:rFonts w:cs="Times New Roman"/>
                <w:sz w:val="14"/>
                <w:szCs w:val="14"/>
              </w:rPr>
              <w:t xml:space="preserve"> &amp; </w:t>
            </w:r>
            <w:proofErr w:type="spellStart"/>
            <w:r w:rsidR="00374D52" w:rsidRPr="00374D52">
              <w:rPr>
                <w:rFonts w:cs="Times New Roman"/>
                <w:sz w:val="14"/>
                <w:szCs w:val="14"/>
              </w:rPr>
              <w:t>Momtazi</w:t>
            </w:r>
            <w:proofErr w:type="spellEnd"/>
            <w:r w:rsidR="00374D52" w:rsidRPr="00374D52">
              <w:rPr>
                <w:rFonts w:cs="Times New Roman"/>
                <w:sz w:val="14"/>
                <w:szCs w:val="14"/>
              </w:rPr>
              <w:t>, 2021)</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0FB1A98C" w14:textId="46F3279C" w:rsidR="00B84E90" w:rsidRPr="00374D52" w:rsidRDefault="00B84E90" w:rsidP="00B84E90">
            <w:pPr>
              <w:pStyle w:val="AppendixLiteratureReviewTable"/>
              <w:rPr>
                <w:sz w:val="14"/>
                <w:szCs w:val="14"/>
              </w:rPr>
            </w:pPr>
            <w:r w:rsidRPr="00374D52">
              <w:rPr>
                <w:sz w:val="14"/>
                <w:szCs w:val="14"/>
              </w:rPr>
              <w:t>To develop an ensemble model for credit card fraud detection using deep recurrent neural networks and a novel voting mechanism based on artificial neural networks.</w:t>
            </w:r>
          </w:p>
        </w:tc>
        <w:tc>
          <w:tcPr>
            <w:tcW w:w="283" w:type="pct"/>
            <w:tcBorders>
              <w:top w:val="single" w:sz="2" w:space="0" w:color="auto"/>
              <w:left w:val="nil"/>
              <w:bottom w:val="single" w:sz="2" w:space="0" w:color="auto"/>
              <w:right w:val="nil"/>
            </w:tcBorders>
            <w:shd w:val="clear" w:color="auto" w:fill="auto"/>
          </w:tcPr>
          <w:p w14:paraId="2DC21DE7" w14:textId="79437731"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0B01E9AF" w14:textId="2C4085BE"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636E8BFB" w14:textId="42579613" w:rsidR="00B84E90" w:rsidRPr="00374D52" w:rsidRDefault="00B84E90" w:rsidP="00B84E90">
            <w:pPr>
              <w:pStyle w:val="AppendixLiteratureReviewTable"/>
              <w:rPr>
                <w:sz w:val="14"/>
                <w:szCs w:val="14"/>
              </w:rPr>
            </w:pPr>
            <w:r w:rsidRPr="00374D52">
              <w:rPr>
                <w:sz w:val="14"/>
                <w:szCs w:val="14"/>
              </w:rPr>
              <w:t>The proposed ensemble model, which uses either Long Short-Term Memory (LSTM) or Gated Recurrent Unit (GRU) networks as base classifiers and aggregates their outputs using a Feed-Forward Neural Network (FFNN), significantly outperforms state-of-the-art model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22FCF8DF" w14:textId="35253EC1"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5DE450F0" w14:textId="6A6A53D9"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1B01DD6F" w14:textId="0C1F9A5B"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3198A16C" w14:textId="6B54353A" w:rsidR="00B84E90" w:rsidRPr="00374D52" w:rsidRDefault="00B84E90" w:rsidP="00B84E90">
            <w:pPr>
              <w:pStyle w:val="AppendixLiteratureReviewTable"/>
              <w:rPr>
                <w:sz w:val="14"/>
                <w:szCs w:val="14"/>
              </w:rPr>
            </w:pPr>
            <w:r w:rsidRPr="00374D52">
              <w:rPr>
                <w:sz w:val="14"/>
                <w:szCs w:val="14"/>
              </w:rPr>
              <w:t>- Long Short-Term Memory (LSTM)</w:t>
            </w:r>
            <w:r w:rsidRPr="00374D52">
              <w:rPr>
                <w:sz w:val="14"/>
                <w:szCs w:val="14"/>
              </w:rPr>
              <w:br/>
              <w:t>- Gated Recurrent Units (GRU)</w:t>
            </w:r>
            <w:r w:rsidRPr="00374D52">
              <w:rPr>
                <w:sz w:val="14"/>
                <w:szCs w:val="14"/>
              </w:rPr>
              <w:br/>
              <w:t>- Feedforward Neural Network (FFNN)</w:t>
            </w:r>
          </w:p>
        </w:tc>
        <w:tc>
          <w:tcPr>
            <w:tcW w:w="495" w:type="pct"/>
            <w:tcBorders>
              <w:top w:val="single" w:sz="2" w:space="0" w:color="auto"/>
              <w:left w:val="nil"/>
              <w:bottom w:val="single" w:sz="2" w:space="0" w:color="auto"/>
              <w:right w:val="nil"/>
            </w:tcBorders>
            <w:shd w:val="clear" w:color="auto" w:fill="auto"/>
          </w:tcPr>
          <w:p w14:paraId="47758B9E" w14:textId="188ADDD2" w:rsidR="00B84E90" w:rsidRPr="00374D52" w:rsidRDefault="00B84E90" w:rsidP="00B84E90">
            <w:pPr>
              <w:pStyle w:val="AppendixLiteratureReviewTable"/>
              <w:rPr>
                <w:sz w:val="14"/>
                <w:szCs w:val="14"/>
              </w:rPr>
            </w:pPr>
            <w:r w:rsidRPr="00374D52">
              <w:rPr>
                <w:sz w:val="14"/>
                <w:szCs w:val="14"/>
              </w:rPr>
              <w:t>- Fraud detection dataset of European cardholders from Kaggle</w:t>
            </w:r>
            <w:r w:rsidRPr="00374D52">
              <w:rPr>
                <w:sz w:val="14"/>
                <w:szCs w:val="14"/>
              </w:rPr>
              <w:br/>
              <w:t>- Datasets from a Brazilian bank</w:t>
            </w:r>
          </w:p>
        </w:tc>
        <w:tc>
          <w:tcPr>
            <w:tcW w:w="625" w:type="pct"/>
            <w:tcBorders>
              <w:top w:val="single" w:sz="2" w:space="0" w:color="auto"/>
              <w:left w:val="nil"/>
              <w:bottom w:val="single" w:sz="2" w:space="0" w:color="auto"/>
              <w:right w:val="nil"/>
            </w:tcBorders>
            <w:shd w:val="clear" w:color="auto" w:fill="auto"/>
          </w:tcPr>
          <w:p w14:paraId="037A0F02" w14:textId="226C7C8F" w:rsidR="00B84E90" w:rsidRPr="00374D52" w:rsidRDefault="00B84E90" w:rsidP="00B84E90">
            <w:pPr>
              <w:pStyle w:val="AppendixLiteratureReviewTable"/>
              <w:rPr>
                <w:sz w:val="14"/>
                <w:szCs w:val="14"/>
              </w:rPr>
            </w:pPr>
            <w:r w:rsidRPr="00374D52">
              <w:rPr>
                <w:sz w:val="14"/>
                <w:szCs w:val="14"/>
              </w:rPr>
              <w:t xml:space="preserve">- Data Splitting </w:t>
            </w:r>
            <w:r w:rsidRPr="00374D52">
              <w:rPr>
                <w:sz w:val="14"/>
                <w:szCs w:val="14"/>
              </w:rPr>
              <w:br/>
              <w:t xml:space="preserve">- Standardization </w:t>
            </w:r>
          </w:p>
        </w:tc>
        <w:tc>
          <w:tcPr>
            <w:tcW w:w="340" w:type="pct"/>
            <w:tcBorders>
              <w:top w:val="single" w:sz="2" w:space="0" w:color="auto"/>
              <w:left w:val="nil"/>
              <w:bottom w:val="single" w:sz="2" w:space="0" w:color="auto"/>
              <w:right w:val="nil"/>
            </w:tcBorders>
            <w:shd w:val="clear" w:color="auto" w:fill="auto"/>
          </w:tcPr>
          <w:p w14:paraId="7C9E74B3" w14:textId="36F3476D" w:rsidR="00B84E90" w:rsidRPr="00374D52" w:rsidRDefault="00B84E90" w:rsidP="00B84E90">
            <w:pPr>
              <w:pStyle w:val="AppendixLiteratureReviewTable"/>
              <w:rPr>
                <w:sz w:val="14"/>
                <w:szCs w:val="14"/>
              </w:rPr>
            </w:pPr>
            <w:r w:rsidRPr="00374D52">
              <w:rPr>
                <w:sz w:val="14"/>
                <w:szCs w:val="14"/>
              </w:rPr>
              <w:t>- AUC PR</w:t>
            </w:r>
            <w:r w:rsidRPr="00374D52">
              <w:rPr>
                <w:sz w:val="14"/>
                <w:szCs w:val="14"/>
              </w:rPr>
              <w:br/>
              <w:t>- Precision</w:t>
            </w:r>
            <w:r w:rsidRPr="00374D52">
              <w:rPr>
                <w:sz w:val="14"/>
                <w:szCs w:val="14"/>
              </w:rPr>
              <w:br/>
              <w:t>- Recall</w:t>
            </w:r>
            <w:r w:rsidRPr="00374D52">
              <w:rPr>
                <w:sz w:val="14"/>
                <w:szCs w:val="14"/>
              </w:rPr>
              <w:br/>
              <w:t>- ROC AUC</w:t>
            </w:r>
            <w:r w:rsidRPr="00374D52">
              <w:rPr>
                <w:sz w:val="14"/>
                <w:szCs w:val="14"/>
              </w:rPr>
              <w:br/>
              <w:t>- F1-Score</w:t>
            </w:r>
          </w:p>
        </w:tc>
        <w:tc>
          <w:tcPr>
            <w:tcW w:w="363" w:type="pct"/>
            <w:tcBorders>
              <w:top w:val="single" w:sz="2" w:space="0" w:color="auto"/>
              <w:left w:val="nil"/>
              <w:bottom w:val="single" w:sz="2" w:space="0" w:color="auto"/>
              <w:right w:val="nil"/>
            </w:tcBorders>
            <w:shd w:val="clear" w:color="auto" w:fill="auto"/>
          </w:tcPr>
          <w:p w14:paraId="65EFE0F9" w14:textId="2E07F365"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Concept Drift</w:t>
            </w:r>
            <w:r w:rsidRPr="00374D52">
              <w:rPr>
                <w:sz w:val="14"/>
                <w:szCs w:val="14"/>
              </w:rPr>
              <w:br/>
              <w:t>- Real-Time Processing</w:t>
            </w:r>
          </w:p>
        </w:tc>
      </w:tr>
      <w:tr w:rsidR="00374D52" w:rsidRPr="00374D52" w14:paraId="43CA077F" w14:textId="77777777" w:rsidTr="00374D52">
        <w:trPr>
          <w:trHeight w:val="20"/>
        </w:trPr>
        <w:tc>
          <w:tcPr>
            <w:tcW w:w="157" w:type="pct"/>
            <w:tcBorders>
              <w:top w:val="single" w:sz="2" w:space="0" w:color="auto"/>
              <w:left w:val="nil"/>
              <w:bottom w:val="single" w:sz="2" w:space="0" w:color="auto"/>
              <w:right w:val="nil"/>
            </w:tcBorders>
          </w:tcPr>
          <w:p w14:paraId="63FF8415" w14:textId="0167B329" w:rsidR="00B84E90" w:rsidRPr="00374D52" w:rsidRDefault="004323A5"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g4fWRpXe","properties":{"formattedCitation":"(Isangediok &amp; Gajamannage, 2022)","plainCitation":"(Isangediok &amp; Gajamannage, 2022)","noteIndex":0},"citationItems":[{"id":645,"uris":["http://zotero.org/users/13346706/items/YBIUA524"],"itemData":{"id":645,"type":"paper-conference","abstract":"Fraud detection is considered to be a challenging task due to the changing nature of fraud patterns over time and the limited availability of fraud examples to learn such sophisticated patterns. Thus, fraud detection with the aid of smart versions of machine learning (ML) tools is essential to assure safety. Fraud detection is a primary ML classification task; however, the optimum performance of the corresponding ML tool relies on the usage of the best hyperparameter values. Moreover, classification under imbalanced classes is quite challenging as it causes poor performance in minority classes, which most ML classification techniques ignore. Thus, we investigate four ML techniques, namely, logistic regression, decision trees, random forest, and extreme gradient boost, that are suitable for handling imbalance classes to maximize recall and simultaneously reduce false negatives. First, these classifiers are trained on two original benchmark unbalanced fraud detection datasets, namely, phishing website URLs and fraudulent credit card transactions. Then, three synthetically balanced datasets are produced for each original data set by implementing the sampling frameworks, namely, random under sampler, synthetic minority oversampling technique (SMOTE), and SMOTE edited nearest neighbor (SMOTEENN). The optimum hyperparameters for all the 16 experiments are revealed using the method RandomzedSearchCV. The validity of the 16 approaches in the context of fraud detection is compared using two benchmark performance metrics, namely, area under the curve of receiver operating characteristics (AUC ROC) and area under the curve of precision and recall (AUC PR). For both phishing website URLs and credit card fraud transaction datasets, the results indicate that extreme gradient boost trained on the original data shows trustworthy performance in the imbalanced dataset and manages to outperform the other three methods in terms of both AUC ROC and AUC PR.","container-title":"2022 IEEE International Conference on Big Data (Big Data)","DOI":"10.1109/BigData55660.2022.10020723","event-place":"Osaka, Japan","event-title":"2022 IEEE International Conference on Big Data (Big Data)","ISBN":"978-1-66548-045-1","language":"en","license":"https://doi.org/10.15223/policy-029","page":"4275-4284","publisher":"IEEE","publisher-place":"Osaka, Japan","source":"DOI.org (Crossref)","title":"Fraud Detection Using Optimized Machine Learning Tools Under Imbalance Classes","URL":"https://ieeexplore.ieee.org/document/10020723/","author":[{"family":"Isangediok","given":"Mary"},{"family":"Gajamannage","given":"Kelum"}],"accessed":{"date-parts":[["2024",4,13]]},"issued":{"date-parts":[["2022",12,17]]}}}],"schema":"https://github.com/citation-style-language/schema/raw/master/csl-citation.json"} </w:instrText>
            </w:r>
            <w:r w:rsidRPr="00374D52">
              <w:rPr>
                <w:b/>
                <w:bCs/>
                <w:sz w:val="14"/>
                <w:szCs w:val="14"/>
              </w:rPr>
              <w:fldChar w:fldCharType="separate"/>
            </w:r>
            <w:r w:rsidR="00374D52" w:rsidRPr="00374D52">
              <w:rPr>
                <w:rFonts w:cs="Times New Roman"/>
                <w:sz w:val="14"/>
                <w:szCs w:val="14"/>
              </w:rPr>
              <w:t>(</w:t>
            </w:r>
            <w:proofErr w:type="spellStart"/>
            <w:r w:rsidR="00374D52" w:rsidRPr="00374D52">
              <w:rPr>
                <w:rFonts w:cs="Times New Roman"/>
                <w:sz w:val="14"/>
                <w:szCs w:val="14"/>
              </w:rPr>
              <w:t>Isangediok</w:t>
            </w:r>
            <w:proofErr w:type="spellEnd"/>
            <w:r w:rsidR="00374D52" w:rsidRPr="00374D52">
              <w:rPr>
                <w:rFonts w:cs="Times New Roman"/>
                <w:sz w:val="14"/>
                <w:szCs w:val="14"/>
              </w:rPr>
              <w:t xml:space="preserve"> &amp; </w:t>
            </w:r>
            <w:proofErr w:type="spellStart"/>
            <w:r w:rsidR="00374D52" w:rsidRPr="00374D52">
              <w:rPr>
                <w:rFonts w:cs="Times New Roman"/>
                <w:sz w:val="14"/>
                <w:szCs w:val="14"/>
              </w:rPr>
              <w:t>Gajamannage</w:t>
            </w:r>
            <w:proofErr w:type="spellEnd"/>
            <w:r w:rsidR="00374D52" w:rsidRPr="00374D52">
              <w:rPr>
                <w:rFonts w:cs="Times New Roman"/>
                <w:sz w:val="14"/>
                <w:szCs w:val="14"/>
              </w:rPr>
              <w:t>, 2022)</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5C7B14E2" w14:textId="02113885" w:rsidR="00B84E90" w:rsidRPr="00374D52" w:rsidRDefault="00B84E90" w:rsidP="00B84E90">
            <w:pPr>
              <w:pStyle w:val="AppendixLiteratureReviewTable"/>
              <w:rPr>
                <w:sz w:val="14"/>
                <w:szCs w:val="14"/>
              </w:rPr>
            </w:pPr>
            <w:r w:rsidRPr="00374D52">
              <w:rPr>
                <w:sz w:val="14"/>
                <w:szCs w:val="14"/>
              </w:rPr>
              <w:t>To investigate the effectiveness of various machine learning (ML) techniques in detecting fraud, particularly focusing on handling class imbalance in fraud detection datasets.</w:t>
            </w:r>
          </w:p>
        </w:tc>
        <w:tc>
          <w:tcPr>
            <w:tcW w:w="283" w:type="pct"/>
            <w:tcBorders>
              <w:top w:val="single" w:sz="2" w:space="0" w:color="auto"/>
              <w:left w:val="nil"/>
              <w:bottom w:val="single" w:sz="2" w:space="0" w:color="auto"/>
              <w:right w:val="nil"/>
            </w:tcBorders>
            <w:shd w:val="clear" w:color="auto" w:fill="auto"/>
          </w:tcPr>
          <w:p w14:paraId="78DD1A95" w14:textId="69B1FD16"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5551C954" w14:textId="6C472CBA"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3DA57774" w14:textId="018BD675" w:rsidR="00B84E90" w:rsidRPr="00374D52" w:rsidRDefault="00B84E90" w:rsidP="00B84E90">
            <w:pPr>
              <w:pStyle w:val="AppendixLiteratureReviewTable"/>
              <w:rPr>
                <w:sz w:val="14"/>
                <w:szCs w:val="14"/>
              </w:rPr>
            </w:pPr>
            <w:r w:rsidRPr="00374D52">
              <w:rPr>
                <w:sz w:val="14"/>
                <w:szCs w:val="14"/>
              </w:rPr>
              <w:t>The XGBoost model trained on the original imbalanced data consistently outperforms other classifiers and resampling techniques in terms of AUC ROC and AUC PR for both phishing website URLs and credit card fraud dataset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0FE4721D" w14:textId="6CAEF5C8"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49FA7543" w14:textId="33714577"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2871640F" w14:textId="1B82A6BF"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21184953" w14:textId="3FCE563B" w:rsidR="00B84E90" w:rsidRPr="00374D52" w:rsidRDefault="00B84E90" w:rsidP="00B84E90">
            <w:pPr>
              <w:pStyle w:val="AppendixLiteratureReviewTable"/>
              <w:rPr>
                <w:sz w:val="14"/>
                <w:szCs w:val="14"/>
              </w:rPr>
            </w:pPr>
            <w:r w:rsidRPr="00374D52">
              <w:rPr>
                <w:sz w:val="14"/>
                <w:szCs w:val="14"/>
              </w:rPr>
              <w:t>- Logistic regression (LR)</w:t>
            </w:r>
            <w:r w:rsidRPr="00374D52">
              <w:rPr>
                <w:sz w:val="14"/>
                <w:szCs w:val="14"/>
              </w:rPr>
              <w:br/>
              <w:t>- Decision Trees (DT)</w:t>
            </w:r>
            <w:r w:rsidRPr="00374D52">
              <w:rPr>
                <w:sz w:val="14"/>
                <w:szCs w:val="14"/>
              </w:rPr>
              <w:br/>
              <w:t>- Random Forest (RF)</w:t>
            </w:r>
            <w:r w:rsidRPr="00374D52">
              <w:rPr>
                <w:sz w:val="14"/>
                <w:szCs w:val="14"/>
              </w:rPr>
              <w:br/>
              <w:t>- Extreme Gradient Boosting (XGBoost)</w:t>
            </w:r>
          </w:p>
        </w:tc>
        <w:tc>
          <w:tcPr>
            <w:tcW w:w="495" w:type="pct"/>
            <w:tcBorders>
              <w:top w:val="single" w:sz="2" w:space="0" w:color="auto"/>
              <w:left w:val="nil"/>
              <w:bottom w:val="single" w:sz="2" w:space="0" w:color="auto"/>
              <w:right w:val="nil"/>
            </w:tcBorders>
            <w:shd w:val="clear" w:color="auto" w:fill="auto"/>
          </w:tcPr>
          <w:p w14:paraId="3BC1BFA2" w14:textId="69CEF81D" w:rsidR="00B84E90" w:rsidRPr="00374D52" w:rsidRDefault="00B84E90" w:rsidP="00B84E90">
            <w:pPr>
              <w:pStyle w:val="AppendixLiteratureReviewTable"/>
              <w:rPr>
                <w:sz w:val="14"/>
                <w:szCs w:val="14"/>
              </w:rPr>
            </w:pPr>
            <w:r w:rsidRPr="00374D52">
              <w:rPr>
                <w:sz w:val="14"/>
                <w:szCs w:val="14"/>
              </w:rPr>
              <w:t>- ULB Machine Learning Group dataset</w:t>
            </w:r>
            <w:r w:rsidRPr="00374D52">
              <w:rPr>
                <w:sz w:val="14"/>
                <w:szCs w:val="14"/>
              </w:rPr>
              <w:br/>
              <w:t>- Phishing Website URLs dataset</w:t>
            </w:r>
          </w:p>
        </w:tc>
        <w:tc>
          <w:tcPr>
            <w:tcW w:w="625" w:type="pct"/>
            <w:tcBorders>
              <w:top w:val="single" w:sz="2" w:space="0" w:color="auto"/>
              <w:left w:val="nil"/>
              <w:bottom w:val="single" w:sz="2" w:space="0" w:color="auto"/>
              <w:right w:val="nil"/>
            </w:tcBorders>
            <w:shd w:val="clear" w:color="auto" w:fill="auto"/>
          </w:tcPr>
          <w:p w14:paraId="12E17276" w14:textId="441152D7" w:rsidR="00B84E90" w:rsidRPr="00374D52" w:rsidRDefault="00B84E90" w:rsidP="00B84E90">
            <w:pPr>
              <w:pStyle w:val="AppendixLiteratureReviewTable"/>
              <w:rPr>
                <w:sz w:val="14"/>
                <w:szCs w:val="14"/>
              </w:rPr>
            </w:pPr>
            <w:r w:rsidRPr="00374D52">
              <w:rPr>
                <w:sz w:val="14"/>
                <w:szCs w:val="14"/>
              </w:rPr>
              <w:t>- Z-scoring to improve model training efficiency</w:t>
            </w:r>
            <w:r w:rsidRPr="00374D52">
              <w:rPr>
                <w:sz w:val="14"/>
                <w:szCs w:val="14"/>
              </w:rPr>
              <w:br/>
              <w:t>- Random Under Sampler (RUS) to balance class distribution</w:t>
            </w:r>
            <w:r w:rsidRPr="00374D52">
              <w:rPr>
                <w:sz w:val="14"/>
                <w:szCs w:val="14"/>
              </w:rPr>
              <w:br/>
              <w:t>- SMOTE (Synthetic Minority Over-sampling Technique) to address the imbalance problem</w:t>
            </w:r>
            <w:r w:rsidRPr="00374D52">
              <w:rPr>
                <w:sz w:val="14"/>
                <w:szCs w:val="14"/>
              </w:rPr>
              <w:br/>
              <w:t>- SMOTE Edited Nearest Neighbor (SMOTEENN) to oversample</w:t>
            </w:r>
          </w:p>
        </w:tc>
        <w:tc>
          <w:tcPr>
            <w:tcW w:w="340" w:type="pct"/>
            <w:tcBorders>
              <w:top w:val="single" w:sz="2" w:space="0" w:color="auto"/>
              <w:left w:val="nil"/>
              <w:bottom w:val="single" w:sz="2" w:space="0" w:color="auto"/>
              <w:right w:val="nil"/>
            </w:tcBorders>
            <w:shd w:val="clear" w:color="auto" w:fill="auto"/>
          </w:tcPr>
          <w:p w14:paraId="6DF0CCB7" w14:textId="67A3E7EE" w:rsidR="00B84E90" w:rsidRPr="00374D52" w:rsidRDefault="00B84E90" w:rsidP="00B84E90">
            <w:pPr>
              <w:pStyle w:val="AppendixLiteratureReviewTable"/>
              <w:rPr>
                <w:sz w:val="14"/>
                <w:szCs w:val="14"/>
              </w:rPr>
            </w:pPr>
            <w:r w:rsidRPr="00374D52">
              <w:rPr>
                <w:sz w:val="14"/>
                <w:szCs w:val="14"/>
              </w:rPr>
              <w:t>- AUC PR</w:t>
            </w:r>
            <w:r w:rsidRPr="00374D52">
              <w:rPr>
                <w:sz w:val="14"/>
                <w:szCs w:val="14"/>
              </w:rPr>
              <w:br/>
              <w:t>- False Positives (FP)</w:t>
            </w:r>
            <w:r w:rsidRPr="00374D52">
              <w:rPr>
                <w:sz w:val="14"/>
                <w:szCs w:val="14"/>
              </w:rPr>
              <w:br/>
              <w:t>- False Negatives (FN)</w:t>
            </w:r>
            <w:r w:rsidRPr="00374D52">
              <w:rPr>
                <w:sz w:val="14"/>
                <w:szCs w:val="14"/>
              </w:rPr>
              <w:br/>
              <w:t>- Precision</w:t>
            </w:r>
            <w:r w:rsidRPr="00374D52">
              <w:rPr>
                <w:sz w:val="14"/>
                <w:szCs w:val="14"/>
              </w:rPr>
              <w:br/>
              <w:t>- Recall</w:t>
            </w:r>
            <w:r w:rsidRPr="00374D52">
              <w:rPr>
                <w:sz w:val="14"/>
                <w:szCs w:val="14"/>
              </w:rPr>
              <w:br/>
              <w:t>- ROC AUC</w:t>
            </w:r>
          </w:p>
        </w:tc>
        <w:tc>
          <w:tcPr>
            <w:tcW w:w="363" w:type="pct"/>
            <w:tcBorders>
              <w:top w:val="single" w:sz="2" w:space="0" w:color="auto"/>
              <w:left w:val="nil"/>
              <w:bottom w:val="single" w:sz="2" w:space="0" w:color="auto"/>
              <w:right w:val="nil"/>
            </w:tcBorders>
            <w:shd w:val="clear" w:color="auto" w:fill="auto"/>
          </w:tcPr>
          <w:p w14:paraId="49EA7CFE" w14:textId="16058FE6" w:rsidR="00B84E90" w:rsidRPr="00374D52" w:rsidRDefault="00B84E90" w:rsidP="00B84E90">
            <w:pPr>
              <w:pStyle w:val="AppendixLiteratureReviewTable"/>
              <w:rPr>
                <w:sz w:val="14"/>
                <w:szCs w:val="14"/>
              </w:rPr>
            </w:pPr>
            <w:r w:rsidRPr="00374D52">
              <w:rPr>
                <w:sz w:val="14"/>
                <w:szCs w:val="14"/>
              </w:rPr>
              <w:t>- Class Imbalance</w:t>
            </w:r>
          </w:p>
        </w:tc>
      </w:tr>
      <w:tr w:rsidR="00374D52" w:rsidRPr="00374D52" w14:paraId="063F23D8" w14:textId="77777777" w:rsidTr="00374D52">
        <w:trPr>
          <w:trHeight w:val="20"/>
        </w:trPr>
        <w:tc>
          <w:tcPr>
            <w:tcW w:w="157" w:type="pct"/>
            <w:tcBorders>
              <w:top w:val="single" w:sz="2" w:space="0" w:color="auto"/>
              <w:left w:val="nil"/>
              <w:bottom w:val="single" w:sz="2" w:space="0" w:color="auto"/>
              <w:right w:val="nil"/>
            </w:tcBorders>
          </w:tcPr>
          <w:p w14:paraId="5C792A87" w14:textId="7B2418EF" w:rsidR="00B84E90" w:rsidRPr="00374D52" w:rsidRDefault="00DF18CB"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ozSCK6qo","properties":{"formattedCitation":"(AbdulSattar &amp; Hammad, 2020)","plainCitation":"(AbdulSattar &amp; Hammad, 2020)","noteIndex":0},"citationItems":[{"id":72,"uris":["http://zotero.org/users/13346706/items/XGUWCVKG"],"itemData":{"id":72,"type":"paper-conference","abstract":"With the advancement of e-commerce, online transactions purchases using credit and debit cards have drastically increased. This has caused a burst in credit and debit card fraud and has become a profoundly significant global issue. Fraud touches every area of our lives and is a growing concern that effects both businesses and customers. As machine learning techniques provide unique and efficient solutions, they are applicable in various types of problems. Recently, machine learning algorithms have been widely applied as a data mining technique for classification problems. In this paper, a binary classification problem is considered where a transaction can be classified as either fraudulent or legitimate transaction. The goal is to classify the transactions using five different machine learning algorithms. The transaction dataset (Task1 and Task2) is preprocessed, and then SGD, DT, RF, J48 and IBk machine learning classifiers are applied. After applying the classifiers, the results are compared to analyze which classifier performs the best. Based on the experimental results, it is found that the accuracy percentage of all the five classifiers for Task1 and Task2 datasets is ranging between 97.78% to 98.1%, with no major difference. As the dataset is highly imbalanced, the kappa statistic value is also considered. For both datasets, the RF classifier had the greatest value of kappa statistics, whereas SGD and J48 had the lowest value for Task1 and Task2, respectively. Other evaluation metrics were also considered for evaluating the performance of the applied classifiers. Overall, these classifiers achieved similar results for Task2 dataset. As negative Kappa statics and MCC values were obtained, the SGD classifier for Task2 dataset had the worst results in comparison. Based on evaluation criteria such as Kappa statistic and MCC values RF outperformed the others for both the datasets.","container-title":"2020 International Conference on Innovation and Intelligence for Informatics, Computing and Technologies (3ICT)","DOI":"10.1109/3ICT51146.2020.9312025","event-place":"Sakheer, Bahrain","event-title":"2020 International Conference on Innovation and Intelligence for Informatics, Computing and Technologies (3ICT)","ISBN":"978-1-72819-673-2","language":"en","page":"1-6","publisher":"IEEE","publisher-place":"Sakheer, Bahrain","source":"DOI.org (Crossref)","title":"Fraudulent Transaction Detection in FinTech using Machine Learning Algorithms","URL":"https://ieeexplore.ieee.org/document/9312025/","author":[{"family":"AbdulSattar","given":"Khadija"},{"family":"Hammad","given":"Mustafa"}],"accessed":{"date-parts":[["2024",1,24]]},"issued":{"date-parts":[["2020",12,20]]}}}],"schema":"https://github.com/citation-style-language/schema/raw/master/csl-citation.json"} </w:instrText>
            </w:r>
            <w:r w:rsidRPr="00374D52">
              <w:rPr>
                <w:b/>
                <w:bCs/>
                <w:sz w:val="14"/>
                <w:szCs w:val="14"/>
              </w:rPr>
              <w:fldChar w:fldCharType="separate"/>
            </w:r>
            <w:r w:rsidR="00374D52" w:rsidRPr="00374D52">
              <w:rPr>
                <w:rFonts w:cs="Times New Roman"/>
                <w:sz w:val="14"/>
                <w:szCs w:val="14"/>
              </w:rPr>
              <w:t>(</w:t>
            </w:r>
            <w:proofErr w:type="spellStart"/>
            <w:r w:rsidR="00374D52" w:rsidRPr="00374D52">
              <w:rPr>
                <w:rFonts w:cs="Times New Roman"/>
                <w:sz w:val="14"/>
                <w:szCs w:val="14"/>
              </w:rPr>
              <w:t>AbdulSattar</w:t>
            </w:r>
            <w:proofErr w:type="spellEnd"/>
            <w:r w:rsidR="00374D52" w:rsidRPr="00374D52">
              <w:rPr>
                <w:rFonts w:cs="Times New Roman"/>
                <w:sz w:val="14"/>
                <w:szCs w:val="14"/>
              </w:rPr>
              <w:t xml:space="preserve"> &amp; Hammad, 2020)</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2F6165F2" w14:textId="6E6E1663" w:rsidR="00B84E90" w:rsidRPr="00374D52" w:rsidRDefault="00B84E90" w:rsidP="00B84E90">
            <w:pPr>
              <w:pStyle w:val="AppendixLiteratureReviewTable"/>
              <w:rPr>
                <w:sz w:val="14"/>
                <w:szCs w:val="14"/>
              </w:rPr>
            </w:pPr>
            <w:r w:rsidRPr="00374D52">
              <w:rPr>
                <w:sz w:val="14"/>
                <w:szCs w:val="14"/>
              </w:rPr>
              <w:t>To classify credit card transactions as either fraudulent or legitimate using five different machine learning algorithms and to evaluate and compare their performance.</w:t>
            </w:r>
          </w:p>
        </w:tc>
        <w:tc>
          <w:tcPr>
            <w:tcW w:w="283" w:type="pct"/>
            <w:tcBorders>
              <w:top w:val="single" w:sz="2" w:space="0" w:color="auto"/>
              <w:left w:val="nil"/>
              <w:bottom w:val="single" w:sz="2" w:space="0" w:color="auto"/>
              <w:right w:val="nil"/>
            </w:tcBorders>
            <w:shd w:val="clear" w:color="auto" w:fill="auto"/>
          </w:tcPr>
          <w:p w14:paraId="4690B3C7" w14:textId="105DB7C6"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384DC258" w14:textId="765FD84E"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1A2576C6" w14:textId="55FA1D13" w:rsidR="00B84E90" w:rsidRPr="00374D52" w:rsidRDefault="00B84E90" w:rsidP="00B84E90">
            <w:pPr>
              <w:pStyle w:val="AppendixLiteratureReviewTable"/>
              <w:rPr>
                <w:sz w:val="14"/>
                <w:szCs w:val="14"/>
              </w:rPr>
            </w:pPr>
            <w:r w:rsidRPr="00374D52">
              <w:rPr>
                <w:sz w:val="14"/>
                <w:szCs w:val="14"/>
              </w:rPr>
              <w:t>Random Forest (RF) consistently showed superior performance based on kappa statistics and MCC values across both datasets. All classifiers achieved high accuracy, but SGD showed the weakest performance in comparison.</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2A4A4460" w14:textId="773A3BBD"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7E2DE46C" w14:textId="7E43AFEB"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41A1035D" w14:textId="05C0D5F7"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590AD1A3" w14:textId="4E9C960D" w:rsidR="00B84E90" w:rsidRPr="00374D52" w:rsidRDefault="00B84E90" w:rsidP="00B84E90">
            <w:pPr>
              <w:pStyle w:val="AppendixLiteratureReviewTable"/>
              <w:rPr>
                <w:sz w:val="14"/>
                <w:szCs w:val="14"/>
              </w:rPr>
            </w:pPr>
            <w:r w:rsidRPr="00374D52">
              <w:rPr>
                <w:sz w:val="14"/>
                <w:szCs w:val="14"/>
              </w:rPr>
              <w:t>- Stochastic Gradient Descent (SGD)</w:t>
            </w:r>
            <w:r w:rsidRPr="00374D52">
              <w:rPr>
                <w:sz w:val="14"/>
                <w:szCs w:val="14"/>
              </w:rPr>
              <w:br/>
              <w:t>- Decision Tree (DT)</w:t>
            </w:r>
            <w:r w:rsidRPr="00374D52">
              <w:rPr>
                <w:sz w:val="14"/>
                <w:szCs w:val="14"/>
              </w:rPr>
              <w:br/>
              <w:t>- Random Forest (RF)</w:t>
            </w:r>
            <w:r w:rsidRPr="00374D52">
              <w:rPr>
                <w:sz w:val="14"/>
                <w:szCs w:val="14"/>
              </w:rPr>
              <w:br/>
              <w:t>- J48 (an implementation of C4.5)</w:t>
            </w:r>
            <w:r w:rsidRPr="00374D52">
              <w:rPr>
                <w:sz w:val="14"/>
                <w:szCs w:val="14"/>
              </w:rPr>
              <w:br/>
            </w:r>
            <w:r w:rsidRPr="00374D52">
              <w:rPr>
                <w:sz w:val="14"/>
                <w:szCs w:val="14"/>
              </w:rPr>
              <w:lastRenderedPageBreak/>
              <w:t>- Instance Based-k (</w:t>
            </w:r>
            <w:proofErr w:type="spellStart"/>
            <w:r w:rsidRPr="00374D52">
              <w:rPr>
                <w:sz w:val="14"/>
                <w:szCs w:val="14"/>
              </w:rPr>
              <w:t>IBk</w:t>
            </w:r>
            <w:proofErr w:type="spellEnd"/>
            <w:r w:rsidRPr="00374D52">
              <w:rPr>
                <w:sz w:val="14"/>
                <w:szCs w:val="14"/>
              </w:rPr>
              <w:t>)</w:t>
            </w:r>
          </w:p>
        </w:tc>
        <w:tc>
          <w:tcPr>
            <w:tcW w:w="495" w:type="pct"/>
            <w:tcBorders>
              <w:top w:val="single" w:sz="2" w:space="0" w:color="auto"/>
              <w:left w:val="nil"/>
              <w:bottom w:val="single" w:sz="2" w:space="0" w:color="auto"/>
              <w:right w:val="nil"/>
            </w:tcBorders>
            <w:shd w:val="clear" w:color="auto" w:fill="auto"/>
          </w:tcPr>
          <w:p w14:paraId="0F1945AA" w14:textId="68355A98" w:rsidR="00B84E90" w:rsidRPr="00374D52" w:rsidRDefault="00B84E90" w:rsidP="00B84E90">
            <w:pPr>
              <w:pStyle w:val="AppendixLiteratureReviewTable"/>
              <w:rPr>
                <w:sz w:val="14"/>
                <w:szCs w:val="14"/>
              </w:rPr>
            </w:pPr>
            <w:r w:rsidRPr="00374D52">
              <w:rPr>
                <w:sz w:val="14"/>
                <w:szCs w:val="14"/>
              </w:rPr>
              <w:lastRenderedPageBreak/>
              <w:t>- UCSD-FICO dataset</w:t>
            </w:r>
          </w:p>
        </w:tc>
        <w:tc>
          <w:tcPr>
            <w:tcW w:w="625" w:type="pct"/>
            <w:tcBorders>
              <w:top w:val="single" w:sz="2" w:space="0" w:color="auto"/>
              <w:left w:val="nil"/>
              <w:bottom w:val="single" w:sz="2" w:space="0" w:color="auto"/>
              <w:right w:val="nil"/>
            </w:tcBorders>
            <w:shd w:val="clear" w:color="auto" w:fill="auto"/>
          </w:tcPr>
          <w:p w14:paraId="5792505D" w14:textId="61E16C4F" w:rsidR="00B84E90" w:rsidRPr="00374D52" w:rsidRDefault="00B84E90" w:rsidP="00B84E90">
            <w:pPr>
              <w:pStyle w:val="AppendixLiteratureReviewTable"/>
              <w:rPr>
                <w:sz w:val="14"/>
                <w:szCs w:val="14"/>
              </w:rPr>
            </w:pPr>
            <w:r w:rsidRPr="00374D52">
              <w:rPr>
                <w:sz w:val="14"/>
                <w:szCs w:val="14"/>
              </w:rPr>
              <w:t>- Organizing the original dataset and removing uncommon attributes</w:t>
            </w:r>
            <w:r w:rsidRPr="00374D52">
              <w:rPr>
                <w:sz w:val="14"/>
                <w:szCs w:val="14"/>
              </w:rPr>
              <w:br/>
              <w:t>- Reducing the original 20 attributes to 16 for analysis</w:t>
            </w:r>
            <w:r w:rsidRPr="00374D52">
              <w:rPr>
                <w:sz w:val="14"/>
                <w:szCs w:val="14"/>
              </w:rPr>
              <w:br/>
              <w:t>- Dataset Splitting</w:t>
            </w:r>
          </w:p>
        </w:tc>
        <w:tc>
          <w:tcPr>
            <w:tcW w:w="340" w:type="pct"/>
            <w:tcBorders>
              <w:top w:val="single" w:sz="2" w:space="0" w:color="auto"/>
              <w:left w:val="nil"/>
              <w:bottom w:val="single" w:sz="2" w:space="0" w:color="auto"/>
              <w:right w:val="nil"/>
            </w:tcBorders>
            <w:shd w:val="clear" w:color="auto" w:fill="auto"/>
          </w:tcPr>
          <w:p w14:paraId="2321F62D" w14:textId="2004EC8A"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Confusion Matrix</w:t>
            </w:r>
            <w:r w:rsidRPr="00374D52">
              <w:rPr>
                <w:sz w:val="14"/>
                <w:szCs w:val="14"/>
              </w:rPr>
              <w:br/>
              <w:t>- F1-Score</w:t>
            </w:r>
            <w:r w:rsidRPr="00374D52">
              <w:rPr>
                <w:sz w:val="14"/>
                <w:szCs w:val="14"/>
              </w:rPr>
              <w:br/>
              <w:t>- Kappa</w:t>
            </w:r>
            <w:r w:rsidRPr="00374D52">
              <w:rPr>
                <w:sz w:val="14"/>
                <w:szCs w:val="14"/>
              </w:rPr>
              <w:br/>
              <w:t>- MAE</w:t>
            </w:r>
            <w:r w:rsidRPr="00374D52">
              <w:rPr>
                <w:sz w:val="14"/>
                <w:szCs w:val="14"/>
              </w:rPr>
              <w:br/>
              <w:t>- MCC</w:t>
            </w:r>
            <w:r w:rsidRPr="00374D52">
              <w:rPr>
                <w:sz w:val="14"/>
                <w:szCs w:val="14"/>
              </w:rPr>
              <w:br/>
              <w:t>- Precision</w:t>
            </w:r>
            <w:r w:rsidRPr="00374D52">
              <w:rPr>
                <w:sz w:val="14"/>
                <w:szCs w:val="14"/>
              </w:rPr>
              <w:br/>
            </w:r>
            <w:r w:rsidRPr="00374D52">
              <w:rPr>
                <w:sz w:val="14"/>
                <w:szCs w:val="14"/>
              </w:rPr>
              <w:lastRenderedPageBreak/>
              <w:t>- Recall</w:t>
            </w:r>
            <w:r w:rsidRPr="00374D52">
              <w:rPr>
                <w:sz w:val="14"/>
                <w:szCs w:val="14"/>
              </w:rPr>
              <w:br/>
              <w:t>- RMSE</w:t>
            </w:r>
          </w:p>
        </w:tc>
        <w:tc>
          <w:tcPr>
            <w:tcW w:w="363" w:type="pct"/>
            <w:tcBorders>
              <w:top w:val="single" w:sz="2" w:space="0" w:color="auto"/>
              <w:left w:val="nil"/>
              <w:bottom w:val="single" w:sz="2" w:space="0" w:color="auto"/>
              <w:right w:val="nil"/>
            </w:tcBorders>
            <w:shd w:val="clear" w:color="auto" w:fill="auto"/>
          </w:tcPr>
          <w:p w14:paraId="68EDCF86" w14:textId="77F33BCD" w:rsidR="00B84E90" w:rsidRPr="00374D52" w:rsidRDefault="00B84E90" w:rsidP="00B84E90">
            <w:pPr>
              <w:pStyle w:val="AppendixLiteratureReviewTable"/>
              <w:rPr>
                <w:sz w:val="14"/>
                <w:szCs w:val="14"/>
              </w:rPr>
            </w:pPr>
            <w:r w:rsidRPr="00374D52">
              <w:rPr>
                <w:sz w:val="14"/>
                <w:szCs w:val="14"/>
              </w:rPr>
              <w:lastRenderedPageBreak/>
              <w:t>- Class Imbalance</w:t>
            </w:r>
          </w:p>
        </w:tc>
      </w:tr>
      <w:tr w:rsidR="00374D52" w:rsidRPr="00374D52" w14:paraId="4282AE59" w14:textId="77777777" w:rsidTr="00374D52">
        <w:trPr>
          <w:trHeight w:val="20"/>
        </w:trPr>
        <w:tc>
          <w:tcPr>
            <w:tcW w:w="157" w:type="pct"/>
            <w:tcBorders>
              <w:top w:val="single" w:sz="2" w:space="0" w:color="auto"/>
              <w:left w:val="nil"/>
              <w:bottom w:val="single" w:sz="2" w:space="0" w:color="auto"/>
              <w:right w:val="nil"/>
            </w:tcBorders>
          </w:tcPr>
          <w:p w14:paraId="0443D61C" w14:textId="38034B28" w:rsidR="00B84E90" w:rsidRPr="00374D52" w:rsidRDefault="00DF18CB"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kbAZuzye","properties":{"formattedCitation":"(Alamri &amp; Ykhlef, 2024)","plainCitation":"(Alamri &amp; Ykhlef, 2024)","noteIndex":0},"citationItems":[{"id":318,"uris":["http://zotero.org/users/13346706/items/AFH2W9FR"],"itemData":{"id":318,"type":"article-journal","abstract":"Recent developments in the use of credit cards for a range of daily life activities have increased credit card fraud and caused huge financial losses for individuals and financial institutions. Most credit card frauds are conducted online through illegal payment authorizations by data breaches, phishing, or scams. Many solutions have been suggested for this issue, but they all face the major challenge of building an effective detection model using highly imbalanced class data. Most sampling techniques used for class imbalance have limitations, such as overlapping and overfitting, which cause inaccurate learning and are slowed down by noisy features. Herein, a hybrid Tomek links BIRCH Clustering Borderline SMOTE (BCBSMOTE) sampling method is proposed to balance a highly skewed credit card transaction dataset. First, Tomek links were used to undersample majority instances and remove noise, and then BIRCH clustering was applied to cluster the data and oversample minority instances using B-SMOTE. The credit card fraud-detection model was run using a random forest (RF) classifier. The proposed method achieved a higher F1-score (85.20%) than the baseline sampling techniques tested for comparison. Because of the enormous number of credit card transactions, there was still a small false-positive rate. The proposed method improves the detection performance owing to the well-organized balancing of the dataset.","container-title":"IEEE Access","DOI":"10.1109/ACCESS.2024.3357091","ISSN":"2169-3536","journalAbbreviation":"IEEE Access","language":"en","page":"14050-14060","source":"DOI.org (Crossref)","title":"Hybrid Undersampling and Oversampling for Handling Imbalanced Credit Card Data","URL":"https://ieeexplore.ieee.org/document/10411884/","volume":"12","author":[{"family":"Alamri","given":"Maram"},{"family":"Ykhlef","given":"Mourad"}],"accessed":{"date-parts":[["2024",3,19]]},"issued":{"date-parts":[["2024"]]}}}],"schema":"https://github.com/citation-style-language/schema/raw/master/csl-citation.json"} </w:instrText>
            </w:r>
            <w:r w:rsidRPr="00374D52">
              <w:rPr>
                <w:b/>
                <w:bCs/>
                <w:sz w:val="14"/>
                <w:szCs w:val="14"/>
              </w:rPr>
              <w:fldChar w:fldCharType="separate"/>
            </w:r>
            <w:r w:rsidR="00374D52" w:rsidRPr="00374D52">
              <w:rPr>
                <w:rFonts w:cs="Times New Roman"/>
                <w:sz w:val="14"/>
                <w:szCs w:val="14"/>
              </w:rPr>
              <w:t>(</w:t>
            </w:r>
            <w:proofErr w:type="spellStart"/>
            <w:r w:rsidR="00374D52" w:rsidRPr="00374D52">
              <w:rPr>
                <w:rFonts w:cs="Times New Roman"/>
                <w:sz w:val="14"/>
                <w:szCs w:val="14"/>
              </w:rPr>
              <w:t>Alamri</w:t>
            </w:r>
            <w:proofErr w:type="spellEnd"/>
            <w:r w:rsidR="00374D52" w:rsidRPr="00374D52">
              <w:rPr>
                <w:rFonts w:cs="Times New Roman"/>
                <w:sz w:val="14"/>
                <w:szCs w:val="14"/>
              </w:rPr>
              <w:t xml:space="preserve"> &amp; </w:t>
            </w:r>
            <w:proofErr w:type="spellStart"/>
            <w:r w:rsidR="00374D52" w:rsidRPr="00374D52">
              <w:rPr>
                <w:rFonts w:cs="Times New Roman"/>
                <w:sz w:val="14"/>
                <w:szCs w:val="14"/>
              </w:rPr>
              <w:t>Ykhlef</w:t>
            </w:r>
            <w:proofErr w:type="spellEnd"/>
            <w:r w:rsidR="00374D52" w:rsidRPr="00374D52">
              <w:rPr>
                <w:rFonts w:cs="Times New Roman"/>
                <w:sz w:val="14"/>
                <w:szCs w:val="14"/>
              </w:rPr>
              <w:t>, 2024)</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39799DCE" w14:textId="494A273A" w:rsidR="00B84E90" w:rsidRPr="00374D52" w:rsidRDefault="00B84E90" w:rsidP="00B84E90">
            <w:pPr>
              <w:pStyle w:val="AppendixLiteratureReviewTable"/>
              <w:rPr>
                <w:sz w:val="14"/>
                <w:szCs w:val="14"/>
              </w:rPr>
            </w:pPr>
            <w:r w:rsidRPr="00374D52">
              <w:rPr>
                <w:sz w:val="14"/>
                <w:szCs w:val="14"/>
              </w:rPr>
              <w:t>To address the challenge of credit card fraud detection, focusing on the issues posed by highly imbalanced datasets.</w:t>
            </w:r>
          </w:p>
        </w:tc>
        <w:tc>
          <w:tcPr>
            <w:tcW w:w="283" w:type="pct"/>
            <w:tcBorders>
              <w:top w:val="single" w:sz="2" w:space="0" w:color="auto"/>
              <w:left w:val="nil"/>
              <w:bottom w:val="single" w:sz="2" w:space="0" w:color="auto"/>
              <w:right w:val="nil"/>
            </w:tcBorders>
            <w:shd w:val="clear" w:color="auto" w:fill="auto"/>
          </w:tcPr>
          <w:p w14:paraId="09A7B311" w14:textId="3CCFAA5F"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018D54BE" w14:textId="05C7D13D"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25F8AE07" w14:textId="5DB2B2A7" w:rsidR="00B84E90" w:rsidRPr="00374D52" w:rsidRDefault="00B84E90" w:rsidP="00B84E90">
            <w:pPr>
              <w:pStyle w:val="AppendixLiteratureReviewTable"/>
              <w:rPr>
                <w:sz w:val="14"/>
                <w:szCs w:val="14"/>
              </w:rPr>
            </w:pPr>
            <w:r w:rsidRPr="00374D52">
              <w:rPr>
                <w:sz w:val="14"/>
                <w:szCs w:val="14"/>
              </w:rPr>
              <w:t>The proposed hybrid sampling method, which combines Tomek links for undersampling and BIRCH clustering with Borderline-SMOTE (BCBSMOTE) for oversampling, outperforms existing sampling technique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50391471" w14:textId="2B7C91ED"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38D2067C" w14:textId="51DD277E"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6C4F9384" w14:textId="2C40E08B"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43DB324D" w14:textId="037A8438" w:rsidR="00B84E90" w:rsidRPr="00374D52" w:rsidRDefault="00B84E90" w:rsidP="00B84E90">
            <w:pPr>
              <w:pStyle w:val="AppendixLiteratureReviewTable"/>
              <w:rPr>
                <w:sz w:val="14"/>
                <w:szCs w:val="14"/>
              </w:rPr>
            </w:pPr>
            <w:r w:rsidRPr="00374D52">
              <w:rPr>
                <w:sz w:val="14"/>
                <w:szCs w:val="14"/>
              </w:rPr>
              <w:t>- Random Forest</w:t>
            </w:r>
          </w:p>
        </w:tc>
        <w:tc>
          <w:tcPr>
            <w:tcW w:w="495" w:type="pct"/>
            <w:tcBorders>
              <w:top w:val="single" w:sz="2" w:space="0" w:color="auto"/>
              <w:left w:val="nil"/>
              <w:bottom w:val="single" w:sz="2" w:space="0" w:color="auto"/>
              <w:right w:val="nil"/>
            </w:tcBorders>
            <w:shd w:val="clear" w:color="auto" w:fill="auto"/>
          </w:tcPr>
          <w:p w14:paraId="4B259DD9" w14:textId="0E2EFA71" w:rsidR="00B84E90" w:rsidRPr="00374D52" w:rsidRDefault="00B84E90" w:rsidP="00B84E90">
            <w:pPr>
              <w:pStyle w:val="AppendixLiteratureReviewTable"/>
              <w:rPr>
                <w:sz w:val="14"/>
                <w:szCs w:val="14"/>
              </w:rPr>
            </w:pPr>
            <w:r w:rsidRPr="00374D52">
              <w:rPr>
                <w:sz w:val="14"/>
                <w:szCs w:val="14"/>
              </w:rPr>
              <w:t>- Synthetic dataset (</w:t>
            </w:r>
            <w:proofErr w:type="spellStart"/>
            <w:r w:rsidRPr="00374D52">
              <w:rPr>
                <w:sz w:val="14"/>
                <w:szCs w:val="14"/>
              </w:rPr>
              <w:t>PaySim</w:t>
            </w:r>
            <w:proofErr w:type="spellEnd"/>
            <w:r w:rsidRPr="00374D52">
              <w:rPr>
                <w:sz w:val="14"/>
                <w:szCs w:val="14"/>
              </w:rPr>
              <w:t>)</w:t>
            </w:r>
          </w:p>
        </w:tc>
        <w:tc>
          <w:tcPr>
            <w:tcW w:w="625" w:type="pct"/>
            <w:tcBorders>
              <w:top w:val="single" w:sz="2" w:space="0" w:color="auto"/>
              <w:left w:val="nil"/>
              <w:bottom w:val="single" w:sz="2" w:space="0" w:color="auto"/>
              <w:right w:val="nil"/>
            </w:tcBorders>
            <w:shd w:val="clear" w:color="auto" w:fill="auto"/>
          </w:tcPr>
          <w:p w14:paraId="7D255A8E" w14:textId="3B4A66F7" w:rsidR="00B84E90" w:rsidRPr="00374D52" w:rsidRDefault="00B84E90" w:rsidP="00B84E90">
            <w:pPr>
              <w:pStyle w:val="AppendixLiteratureReviewTable"/>
              <w:rPr>
                <w:sz w:val="14"/>
                <w:szCs w:val="14"/>
              </w:rPr>
            </w:pPr>
            <w:r w:rsidRPr="00374D52">
              <w:rPr>
                <w:sz w:val="14"/>
                <w:szCs w:val="14"/>
              </w:rPr>
              <w:t>- Data Cleaning</w:t>
            </w:r>
            <w:r w:rsidRPr="00374D52">
              <w:rPr>
                <w:sz w:val="14"/>
                <w:szCs w:val="14"/>
              </w:rPr>
              <w:br/>
              <w:t>- Exploratory Data Analysis (EDA)</w:t>
            </w:r>
            <w:r w:rsidRPr="00374D52">
              <w:rPr>
                <w:sz w:val="14"/>
                <w:szCs w:val="14"/>
              </w:rPr>
              <w:br/>
              <w:t>- Tomek Links to reduce undersampling</w:t>
            </w:r>
            <w:r w:rsidRPr="00374D52">
              <w:rPr>
                <w:sz w:val="14"/>
                <w:szCs w:val="14"/>
              </w:rPr>
              <w:br/>
              <w:t>- BCBSMOTE to enhance the representation of the minority class</w:t>
            </w:r>
          </w:p>
        </w:tc>
        <w:tc>
          <w:tcPr>
            <w:tcW w:w="340" w:type="pct"/>
            <w:tcBorders>
              <w:top w:val="single" w:sz="2" w:space="0" w:color="auto"/>
              <w:left w:val="nil"/>
              <w:bottom w:val="single" w:sz="2" w:space="0" w:color="auto"/>
              <w:right w:val="nil"/>
            </w:tcBorders>
            <w:shd w:val="clear" w:color="auto" w:fill="auto"/>
          </w:tcPr>
          <w:p w14:paraId="1D0FF9CA" w14:textId="305CE820"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AUPRCC</w:t>
            </w:r>
            <w:r w:rsidRPr="00374D52">
              <w:rPr>
                <w:sz w:val="14"/>
                <w:szCs w:val="14"/>
              </w:rPr>
              <w:br/>
              <w:t>- Confusion Matrix</w:t>
            </w:r>
            <w:r w:rsidRPr="00374D52">
              <w:rPr>
                <w:sz w:val="14"/>
                <w:szCs w:val="14"/>
              </w:rPr>
              <w:br/>
              <w:t>- F1-Score</w:t>
            </w:r>
            <w:r w:rsidRPr="00374D52">
              <w:rPr>
                <w:sz w:val="14"/>
                <w:szCs w:val="14"/>
              </w:rPr>
              <w:br/>
              <w:t>- Precision</w:t>
            </w:r>
            <w:r w:rsidRPr="00374D52">
              <w:rPr>
                <w:sz w:val="14"/>
                <w:szCs w:val="14"/>
              </w:rPr>
              <w:br/>
              <w:t>- Recall</w:t>
            </w:r>
            <w:r w:rsidRPr="00374D52">
              <w:rPr>
                <w:sz w:val="14"/>
                <w:szCs w:val="14"/>
              </w:rPr>
              <w:br/>
              <w:t>- ROC AUC</w:t>
            </w:r>
          </w:p>
        </w:tc>
        <w:tc>
          <w:tcPr>
            <w:tcW w:w="363" w:type="pct"/>
            <w:tcBorders>
              <w:top w:val="single" w:sz="2" w:space="0" w:color="auto"/>
              <w:left w:val="nil"/>
              <w:bottom w:val="single" w:sz="2" w:space="0" w:color="auto"/>
              <w:right w:val="nil"/>
            </w:tcBorders>
            <w:shd w:val="clear" w:color="auto" w:fill="auto"/>
          </w:tcPr>
          <w:p w14:paraId="08EE8C22" w14:textId="7741D7A8"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Missing values</w:t>
            </w:r>
            <w:r w:rsidRPr="00374D52">
              <w:rPr>
                <w:sz w:val="14"/>
                <w:szCs w:val="14"/>
              </w:rPr>
              <w:br/>
              <w:t>- Noisy data</w:t>
            </w:r>
            <w:r w:rsidRPr="00374D52">
              <w:rPr>
                <w:sz w:val="14"/>
                <w:szCs w:val="14"/>
              </w:rPr>
              <w:br/>
              <w:t>- Overfitting</w:t>
            </w:r>
          </w:p>
        </w:tc>
      </w:tr>
      <w:tr w:rsidR="00374D52" w:rsidRPr="00374D52" w14:paraId="4CC126E4" w14:textId="77777777" w:rsidTr="00374D52">
        <w:trPr>
          <w:trHeight w:val="20"/>
        </w:trPr>
        <w:tc>
          <w:tcPr>
            <w:tcW w:w="157" w:type="pct"/>
            <w:tcBorders>
              <w:top w:val="single" w:sz="2" w:space="0" w:color="auto"/>
              <w:left w:val="nil"/>
              <w:bottom w:val="single" w:sz="2" w:space="0" w:color="auto"/>
              <w:right w:val="nil"/>
            </w:tcBorders>
          </w:tcPr>
          <w:p w14:paraId="07E7A370" w14:textId="28E2A381" w:rsidR="00B84E90" w:rsidRPr="00374D52" w:rsidRDefault="00122662"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qx0FoeMx","properties":{"formattedCitation":"(Jadhav et al., 2022)","plainCitation":"(Jadhav et al., 2022)","noteIndex":0},"citationItems":[{"id":644,"uris":["http://zotero.org/users/13346706/items/JSPQ874V"],"itemData":{"id":644,"type":"paper-conference","abstract":"Ever since the existence of e commerce payments systems came into being, people have found new ways to access someone’s credentials illegally. This is a major issue in current era as more and more transactions are being done online. Every year fraud cost generated in the economy is more than $4 trillion internationally. This is not surprising, as the return on investment for fraud detection and prevention is massive. Cybercrime specialists estimate that an investment of 1 million dollars into fraud or attack can net up to $100 million. Financial institutions such as commercial and investment banks operations are increasingly being targeted and require some method to handle and support the progress of credit card fraud detection. To avoid fraud and to secure transactions systems they require some advanced technology that support the use of artificial intelligence (AI) and machine learning (ML) approaches to stay one step ahead of criminals. Being a classification type problem, we propose a ML model incorporating XGBoost algorithm along with SMOTE analysis. Our aim is to minimize the number of fraudulent transactions being predicted as legitimate transactions as the gravity of these type of errors outweighs that of the other in a real world scenario.","container-title":"2022 IEEE 7th International conference for Convergence in Technology (I2CT)","DOI":"10.1109/I2CT54291.2022.9824165","event-place":"Mumbai, India","event-title":"2022 IEEE 7th International conference for Convergence in Technology (I2CT)","ISBN":"978-1-66542-168-3","language":"en","license":"https://doi.org/10.15223/policy-029","page":"1-4","publisher":"IEEE","publisher-place":"Mumbai, India","source":"DOI.org (Crossref)","title":"Identification of Fraudulent Credit Card transactions using Machine Learning Algorithms","URL":"https://ieeexplore.ieee.org/document/9824165/","author":[{"family":"Jadhav","given":"P. A."},{"family":"Lalwani","given":"Urvashi"},{"family":"Gour","given":"Ayush"},{"family":"Shayan","given":"Mohammad"},{"family":"Motwani","given":"Shubham"}],"accessed":{"date-parts":[["2024",4,13]]},"issued":{"date-parts":[["2022",4,7]]}}}],"schema":"https://github.com/citation-style-language/schema/raw/master/csl-citation.json"} </w:instrText>
            </w:r>
            <w:r w:rsidRPr="00374D52">
              <w:rPr>
                <w:b/>
                <w:bCs/>
                <w:sz w:val="14"/>
                <w:szCs w:val="14"/>
              </w:rPr>
              <w:fldChar w:fldCharType="separate"/>
            </w:r>
            <w:r w:rsidR="00374D52" w:rsidRPr="00374D52">
              <w:rPr>
                <w:rFonts w:cs="Times New Roman"/>
                <w:sz w:val="14"/>
                <w:szCs w:val="14"/>
              </w:rPr>
              <w:t>(Jadhav et al., 2022)</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5C75BA5B" w14:textId="33FB458A" w:rsidR="00B84E90" w:rsidRPr="00374D52" w:rsidRDefault="00B84E90" w:rsidP="00B84E90">
            <w:pPr>
              <w:pStyle w:val="AppendixLiteratureReviewTable"/>
              <w:rPr>
                <w:sz w:val="14"/>
                <w:szCs w:val="14"/>
              </w:rPr>
            </w:pPr>
            <w:r w:rsidRPr="00374D52">
              <w:rPr>
                <w:sz w:val="14"/>
                <w:szCs w:val="14"/>
              </w:rPr>
              <w:t>To develop an advanced machine learning model using XGBoost and SMOTE analysis to improve the detection and reduction of fraudulent credit card transactions.</w:t>
            </w:r>
          </w:p>
        </w:tc>
        <w:tc>
          <w:tcPr>
            <w:tcW w:w="283" w:type="pct"/>
            <w:tcBorders>
              <w:top w:val="single" w:sz="2" w:space="0" w:color="auto"/>
              <w:left w:val="nil"/>
              <w:bottom w:val="single" w:sz="2" w:space="0" w:color="auto"/>
              <w:right w:val="nil"/>
            </w:tcBorders>
            <w:shd w:val="clear" w:color="auto" w:fill="auto"/>
          </w:tcPr>
          <w:p w14:paraId="2B7B1784" w14:textId="49A77C33"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2C41F05B" w14:textId="39548BCA"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78AE9EE2" w14:textId="7B83A75C" w:rsidR="00B84E90" w:rsidRPr="00374D52" w:rsidRDefault="00B84E90" w:rsidP="00B84E90">
            <w:pPr>
              <w:pStyle w:val="AppendixLiteratureReviewTable"/>
              <w:rPr>
                <w:sz w:val="14"/>
                <w:szCs w:val="14"/>
              </w:rPr>
            </w:pPr>
            <w:r w:rsidRPr="00374D52">
              <w:rPr>
                <w:sz w:val="14"/>
                <w:szCs w:val="14"/>
              </w:rPr>
              <w:t>The application of SMOTE significantly improved the model's ability to detect fraudulent transactions with fewer false negatives, which are more critical in fraud detection scenario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5E123D69" w14:textId="04B8729B"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7CCAC1FA" w14:textId="4FF3112F"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0980960D" w14:textId="3AE70600"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25091883" w14:textId="4FB80D40" w:rsidR="00B84E90" w:rsidRPr="00374D52" w:rsidRDefault="00B84E90" w:rsidP="00B84E90">
            <w:pPr>
              <w:pStyle w:val="AppendixLiteratureReviewTable"/>
              <w:rPr>
                <w:sz w:val="14"/>
                <w:szCs w:val="14"/>
              </w:rPr>
            </w:pPr>
            <w:r w:rsidRPr="00374D52">
              <w:rPr>
                <w:sz w:val="14"/>
                <w:szCs w:val="14"/>
              </w:rPr>
              <w:t>- XGBoost</w:t>
            </w:r>
          </w:p>
        </w:tc>
        <w:tc>
          <w:tcPr>
            <w:tcW w:w="495" w:type="pct"/>
            <w:tcBorders>
              <w:top w:val="single" w:sz="2" w:space="0" w:color="auto"/>
              <w:left w:val="nil"/>
              <w:bottom w:val="single" w:sz="2" w:space="0" w:color="auto"/>
              <w:right w:val="nil"/>
            </w:tcBorders>
            <w:shd w:val="clear" w:color="auto" w:fill="auto"/>
          </w:tcPr>
          <w:p w14:paraId="68FE1E5F" w14:textId="62E12E5C" w:rsidR="00B84E90" w:rsidRPr="00374D52" w:rsidRDefault="00B84E90" w:rsidP="00B84E90">
            <w:pPr>
              <w:pStyle w:val="AppendixLiteratureReviewTable"/>
              <w:rPr>
                <w:sz w:val="14"/>
                <w:szCs w:val="14"/>
              </w:rPr>
            </w:pPr>
            <w:r w:rsidRPr="00374D52">
              <w:rPr>
                <w:sz w:val="14"/>
                <w:szCs w:val="14"/>
              </w:rPr>
              <w:t>- Fraud detection dataset of European cardholders from Kaggle</w:t>
            </w:r>
          </w:p>
        </w:tc>
        <w:tc>
          <w:tcPr>
            <w:tcW w:w="625" w:type="pct"/>
            <w:tcBorders>
              <w:top w:val="single" w:sz="2" w:space="0" w:color="auto"/>
              <w:left w:val="nil"/>
              <w:bottom w:val="single" w:sz="2" w:space="0" w:color="auto"/>
              <w:right w:val="nil"/>
            </w:tcBorders>
            <w:shd w:val="clear" w:color="auto" w:fill="auto"/>
          </w:tcPr>
          <w:p w14:paraId="77E018F8" w14:textId="73BC5EA7" w:rsidR="00B84E90" w:rsidRPr="00374D52" w:rsidRDefault="00B84E90" w:rsidP="00B84E90">
            <w:pPr>
              <w:pStyle w:val="AppendixLiteratureReviewTable"/>
              <w:rPr>
                <w:sz w:val="14"/>
                <w:szCs w:val="14"/>
              </w:rPr>
            </w:pPr>
            <w:r w:rsidRPr="00374D52">
              <w:rPr>
                <w:sz w:val="14"/>
                <w:szCs w:val="14"/>
              </w:rPr>
              <w:t>- Scaling</w:t>
            </w:r>
            <w:r w:rsidRPr="00374D52">
              <w:rPr>
                <w:sz w:val="14"/>
                <w:szCs w:val="14"/>
              </w:rPr>
              <w:br/>
              <w:t>- SMOTE (Synthetic Minority Over-sampling Technique) to address the imbalance problem</w:t>
            </w:r>
          </w:p>
        </w:tc>
        <w:tc>
          <w:tcPr>
            <w:tcW w:w="340" w:type="pct"/>
            <w:tcBorders>
              <w:top w:val="single" w:sz="2" w:space="0" w:color="auto"/>
              <w:left w:val="nil"/>
              <w:bottom w:val="single" w:sz="2" w:space="0" w:color="auto"/>
              <w:right w:val="nil"/>
            </w:tcBorders>
            <w:shd w:val="clear" w:color="auto" w:fill="auto"/>
          </w:tcPr>
          <w:p w14:paraId="6B2AE8F6" w14:textId="1C8827B4"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Precision</w:t>
            </w:r>
            <w:r w:rsidRPr="00374D52">
              <w:rPr>
                <w:sz w:val="14"/>
                <w:szCs w:val="14"/>
              </w:rPr>
              <w:br/>
              <w:t>- Recall</w:t>
            </w:r>
            <w:r w:rsidRPr="00374D52">
              <w:rPr>
                <w:sz w:val="14"/>
                <w:szCs w:val="14"/>
              </w:rPr>
              <w:br/>
              <w:t>- ROC AUC</w:t>
            </w:r>
          </w:p>
        </w:tc>
        <w:tc>
          <w:tcPr>
            <w:tcW w:w="363" w:type="pct"/>
            <w:tcBorders>
              <w:top w:val="single" w:sz="2" w:space="0" w:color="auto"/>
              <w:left w:val="nil"/>
              <w:bottom w:val="single" w:sz="2" w:space="0" w:color="auto"/>
              <w:right w:val="nil"/>
            </w:tcBorders>
            <w:shd w:val="clear" w:color="auto" w:fill="auto"/>
          </w:tcPr>
          <w:p w14:paraId="683823C5" w14:textId="2E67E1C2" w:rsidR="00B84E90" w:rsidRPr="00374D52" w:rsidRDefault="00B84E90" w:rsidP="00B84E90">
            <w:pPr>
              <w:pStyle w:val="AppendixLiteratureReviewTable"/>
              <w:rPr>
                <w:sz w:val="14"/>
                <w:szCs w:val="14"/>
              </w:rPr>
            </w:pPr>
            <w:r w:rsidRPr="00374D52">
              <w:rPr>
                <w:sz w:val="14"/>
                <w:szCs w:val="14"/>
              </w:rPr>
              <w:t>- Class Imbalance</w:t>
            </w:r>
          </w:p>
        </w:tc>
      </w:tr>
      <w:tr w:rsidR="00374D52" w:rsidRPr="00374D52" w14:paraId="4A977BA5" w14:textId="77777777" w:rsidTr="00374D52">
        <w:trPr>
          <w:trHeight w:val="20"/>
        </w:trPr>
        <w:tc>
          <w:tcPr>
            <w:tcW w:w="157" w:type="pct"/>
            <w:tcBorders>
              <w:top w:val="single" w:sz="2" w:space="0" w:color="auto"/>
              <w:left w:val="nil"/>
              <w:bottom w:val="single" w:sz="2" w:space="0" w:color="auto"/>
              <w:right w:val="nil"/>
            </w:tcBorders>
          </w:tcPr>
          <w:p w14:paraId="05391FDB" w14:textId="77EB2CE6" w:rsidR="00B84E90" w:rsidRPr="00374D52" w:rsidRDefault="00B21DE1"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wAXt60I6","properties":{"formattedCitation":"(Kumar et al., 2023)","plainCitation":"(Kumar et al., 2023)","noteIndex":0},"citationItems":[{"id":638,"uris":["http://zotero.org/users/13346706/items/H2RM3I8I"],"itemData":{"id":638,"type":"paper-conference","container-title":"2023 International Conference on Artificial Intelligence and Applications (ICAIA) Alliance Technology Conference (ATCON-1)","DOI":"10.1109/ICAIA57370.2023.10169484","event-place":"Bangalore, India","event-title":"2023 International Conference on Artificial Intelligence and Applications (ICAIA) Alliance Technology Conference (ATCON-1)","ISBN":"978-1-66545-627-2","language":"en","license":"https://doi.org/10.15223/policy-029","page":"1-5","publisher":"IEEE","publisher-place":"Bangalore, India","source":"DOI.org (Crossref)","title":"Customer behavior-based fraud detection of credit card using a random forest algorithm","URL":"https://ieeexplore.ieee.org/document/10169484/","author":[{"family":"Kumar","given":"Narendra"},{"family":"Tomar","given":"Kunal"},{"family":"Sharma","given":"Tushar"},{"family":"Jyala","given":"Piyush"},{"family":"Malik","given":"Dhruv"},{"family":"Dawar","given":"Ishaan"}],"accessed":{"date-parts":[["2024",4,13]]},"issued":{"date-parts":[["2023",4,21]]}}}],"schema":"https://github.com/citation-style-language/schema/raw/master/csl-citation.json"} </w:instrText>
            </w:r>
            <w:r w:rsidRPr="00374D52">
              <w:rPr>
                <w:b/>
                <w:bCs/>
                <w:sz w:val="14"/>
                <w:szCs w:val="14"/>
              </w:rPr>
              <w:fldChar w:fldCharType="separate"/>
            </w:r>
            <w:r w:rsidR="00374D52" w:rsidRPr="00374D52">
              <w:rPr>
                <w:rFonts w:cs="Times New Roman"/>
                <w:sz w:val="14"/>
                <w:szCs w:val="14"/>
              </w:rPr>
              <w:t>(Kumar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7B87B8BF" w14:textId="624CA03F" w:rsidR="00B84E90" w:rsidRPr="00374D52" w:rsidRDefault="00B84E90" w:rsidP="00B84E90">
            <w:pPr>
              <w:pStyle w:val="AppendixLiteratureReviewTable"/>
              <w:rPr>
                <w:sz w:val="14"/>
                <w:szCs w:val="14"/>
              </w:rPr>
            </w:pPr>
            <w:r w:rsidRPr="00374D52">
              <w:rPr>
                <w:sz w:val="14"/>
                <w:szCs w:val="14"/>
              </w:rPr>
              <w:t>To develop and evaluate a comprehensive fraud detection and prevention system using advanced machine learning techniques, with a focus on various sectors such as financial, e-commerce, and healthcare.</w:t>
            </w:r>
          </w:p>
        </w:tc>
        <w:tc>
          <w:tcPr>
            <w:tcW w:w="283" w:type="pct"/>
            <w:tcBorders>
              <w:top w:val="single" w:sz="2" w:space="0" w:color="auto"/>
              <w:left w:val="nil"/>
              <w:bottom w:val="single" w:sz="2" w:space="0" w:color="auto"/>
              <w:right w:val="nil"/>
            </w:tcBorders>
            <w:shd w:val="clear" w:color="auto" w:fill="auto"/>
          </w:tcPr>
          <w:p w14:paraId="20C76D53" w14:textId="30AC89BF"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1DB9DF66" w14:textId="662D3DB3" w:rsidR="00B84E90" w:rsidRPr="00374D52" w:rsidRDefault="00B84E90" w:rsidP="00B84E90">
            <w:pPr>
              <w:pStyle w:val="AppendixLiteratureReviewTable"/>
              <w:rPr>
                <w:sz w:val="14"/>
                <w:szCs w:val="14"/>
              </w:rPr>
            </w:pPr>
            <w:r w:rsidRPr="00374D52">
              <w:rPr>
                <w:sz w:val="14"/>
                <w:szCs w:val="14"/>
              </w:rPr>
              <w:t>Transaction fraud detection</w:t>
            </w:r>
          </w:p>
        </w:tc>
        <w:tc>
          <w:tcPr>
            <w:tcW w:w="681" w:type="pct"/>
            <w:tcBorders>
              <w:top w:val="single" w:sz="2" w:space="0" w:color="auto"/>
              <w:left w:val="nil"/>
              <w:bottom w:val="single" w:sz="2" w:space="0" w:color="auto"/>
              <w:right w:val="nil"/>
            </w:tcBorders>
            <w:shd w:val="clear" w:color="auto" w:fill="auto"/>
          </w:tcPr>
          <w:p w14:paraId="7EBC0226" w14:textId="70A4E9A5" w:rsidR="00B84E90" w:rsidRPr="00374D52" w:rsidRDefault="00B84E90" w:rsidP="00B84E90">
            <w:pPr>
              <w:pStyle w:val="AppendixLiteratureReviewTable"/>
              <w:rPr>
                <w:sz w:val="14"/>
                <w:szCs w:val="14"/>
              </w:rPr>
            </w:pPr>
            <w:r w:rsidRPr="00374D52">
              <w:rPr>
                <w:sz w:val="14"/>
                <w:szCs w:val="14"/>
              </w:rPr>
              <w:t>The proposed fraud detection system, leveraging machine learning models, particularly logistic regression and XGBoost, along with SMOTE for handling class imbalance, achieves high accuracy in identifying fraudulent transaction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0DAB718E" w14:textId="01A4552F"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053010E8" w14:textId="4BDE043E"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2005503A" w14:textId="1F559AFD"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06E3808A" w14:textId="161E33A4" w:rsidR="00B84E90" w:rsidRPr="00374D52" w:rsidRDefault="00B84E90" w:rsidP="00B84E90">
            <w:pPr>
              <w:pStyle w:val="AppendixLiteratureReviewTable"/>
              <w:rPr>
                <w:sz w:val="14"/>
                <w:szCs w:val="14"/>
              </w:rPr>
            </w:pPr>
            <w:r w:rsidRPr="00374D52">
              <w:rPr>
                <w:sz w:val="14"/>
                <w:szCs w:val="14"/>
              </w:rPr>
              <w:t>- Logistic Regression (LR)</w:t>
            </w:r>
            <w:r w:rsidRPr="00374D52">
              <w:rPr>
                <w:sz w:val="14"/>
                <w:szCs w:val="14"/>
              </w:rPr>
              <w:br/>
              <w:t>- Random Forest (RF)</w:t>
            </w:r>
            <w:r w:rsidRPr="00374D52">
              <w:rPr>
                <w:sz w:val="14"/>
                <w:szCs w:val="14"/>
              </w:rPr>
              <w:br/>
              <w:t>- Support Vector Machine (SVM)</w:t>
            </w:r>
            <w:r w:rsidRPr="00374D52">
              <w:rPr>
                <w:sz w:val="14"/>
                <w:szCs w:val="14"/>
              </w:rPr>
              <w:br/>
              <w:t>- XGBoost</w:t>
            </w:r>
          </w:p>
        </w:tc>
        <w:tc>
          <w:tcPr>
            <w:tcW w:w="495" w:type="pct"/>
            <w:tcBorders>
              <w:top w:val="single" w:sz="2" w:space="0" w:color="auto"/>
              <w:left w:val="nil"/>
              <w:bottom w:val="single" w:sz="2" w:space="0" w:color="auto"/>
              <w:right w:val="nil"/>
            </w:tcBorders>
            <w:shd w:val="clear" w:color="auto" w:fill="auto"/>
          </w:tcPr>
          <w:p w14:paraId="60C6DBD6" w14:textId="1FAFD76C" w:rsidR="00B84E90" w:rsidRPr="00374D52" w:rsidRDefault="00B84E90" w:rsidP="00B84E90">
            <w:pPr>
              <w:pStyle w:val="AppendixLiteratureReviewTable"/>
              <w:rPr>
                <w:sz w:val="14"/>
                <w:szCs w:val="14"/>
              </w:rPr>
            </w:pPr>
            <w:r w:rsidRPr="00374D52">
              <w:rPr>
                <w:sz w:val="14"/>
                <w:szCs w:val="14"/>
              </w:rPr>
              <w:t>- Diverse datasets across different sectors</w:t>
            </w:r>
          </w:p>
        </w:tc>
        <w:tc>
          <w:tcPr>
            <w:tcW w:w="625" w:type="pct"/>
            <w:tcBorders>
              <w:top w:val="single" w:sz="2" w:space="0" w:color="auto"/>
              <w:left w:val="nil"/>
              <w:bottom w:val="single" w:sz="2" w:space="0" w:color="auto"/>
              <w:right w:val="nil"/>
            </w:tcBorders>
            <w:shd w:val="clear" w:color="auto" w:fill="auto"/>
          </w:tcPr>
          <w:p w14:paraId="47EC994D" w14:textId="37E81098" w:rsidR="00B84E90" w:rsidRPr="00374D52" w:rsidRDefault="00B84E90" w:rsidP="00B84E90">
            <w:pPr>
              <w:pStyle w:val="AppendixLiteratureReviewTable"/>
              <w:rPr>
                <w:sz w:val="14"/>
                <w:szCs w:val="14"/>
              </w:rPr>
            </w:pPr>
            <w:r w:rsidRPr="00374D52">
              <w:rPr>
                <w:sz w:val="14"/>
                <w:szCs w:val="14"/>
              </w:rPr>
              <w:t>- Data Cleaning</w:t>
            </w:r>
            <w:r w:rsidRPr="00374D52">
              <w:rPr>
                <w:sz w:val="14"/>
                <w:szCs w:val="14"/>
              </w:rPr>
              <w:br/>
              <w:t>- Normalization of numerical features</w:t>
            </w:r>
            <w:r w:rsidRPr="00374D52">
              <w:rPr>
                <w:sz w:val="14"/>
                <w:szCs w:val="14"/>
              </w:rPr>
              <w:br/>
              <w:t>- SMOTE (Synthetic Minority Over-sampling Technique) to address the imbalance problem</w:t>
            </w:r>
          </w:p>
        </w:tc>
        <w:tc>
          <w:tcPr>
            <w:tcW w:w="340" w:type="pct"/>
            <w:tcBorders>
              <w:top w:val="single" w:sz="2" w:space="0" w:color="auto"/>
              <w:left w:val="nil"/>
              <w:bottom w:val="single" w:sz="2" w:space="0" w:color="auto"/>
              <w:right w:val="nil"/>
            </w:tcBorders>
            <w:shd w:val="clear" w:color="auto" w:fill="auto"/>
          </w:tcPr>
          <w:p w14:paraId="5AC202C7" w14:textId="5CD16033"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False Positive Rate (FPR)</w:t>
            </w:r>
            <w:r w:rsidRPr="00374D52">
              <w:rPr>
                <w:sz w:val="14"/>
                <w:szCs w:val="14"/>
              </w:rPr>
              <w:br/>
              <w:t>- True Negative Rate (TNR)</w:t>
            </w:r>
            <w:r w:rsidRPr="00374D52">
              <w:rPr>
                <w:sz w:val="14"/>
                <w:szCs w:val="14"/>
              </w:rPr>
              <w:br/>
              <w:t>- ROC</w:t>
            </w:r>
          </w:p>
        </w:tc>
        <w:tc>
          <w:tcPr>
            <w:tcW w:w="363" w:type="pct"/>
            <w:tcBorders>
              <w:top w:val="single" w:sz="2" w:space="0" w:color="auto"/>
              <w:left w:val="nil"/>
              <w:bottom w:val="single" w:sz="2" w:space="0" w:color="auto"/>
              <w:right w:val="nil"/>
            </w:tcBorders>
            <w:shd w:val="clear" w:color="auto" w:fill="auto"/>
          </w:tcPr>
          <w:p w14:paraId="5FF16408" w14:textId="67645B38"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Real-Time Processing</w:t>
            </w:r>
          </w:p>
        </w:tc>
      </w:tr>
      <w:tr w:rsidR="00374D52" w:rsidRPr="00374D52" w14:paraId="39FFAB86" w14:textId="77777777" w:rsidTr="00374D52">
        <w:trPr>
          <w:trHeight w:val="20"/>
        </w:trPr>
        <w:tc>
          <w:tcPr>
            <w:tcW w:w="157" w:type="pct"/>
            <w:tcBorders>
              <w:top w:val="single" w:sz="2" w:space="0" w:color="auto"/>
              <w:left w:val="nil"/>
              <w:bottom w:val="single" w:sz="2" w:space="0" w:color="auto"/>
              <w:right w:val="nil"/>
            </w:tcBorders>
          </w:tcPr>
          <w:p w14:paraId="6FB5F344" w14:textId="6921FCA5" w:rsidR="00B84E90" w:rsidRPr="00374D52" w:rsidRDefault="00D90743"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8RpBcaWV","properties":{"formattedCitation":"(Fatima et al., 2021)","plainCitation":"(Fatima et al., 2021)","noteIndex":0},"citationItems":[{"id":766,"uris":["http://zotero.org/users/13346706/items/WUDD2XDH"],"itemData":{"id":766,"type":"article-journal","abstract":"In recent years, the classiﬁcation of class-imbalanced data has obtained increasing attention across different scientiﬁc areas such as fraud detection, metabolomics, Cancer diagnosis, etc. This interest comes after proving the negative effect of overlapping on the performance of class-imbalanced learning. Based on augmented R-value, our proposed strategy aims to select features that make data achieve the minimal overlap degree, so improving the performance of classiﬁcation as well. In this context, we present three feature selection algorithms RONS (Reduce Overlapping with No-sampling), ROS (Reduce Overlapping with SMOTE), and ROA (Reduce Overlapping with ADASYN), which are built through sparse feature selection to minimize the overlapping and perform binary classiﬁcation. Also, a re-sampling process has been included in both ROS and ROA. Simulation results show that our proposed algorithms as feature selection methods manage the variation of false discovery rate during the selection of main features for the process modeling. For the experiment, four credit card datasets have been selected to test the performance of our algorithms. Using F-measure and Gmean evaluation metrics, the results reveal that our proposed algorithms are considerably recommended compared with classical feature selection methods. Besides, this effective feature selection strategy can be extended as an alternative to deal with class-imbalanced learning problems that involve overlapping.","container-title":"IEEE Access","DOI":"10.1109/ACCESS.2021.3056285","ISSN":"2169-3536","journalAbbreviation":"IEEE Access","language":"en","license":"https://creativecommons.org/licenses/by/4.0/legalcode","page":"28101-28110","source":"DOI.org (Crossref)","title":"Minimizing the Overlapping Degree to Improve Class-Imbalanced Learning Under Sparse Feature Selection: Application to Fraud Detection","title-short":"Minimizing the Overlapping Degree to Improve Class-Imbalanced Learning Under Sparse Feature Selection","URL":"https://ieeexplore.ieee.org/document/9343840/","volume":"9","author":[{"family":"Fatima","given":"El Barakaz"},{"family":"Omar","given":"Boutkhoum"},{"family":"Abdelmajid","given":"El Moutaouakkil"},{"family":"Rustam","given":"Furqan"},{"family":"Mehmood","given":"Arif"},{"family":"Choi","given":"Gyu Sang"}],"accessed":{"date-parts":[["2024",4,25]]},"issued":{"date-parts":[["2021"]]}}}],"schema":"https://github.com/citation-style-language/schema/raw/master/csl-citation.json"} </w:instrText>
            </w:r>
            <w:r w:rsidRPr="00374D52">
              <w:rPr>
                <w:b/>
                <w:bCs/>
                <w:sz w:val="14"/>
                <w:szCs w:val="14"/>
              </w:rPr>
              <w:fldChar w:fldCharType="separate"/>
            </w:r>
            <w:r w:rsidR="00374D52" w:rsidRPr="00374D52">
              <w:rPr>
                <w:rFonts w:cs="Times New Roman"/>
                <w:sz w:val="14"/>
                <w:szCs w:val="14"/>
              </w:rPr>
              <w:t>(Fatima et al., 2021)</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32425AC2" w14:textId="100C5341" w:rsidR="00B84E90" w:rsidRPr="00374D52" w:rsidRDefault="00B84E90" w:rsidP="00B84E90">
            <w:pPr>
              <w:pStyle w:val="AppendixLiteratureReviewTable"/>
              <w:rPr>
                <w:sz w:val="14"/>
                <w:szCs w:val="14"/>
              </w:rPr>
            </w:pPr>
            <w:r w:rsidRPr="00374D52">
              <w:rPr>
                <w:sz w:val="14"/>
                <w:szCs w:val="14"/>
              </w:rPr>
              <w:t>To address the challenges of class-imbalanced learning, particularly focusing on minimizing the overlap degree in datasets to improve classification performance.</w:t>
            </w:r>
          </w:p>
        </w:tc>
        <w:tc>
          <w:tcPr>
            <w:tcW w:w="283" w:type="pct"/>
            <w:tcBorders>
              <w:top w:val="single" w:sz="2" w:space="0" w:color="auto"/>
              <w:left w:val="nil"/>
              <w:bottom w:val="single" w:sz="2" w:space="0" w:color="auto"/>
              <w:right w:val="nil"/>
            </w:tcBorders>
            <w:shd w:val="clear" w:color="auto" w:fill="auto"/>
          </w:tcPr>
          <w:p w14:paraId="36A0A369" w14:textId="43E2AB45"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4BA9D24E" w14:textId="69D15AEB"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4CF5C809" w14:textId="1F99D5F2" w:rsidR="00B84E90" w:rsidRPr="00374D52" w:rsidRDefault="00B84E90" w:rsidP="00B84E90">
            <w:pPr>
              <w:pStyle w:val="AppendixLiteratureReviewTable"/>
              <w:rPr>
                <w:sz w:val="14"/>
                <w:szCs w:val="14"/>
              </w:rPr>
            </w:pPr>
            <w:r w:rsidRPr="00374D52">
              <w:rPr>
                <w:sz w:val="14"/>
                <w:szCs w:val="14"/>
              </w:rPr>
              <w:t xml:space="preserve">The proposed algorithms, RONS (Reduce Overlapping with No-sampling), ROS (Reduce Overlapping with SMOTE), and ROA (Reduce Overlapping with ADASYN), effectively reduce the overlap degree in class-imbalanced datasets, thereby improving the performance of classification models. </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0C07E8F9" w14:textId="6BB15FF5"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26815AEC" w14:textId="322794EF"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4B89C7A1" w14:textId="33895111"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7FBC58A8" w14:textId="553C99E7" w:rsidR="00B84E90" w:rsidRPr="00374D52" w:rsidRDefault="00B84E90" w:rsidP="00B84E90">
            <w:pPr>
              <w:pStyle w:val="AppendixLiteratureReviewTable"/>
              <w:rPr>
                <w:sz w:val="14"/>
                <w:szCs w:val="14"/>
              </w:rPr>
            </w:pPr>
            <w:r w:rsidRPr="00374D52">
              <w:rPr>
                <w:sz w:val="14"/>
                <w:szCs w:val="14"/>
              </w:rPr>
              <w:t>- Support Vector Machine (SVM)</w:t>
            </w:r>
            <w:r w:rsidRPr="00374D52">
              <w:rPr>
                <w:sz w:val="14"/>
                <w:szCs w:val="14"/>
              </w:rPr>
              <w:br/>
              <w:t>- Logistic Regression (LR)</w:t>
            </w:r>
          </w:p>
        </w:tc>
        <w:tc>
          <w:tcPr>
            <w:tcW w:w="495" w:type="pct"/>
            <w:tcBorders>
              <w:top w:val="single" w:sz="2" w:space="0" w:color="auto"/>
              <w:left w:val="nil"/>
              <w:bottom w:val="single" w:sz="2" w:space="0" w:color="auto"/>
              <w:right w:val="nil"/>
            </w:tcBorders>
            <w:shd w:val="clear" w:color="auto" w:fill="auto"/>
          </w:tcPr>
          <w:p w14:paraId="77A217D1" w14:textId="10E91680" w:rsidR="00B84E90" w:rsidRPr="00374D52" w:rsidRDefault="00B84E90" w:rsidP="00B84E90">
            <w:pPr>
              <w:pStyle w:val="AppendixLiteratureReviewTable"/>
              <w:rPr>
                <w:sz w:val="14"/>
                <w:szCs w:val="14"/>
              </w:rPr>
            </w:pPr>
            <w:r w:rsidRPr="00374D52">
              <w:rPr>
                <w:sz w:val="14"/>
                <w:szCs w:val="14"/>
              </w:rPr>
              <w:t>- Four UCI Machine Learning Repository datasets</w:t>
            </w:r>
          </w:p>
        </w:tc>
        <w:tc>
          <w:tcPr>
            <w:tcW w:w="625" w:type="pct"/>
            <w:tcBorders>
              <w:top w:val="single" w:sz="2" w:space="0" w:color="auto"/>
              <w:left w:val="nil"/>
              <w:bottom w:val="single" w:sz="2" w:space="0" w:color="auto"/>
              <w:right w:val="nil"/>
            </w:tcBorders>
            <w:shd w:val="clear" w:color="auto" w:fill="auto"/>
          </w:tcPr>
          <w:p w14:paraId="2078B79F" w14:textId="5910EF56" w:rsidR="00B84E90" w:rsidRPr="00374D52" w:rsidRDefault="00B84E90" w:rsidP="00B84E90">
            <w:pPr>
              <w:pStyle w:val="AppendixLiteratureReviewTable"/>
              <w:rPr>
                <w:sz w:val="14"/>
                <w:szCs w:val="14"/>
              </w:rPr>
            </w:pPr>
            <w:r w:rsidRPr="00374D52">
              <w:rPr>
                <w:sz w:val="14"/>
                <w:szCs w:val="14"/>
              </w:rPr>
              <w:t>- Cleaning and Normalization to remove any inconsistencies and normalized to ensure uniformity</w:t>
            </w:r>
            <w:r w:rsidRPr="00374D52">
              <w:rPr>
                <w:sz w:val="14"/>
                <w:szCs w:val="14"/>
              </w:rPr>
              <w:br/>
              <w:t>- Sparse Feature Selection</w:t>
            </w:r>
            <w:r w:rsidRPr="00374D52">
              <w:rPr>
                <w:sz w:val="14"/>
                <w:szCs w:val="14"/>
              </w:rPr>
              <w:br/>
              <w:t>- RONS (Reduce Overlapping with No-sampling)</w:t>
            </w:r>
            <w:r w:rsidRPr="00374D52">
              <w:rPr>
                <w:sz w:val="14"/>
                <w:szCs w:val="14"/>
              </w:rPr>
              <w:br/>
              <w:t>- ROS (Reduce Overlapping with SMOTE)</w:t>
            </w:r>
            <w:r w:rsidRPr="00374D52">
              <w:rPr>
                <w:sz w:val="14"/>
                <w:szCs w:val="14"/>
              </w:rPr>
              <w:br/>
              <w:t>- ROA (Reduce Overlapping with ADASYN)</w:t>
            </w:r>
          </w:p>
        </w:tc>
        <w:tc>
          <w:tcPr>
            <w:tcW w:w="340" w:type="pct"/>
            <w:tcBorders>
              <w:top w:val="single" w:sz="2" w:space="0" w:color="auto"/>
              <w:left w:val="nil"/>
              <w:bottom w:val="single" w:sz="2" w:space="0" w:color="auto"/>
              <w:right w:val="nil"/>
            </w:tcBorders>
            <w:shd w:val="clear" w:color="auto" w:fill="auto"/>
          </w:tcPr>
          <w:p w14:paraId="52290AA1" w14:textId="79BA90FA" w:rsidR="00B84E90" w:rsidRPr="00374D52" w:rsidRDefault="00B84E90" w:rsidP="00B84E90">
            <w:pPr>
              <w:pStyle w:val="AppendixLiteratureReviewTable"/>
              <w:rPr>
                <w:sz w:val="14"/>
                <w:szCs w:val="14"/>
              </w:rPr>
            </w:pPr>
            <w:r w:rsidRPr="00374D52">
              <w:rPr>
                <w:sz w:val="14"/>
                <w:szCs w:val="14"/>
              </w:rPr>
              <w:t>- F1-Score</w:t>
            </w:r>
            <w:r w:rsidRPr="00374D52">
              <w:rPr>
                <w:sz w:val="14"/>
                <w:szCs w:val="14"/>
              </w:rPr>
              <w:br/>
              <w:t xml:space="preserve">- </w:t>
            </w:r>
            <w:proofErr w:type="spellStart"/>
            <w:r w:rsidRPr="00374D52">
              <w:rPr>
                <w:sz w:val="14"/>
                <w:szCs w:val="14"/>
              </w:rPr>
              <w:t>Gmean</w:t>
            </w:r>
            <w:proofErr w:type="spellEnd"/>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0B89A15A" w14:textId="0558C5C1"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Class Overlapping</w:t>
            </w:r>
          </w:p>
        </w:tc>
      </w:tr>
      <w:tr w:rsidR="00374D52" w:rsidRPr="00374D52" w14:paraId="6654BFDE" w14:textId="77777777" w:rsidTr="00374D52">
        <w:trPr>
          <w:trHeight w:val="20"/>
        </w:trPr>
        <w:tc>
          <w:tcPr>
            <w:tcW w:w="157" w:type="pct"/>
            <w:tcBorders>
              <w:top w:val="single" w:sz="2" w:space="0" w:color="auto"/>
              <w:left w:val="nil"/>
              <w:bottom w:val="single" w:sz="2" w:space="0" w:color="auto"/>
              <w:right w:val="nil"/>
            </w:tcBorders>
          </w:tcPr>
          <w:p w14:paraId="27221F28" w14:textId="0C4215F4" w:rsidR="00B84E90" w:rsidRPr="00374D52" w:rsidRDefault="00D54605"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EPZXvLct","properties":{"formattedCitation":"(Almazroi &amp; Ayub, 2023)","plainCitation":"(Almazroi &amp; Ayub, 2023)","noteIndex":0},"citationItems":[{"id":317,"uris":["http://zotero.org/users/13346706/items/555S2HN8"],"itemData":{"id":317,"type":"article-journal","abstract":"In a world where wireless communications are critical for transferring massive quantities of data while protecting against interference, the growing possibility of financial fraud has become a significant concern. The ResNeXt-embedded Gated Recurrent Unit (GRU) model (RXT) is a unique artificial intelligence approach precisely created for real-time financial transaction data processing. Motivated by the need to address the rising threat of financial fraud, which poses major risks to financial institutions and customers, our artificial intelligence technique takes a systematic approach. We commence the process with artificial intelligence data input and preprocessing, mitigating data imbalance using the SMOTE. Feature extraction uses an artificial intelligence ensemble approach that combines autoencoders and ResNet (EARN) to reveal critical data patterns, while feature engineering further enhances the model’s discriminative capabilities. The core of our artificial intelligence classification task lies in the RXT model, fine-tuned with hyperparameters using the Jaya optimization algorithm (RXT-J). Our artificial intelligence model undergoes comprehensive evaluation on three authentic financial transaction datasets, consistently outperforming existing algorithms by a substantial margin of 10% to 18% across various evaluation metrics while maintaining impressive computational efficiency. This pioneering artificial intelligence research represents a significant advancement in the ongoing battle against financial fraud, promising heightened security and optimized efficiency in financial transactions. In defense against wireless communication interference, our artificial intelligence work aims to strengthen security, data availability, reliability, and stability against cyber warfare attacks within the financial industry.","container-title":"IEEE Access","DOI":"10.1109/ACCESS.2023.3339226","ISSN":"2169-3536","journalAbbreviation":"IEEE Access","language":"en","page":"137188-137203","source":"DOI.org (Crossref)","title":"Online Payment Fraud Detection Model Using Machine Learning Techniques","URL":"https://ieeexplore.ieee.org/document/10341223/","volume":"11","author":[{"family":"Almazroi","given":"Abdulwahab Ali"},{"family":"Ayub","given":"Nasir"}],"accessed":{"date-parts":[["2024",3,19]]},"issued":{"date-parts":[["2023"]]}}}],"schema":"https://github.com/citation-style-language/schema/raw/master/csl-citation.json"} </w:instrText>
            </w:r>
            <w:r w:rsidRPr="00374D52">
              <w:rPr>
                <w:b/>
                <w:bCs/>
                <w:sz w:val="14"/>
                <w:szCs w:val="14"/>
              </w:rPr>
              <w:fldChar w:fldCharType="separate"/>
            </w:r>
            <w:r w:rsidR="00374D52" w:rsidRPr="00374D52">
              <w:rPr>
                <w:rFonts w:cs="Times New Roman"/>
                <w:sz w:val="14"/>
                <w:szCs w:val="14"/>
              </w:rPr>
              <w:t>(Almazroi &amp; Ayub,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63120EEE" w14:textId="39A72533" w:rsidR="00B84E90" w:rsidRPr="00374D52" w:rsidRDefault="00B84E90" w:rsidP="00B84E90">
            <w:pPr>
              <w:pStyle w:val="AppendixLiteratureReviewTable"/>
              <w:rPr>
                <w:sz w:val="14"/>
                <w:szCs w:val="14"/>
              </w:rPr>
            </w:pPr>
            <w:r w:rsidRPr="00374D52">
              <w:rPr>
                <w:sz w:val="14"/>
                <w:szCs w:val="14"/>
              </w:rPr>
              <w:t xml:space="preserve">To develop and evaluate the </w:t>
            </w:r>
            <w:proofErr w:type="spellStart"/>
            <w:r w:rsidRPr="00374D52">
              <w:rPr>
                <w:sz w:val="14"/>
                <w:szCs w:val="14"/>
              </w:rPr>
              <w:t>ResNeXt</w:t>
            </w:r>
            <w:proofErr w:type="spellEnd"/>
            <w:r w:rsidRPr="00374D52">
              <w:rPr>
                <w:sz w:val="14"/>
                <w:szCs w:val="14"/>
              </w:rPr>
              <w:t>-embedded Gated Recurrent Unit (GRU) model (RXT) optimized with the Jaya algorithm for real-time financial transaction fraud detection, aiming to enhance accuracy and efficiency in identifying fraudulent activities.</w:t>
            </w:r>
          </w:p>
        </w:tc>
        <w:tc>
          <w:tcPr>
            <w:tcW w:w="283" w:type="pct"/>
            <w:tcBorders>
              <w:top w:val="single" w:sz="2" w:space="0" w:color="auto"/>
              <w:left w:val="nil"/>
              <w:bottom w:val="single" w:sz="2" w:space="0" w:color="auto"/>
              <w:right w:val="nil"/>
            </w:tcBorders>
            <w:shd w:val="clear" w:color="auto" w:fill="auto"/>
          </w:tcPr>
          <w:p w14:paraId="46D3B2A7" w14:textId="5C4AF62F"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4279839D" w14:textId="42D34F0D" w:rsidR="00B84E90" w:rsidRPr="00374D52" w:rsidRDefault="00B84E90" w:rsidP="00B84E90">
            <w:pPr>
              <w:pStyle w:val="AppendixLiteratureReviewTable"/>
              <w:rPr>
                <w:sz w:val="14"/>
                <w:szCs w:val="14"/>
              </w:rPr>
            </w:pPr>
            <w:r w:rsidRPr="00374D52">
              <w:rPr>
                <w:sz w:val="14"/>
                <w:szCs w:val="14"/>
              </w:rPr>
              <w:t>Transaction fraud detection</w:t>
            </w:r>
          </w:p>
        </w:tc>
        <w:tc>
          <w:tcPr>
            <w:tcW w:w="681" w:type="pct"/>
            <w:tcBorders>
              <w:top w:val="single" w:sz="2" w:space="0" w:color="auto"/>
              <w:left w:val="nil"/>
              <w:bottom w:val="single" w:sz="2" w:space="0" w:color="auto"/>
              <w:right w:val="nil"/>
            </w:tcBorders>
            <w:shd w:val="clear" w:color="auto" w:fill="auto"/>
          </w:tcPr>
          <w:p w14:paraId="4ABAFACC" w14:textId="3F8C87BB" w:rsidR="00B84E90" w:rsidRPr="00374D52" w:rsidRDefault="00B84E90" w:rsidP="00B84E90">
            <w:pPr>
              <w:pStyle w:val="AppendixLiteratureReviewTable"/>
              <w:rPr>
                <w:sz w:val="14"/>
                <w:szCs w:val="14"/>
              </w:rPr>
            </w:pPr>
            <w:r w:rsidRPr="00374D52">
              <w:rPr>
                <w:sz w:val="14"/>
                <w:szCs w:val="14"/>
              </w:rPr>
              <w:t>The RXT-J model significantly outperforms traditional and contemporary algorithms, offering robust fraud detection capabilities with enhanced computational efficiency, making it highly effective for real-time application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02343902" w14:textId="0D3FDAE4"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287BAD7D" w14:textId="35F7D484"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2BBB4AE3" w14:textId="7FA08F89"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4B34B2F7" w14:textId="15D7167C" w:rsidR="00B84E90" w:rsidRPr="00374D52" w:rsidRDefault="00B84E90" w:rsidP="00B84E90">
            <w:pPr>
              <w:pStyle w:val="AppendixLiteratureReviewTable"/>
              <w:rPr>
                <w:sz w:val="14"/>
                <w:szCs w:val="14"/>
              </w:rPr>
            </w:pPr>
            <w:r w:rsidRPr="00374D52">
              <w:rPr>
                <w:sz w:val="14"/>
                <w:szCs w:val="14"/>
              </w:rPr>
              <w:t xml:space="preserve">- RXT-J ( </w:t>
            </w:r>
            <w:proofErr w:type="spellStart"/>
            <w:r w:rsidRPr="00374D52">
              <w:rPr>
                <w:sz w:val="14"/>
                <w:szCs w:val="14"/>
              </w:rPr>
              <w:t>ResNeXt</w:t>
            </w:r>
            <w:proofErr w:type="spellEnd"/>
            <w:r w:rsidRPr="00374D52">
              <w:rPr>
                <w:sz w:val="14"/>
                <w:szCs w:val="14"/>
              </w:rPr>
              <w:t xml:space="preserve"> architecture and Gated Recurrent Unit (GRU), fine-tuned using the Jaya optimization algorithm)</w:t>
            </w:r>
          </w:p>
        </w:tc>
        <w:tc>
          <w:tcPr>
            <w:tcW w:w="495" w:type="pct"/>
            <w:tcBorders>
              <w:top w:val="single" w:sz="2" w:space="0" w:color="auto"/>
              <w:left w:val="nil"/>
              <w:bottom w:val="single" w:sz="2" w:space="0" w:color="auto"/>
              <w:right w:val="nil"/>
            </w:tcBorders>
            <w:shd w:val="clear" w:color="auto" w:fill="auto"/>
          </w:tcPr>
          <w:p w14:paraId="3FC29907" w14:textId="77864A1E" w:rsidR="00B84E90" w:rsidRPr="00374D52" w:rsidRDefault="00B84E90" w:rsidP="00B84E90">
            <w:pPr>
              <w:pStyle w:val="AppendixLiteratureReviewTable"/>
              <w:rPr>
                <w:sz w:val="14"/>
                <w:szCs w:val="14"/>
              </w:rPr>
            </w:pPr>
            <w:r w:rsidRPr="00374D52">
              <w:rPr>
                <w:sz w:val="14"/>
                <w:szCs w:val="14"/>
              </w:rPr>
              <w:t xml:space="preserve">- </w:t>
            </w:r>
            <w:proofErr w:type="spellStart"/>
            <w:r w:rsidRPr="00374D52">
              <w:rPr>
                <w:sz w:val="14"/>
                <w:szCs w:val="14"/>
              </w:rPr>
              <w:t>PaySim</w:t>
            </w:r>
            <w:proofErr w:type="spellEnd"/>
            <w:r w:rsidRPr="00374D52">
              <w:rPr>
                <w:sz w:val="14"/>
                <w:szCs w:val="14"/>
              </w:rPr>
              <w:t xml:space="preserve"> Synthetic dataset</w:t>
            </w:r>
            <w:r w:rsidRPr="00374D52">
              <w:rPr>
                <w:sz w:val="14"/>
                <w:szCs w:val="14"/>
              </w:rPr>
              <w:br/>
              <w:t>- Fraud detection dataset of European cardholders from Kaggle</w:t>
            </w:r>
            <w:r w:rsidRPr="00374D52">
              <w:rPr>
                <w:sz w:val="14"/>
                <w:szCs w:val="14"/>
              </w:rPr>
              <w:br/>
              <w:t>- UCI Credit Card dataset</w:t>
            </w:r>
          </w:p>
        </w:tc>
        <w:tc>
          <w:tcPr>
            <w:tcW w:w="625" w:type="pct"/>
            <w:tcBorders>
              <w:top w:val="single" w:sz="2" w:space="0" w:color="auto"/>
              <w:left w:val="nil"/>
              <w:bottom w:val="single" w:sz="2" w:space="0" w:color="auto"/>
              <w:right w:val="nil"/>
            </w:tcBorders>
            <w:shd w:val="clear" w:color="auto" w:fill="auto"/>
          </w:tcPr>
          <w:p w14:paraId="27757F94" w14:textId="75D64E24" w:rsidR="00B84E90" w:rsidRPr="00374D52" w:rsidRDefault="00B84E90" w:rsidP="00B84E90">
            <w:pPr>
              <w:pStyle w:val="AppendixLiteratureReviewTable"/>
              <w:rPr>
                <w:sz w:val="14"/>
                <w:szCs w:val="14"/>
              </w:rPr>
            </w:pPr>
            <w:r w:rsidRPr="00374D52">
              <w:rPr>
                <w:sz w:val="14"/>
                <w:szCs w:val="14"/>
              </w:rPr>
              <w:t>- Advanced Ensemble Feature Extraction (EARN) for advanced ensemble feature extraction</w:t>
            </w:r>
            <w:r w:rsidRPr="00374D52">
              <w:rPr>
                <w:sz w:val="14"/>
                <w:szCs w:val="14"/>
              </w:rPr>
              <w:br/>
              <w:t>-  SMOTE (Synthetic Minority Over-sampling Technique) to address the imbalance problem</w:t>
            </w:r>
          </w:p>
        </w:tc>
        <w:tc>
          <w:tcPr>
            <w:tcW w:w="340" w:type="pct"/>
            <w:tcBorders>
              <w:top w:val="single" w:sz="2" w:space="0" w:color="auto"/>
              <w:left w:val="nil"/>
              <w:bottom w:val="single" w:sz="2" w:space="0" w:color="auto"/>
              <w:right w:val="nil"/>
            </w:tcBorders>
            <w:shd w:val="clear" w:color="auto" w:fill="auto"/>
          </w:tcPr>
          <w:p w14:paraId="61AC2908" w14:textId="3980B4FD"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AUC</w:t>
            </w:r>
            <w:r w:rsidRPr="00374D52">
              <w:rPr>
                <w:sz w:val="14"/>
                <w:szCs w:val="14"/>
              </w:rPr>
              <w:br/>
              <w:t>- F1-Score</w:t>
            </w:r>
            <w:r w:rsidRPr="00374D52">
              <w:rPr>
                <w:sz w:val="14"/>
                <w:szCs w:val="14"/>
              </w:rPr>
              <w:br/>
              <w:t>- Log Loss</w:t>
            </w:r>
            <w:r w:rsidRPr="00374D52">
              <w:rPr>
                <w:sz w:val="14"/>
                <w:szCs w:val="14"/>
              </w:rPr>
              <w:br/>
              <w:t>- MCC</w:t>
            </w:r>
            <w:r w:rsidRPr="00374D52">
              <w:rPr>
                <w:sz w:val="14"/>
                <w:szCs w:val="14"/>
              </w:rPr>
              <w:br/>
              <w:t>- Precision</w:t>
            </w:r>
            <w:r w:rsidRPr="00374D52">
              <w:rPr>
                <w:sz w:val="14"/>
                <w:szCs w:val="14"/>
              </w:rPr>
              <w:br/>
              <w:t>- Recall</w:t>
            </w:r>
            <w:r w:rsidRPr="00374D52">
              <w:rPr>
                <w:sz w:val="14"/>
                <w:szCs w:val="14"/>
              </w:rPr>
              <w:br/>
              <w:t>- ROC</w:t>
            </w:r>
          </w:p>
        </w:tc>
        <w:tc>
          <w:tcPr>
            <w:tcW w:w="363" w:type="pct"/>
            <w:tcBorders>
              <w:top w:val="single" w:sz="2" w:space="0" w:color="auto"/>
              <w:left w:val="nil"/>
              <w:bottom w:val="single" w:sz="2" w:space="0" w:color="auto"/>
              <w:right w:val="nil"/>
            </w:tcBorders>
            <w:shd w:val="clear" w:color="auto" w:fill="auto"/>
          </w:tcPr>
          <w:p w14:paraId="24AEF0B3" w14:textId="19AC15C5"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High Feature Dimensionality</w:t>
            </w:r>
            <w:r w:rsidRPr="00374D52">
              <w:rPr>
                <w:sz w:val="14"/>
                <w:szCs w:val="14"/>
              </w:rPr>
              <w:br/>
              <w:t>- Overfitting</w:t>
            </w:r>
            <w:r w:rsidRPr="00374D52">
              <w:rPr>
                <w:sz w:val="14"/>
                <w:szCs w:val="14"/>
              </w:rPr>
              <w:br/>
              <w:t>- Real-Time Processing</w:t>
            </w:r>
          </w:p>
        </w:tc>
      </w:tr>
      <w:tr w:rsidR="00374D52" w:rsidRPr="00374D52" w14:paraId="657ECF0E" w14:textId="77777777" w:rsidTr="00374D52">
        <w:trPr>
          <w:trHeight w:val="20"/>
        </w:trPr>
        <w:tc>
          <w:tcPr>
            <w:tcW w:w="157" w:type="pct"/>
            <w:tcBorders>
              <w:top w:val="single" w:sz="2" w:space="0" w:color="auto"/>
              <w:left w:val="nil"/>
              <w:bottom w:val="single" w:sz="2" w:space="0" w:color="auto"/>
              <w:right w:val="nil"/>
            </w:tcBorders>
            <w:shd w:val="clear" w:color="auto" w:fill="F2F2F2" w:themeFill="background1" w:themeFillShade="F2"/>
          </w:tcPr>
          <w:p w14:paraId="1353B5BF" w14:textId="006B2AEC" w:rsidR="00B84E90" w:rsidRPr="00374D52" w:rsidRDefault="00D54605"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49pU3jx0","properties":{"formattedCitation":"(Vorobyev &amp; Krivitskaya, 2022)","plainCitation":"(Vorobyev &amp; Krivitskaya, 2022)","noteIndex":0},"citationItems":[{"id":655,"uris":["http://zotero.org/users/13346706/items/QX989WFC"],"itemData":{"id":655,"type":"article-journal","container-title":"Computers &amp; Security","DOI":"10.1016/j.cose.2022.102786","ISSN":"01674048","journalAbbreviation":"Computers &amp; Security","language":"en","page":"102786","source":"DOI.org (Crossref)","title":"Reducing false positives in bank anti-fraud systems based on rule induction in distributed tree-based models","URL":"https://linkinghub.elsevier.com/retrieve/pii/S016740482200181X","volume":"120","author":[{"family":"Vorobyev","given":"Ivan"},{"family":"Krivitskaya","given":"Anna"}],"accessed":{"date-parts":[["2024",4,13]]},"issued":{"date-parts":[["2022",9]]}}}],"schema":"https://github.com/citation-style-language/schema/raw/master/csl-citation.json"} </w:instrText>
            </w:r>
            <w:r w:rsidRPr="00374D52">
              <w:rPr>
                <w:b/>
                <w:bCs/>
                <w:sz w:val="14"/>
                <w:szCs w:val="14"/>
              </w:rPr>
              <w:fldChar w:fldCharType="separate"/>
            </w:r>
            <w:r w:rsidR="00374D52" w:rsidRPr="00374D52">
              <w:rPr>
                <w:rFonts w:cs="Times New Roman"/>
                <w:sz w:val="14"/>
                <w:szCs w:val="14"/>
              </w:rPr>
              <w:t>(Vorobyev &amp; Krivitskaya, 2022)</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F2F2F2" w:themeFill="background1" w:themeFillShade="F2"/>
          </w:tcPr>
          <w:p w14:paraId="0D700901" w14:textId="79CBE175" w:rsidR="00B84E90" w:rsidRPr="00374D52" w:rsidRDefault="00B84E90" w:rsidP="00B84E90">
            <w:pPr>
              <w:pStyle w:val="AppendixLiteratureReviewTable"/>
              <w:rPr>
                <w:sz w:val="14"/>
                <w:szCs w:val="14"/>
              </w:rPr>
            </w:pPr>
            <w:r w:rsidRPr="00374D52">
              <w:rPr>
                <w:sz w:val="14"/>
                <w:szCs w:val="14"/>
              </w:rPr>
              <w:t>To improve the efficiency of bank fraud detection systems by reducing the false positive rate (FPR) through an automatic rules generation framework that combines statistical and expert-based approaches.</w:t>
            </w:r>
          </w:p>
        </w:tc>
        <w:tc>
          <w:tcPr>
            <w:tcW w:w="283" w:type="pct"/>
            <w:tcBorders>
              <w:top w:val="single" w:sz="2" w:space="0" w:color="auto"/>
              <w:left w:val="nil"/>
              <w:bottom w:val="single" w:sz="2" w:space="0" w:color="auto"/>
              <w:right w:val="nil"/>
            </w:tcBorders>
            <w:shd w:val="clear" w:color="auto" w:fill="F2F2F2" w:themeFill="background1" w:themeFillShade="F2"/>
          </w:tcPr>
          <w:p w14:paraId="1E161537" w14:textId="1D953CDE"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F2F2F2" w:themeFill="background1" w:themeFillShade="F2"/>
          </w:tcPr>
          <w:p w14:paraId="50389065" w14:textId="014CD1C4" w:rsidR="00B84E90" w:rsidRPr="00374D52" w:rsidRDefault="00B84E90" w:rsidP="00B84E90">
            <w:pPr>
              <w:pStyle w:val="AppendixLiteratureReviewTable"/>
              <w:rPr>
                <w:sz w:val="14"/>
                <w:szCs w:val="14"/>
              </w:rPr>
            </w:pPr>
            <w:r w:rsidRPr="00374D52">
              <w:rPr>
                <w:sz w:val="14"/>
                <w:szCs w:val="14"/>
              </w:rPr>
              <w:t>Transaction fraud detection</w:t>
            </w:r>
          </w:p>
        </w:tc>
        <w:tc>
          <w:tcPr>
            <w:tcW w:w="681" w:type="pct"/>
            <w:tcBorders>
              <w:top w:val="single" w:sz="2" w:space="0" w:color="auto"/>
              <w:left w:val="nil"/>
              <w:bottom w:val="single" w:sz="2" w:space="0" w:color="auto"/>
              <w:right w:val="nil"/>
            </w:tcBorders>
            <w:shd w:val="clear" w:color="auto" w:fill="F2F2F2" w:themeFill="background1" w:themeFillShade="F2"/>
          </w:tcPr>
          <w:p w14:paraId="250857BC" w14:textId="7B17F9C2" w:rsidR="00B84E90" w:rsidRPr="00374D52" w:rsidRDefault="00B84E90" w:rsidP="00B84E90">
            <w:pPr>
              <w:pStyle w:val="AppendixLiteratureReviewTable"/>
              <w:rPr>
                <w:sz w:val="14"/>
                <w:szCs w:val="14"/>
              </w:rPr>
            </w:pPr>
            <w:r w:rsidRPr="00374D52">
              <w:rPr>
                <w:sz w:val="14"/>
                <w:szCs w:val="14"/>
              </w:rPr>
              <w:t>The proposed framework combining statistical and expert-based approaches effectively reduces false positives in fraud detection. The rules generated using tree-based models are interpretable and can be integrated into existing fraud detection systems.</w:t>
            </w:r>
            <w:r w:rsidRPr="00374D52">
              <w:rPr>
                <w:sz w:val="14"/>
                <w:szCs w:val="14"/>
              </w:rPr>
              <w:br/>
              <w:t>The approach proved to be satisfactory in a real industrial setting.</w:t>
            </w:r>
          </w:p>
        </w:tc>
        <w:tc>
          <w:tcPr>
            <w:tcW w:w="229" w:type="pct"/>
            <w:tcBorders>
              <w:top w:val="single" w:sz="2" w:space="0" w:color="auto"/>
              <w:left w:val="single" w:sz="4" w:space="0" w:color="auto"/>
              <w:bottom w:val="single" w:sz="2" w:space="0" w:color="auto"/>
              <w:right w:val="single" w:sz="4" w:space="0" w:color="auto"/>
            </w:tcBorders>
            <w:shd w:val="clear" w:color="auto" w:fill="F2F2F2" w:themeFill="background1" w:themeFillShade="F2"/>
          </w:tcPr>
          <w:p w14:paraId="4C1A8BC8" w14:textId="61D57219"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F2F2F2" w:themeFill="background1" w:themeFillShade="F2"/>
          </w:tcPr>
          <w:p w14:paraId="3171523F" w14:textId="4DAF74D4"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F2F2F2" w:themeFill="background1" w:themeFillShade="F2"/>
          </w:tcPr>
          <w:p w14:paraId="636D0583" w14:textId="5F21BECF"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F2F2F2" w:themeFill="background1" w:themeFillShade="F2"/>
          </w:tcPr>
          <w:p w14:paraId="68796F7E" w14:textId="1C8AB4A8" w:rsidR="00B84E90" w:rsidRPr="00374D52" w:rsidRDefault="00B84E90" w:rsidP="00B84E90">
            <w:pPr>
              <w:pStyle w:val="AppendixLiteratureReviewTable"/>
              <w:rPr>
                <w:sz w:val="14"/>
                <w:szCs w:val="14"/>
              </w:rPr>
            </w:pPr>
            <w:r w:rsidRPr="00374D52">
              <w:rPr>
                <w:sz w:val="14"/>
                <w:szCs w:val="14"/>
              </w:rPr>
              <w:t>- Decision Tree</w:t>
            </w:r>
            <w:r w:rsidRPr="00374D52">
              <w:rPr>
                <w:sz w:val="14"/>
                <w:szCs w:val="14"/>
              </w:rPr>
              <w:br/>
              <w:t>- Random Forest</w:t>
            </w:r>
            <w:r w:rsidRPr="00374D52">
              <w:rPr>
                <w:sz w:val="14"/>
                <w:szCs w:val="14"/>
              </w:rPr>
              <w:br/>
              <w:t>- Gradient Boosting</w:t>
            </w:r>
          </w:p>
        </w:tc>
        <w:tc>
          <w:tcPr>
            <w:tcW w:w="495" w:type="pct"/>
            <w:tcBorders>
              <w:top w:val="single" w:sz="2" w:space="0" w:color="auto"/>
              <w:left w:val="nil"/>
              <w:bottom w:val="single" w:sz="2" w:space="0" w:color="auto"/>
              <w:right w:val="nil"/>
            </w:tcBorders>
            <w:shd w:val="clear" w:color="auto" w:fill="F2F2F2" w:themeFill="background1" w:themeFillShade="F2"/>
          </w:tcPr>
          <w:p w14:paraId="15B72D1C" w14:textId="10415AEA" w:rsidR="00B84E90" w:rsidRPr="00374D52" w:rsidRDefault="00B84E90" w:rsidP="00B84E90">
            <w:pPr>
              <w:pStyle w:val="AppendixLiteratureReviewTable"/>
              <w:rPr>
                <w:sz w:val="14"/>
                <w:szCs w:val="14"/>
              </w:rPr>
            </w:pPr>
            <w:r w:rsidRPr="00374D52">
              <w:rPr>
                <w:sz w:val="14"/>
                <w:szCs w:val="14"/>
              </w:rPr>
              <w:t>- Dataset from a large bank</w:t>
            </w:r>
          </w:p>
        </w:tc>
        <w:tc>
          <w:tcPr>
            <w:tcW w:w="625" w:type="pct"/>
            <w:tcBorders>
              <w:top w:val="single" w:sz="2" w:space="0" w:color="auto"/>
              <w:left w:val="nil"/>
              <w:bottom w:val="single" w:sz="2" w:space="0" w:color="auto"/>
              <w:right w:val="nil"/>
            </w:tcBorders>
            <w:shd w:val="clear" w:color="auto" w:fill="F2F2F2" w:themeFill="background1" w:themeFillShade="F2"/>
          </w:tcPr>
          <w:p w14:paraId="2F4A5A13" w14:textId="36497A3B" w:rsidR="00B84E90" w:rsidRPr="00374D52" w:rsidRDefault="00B84E90" w:rsidP="00B84E90">
            <w:pPr>
              <w:pStyle w:val="AppendixLiteratureReviewTable"/>
              <w:rPr>
                <w:sz w:val="14"/>
                <w:szCs w:val="14"/>
              </w:rPr>
            </w:pPr>
            <w:r w:rsidRPr="00374D52">
              <w:rPr>
                <w:sz w:val="14"/>
                <w:szCs w:val="14"/>
              </w:rPr>
              <w:t>- Systematic sampling of transactions</w:t>
            </w:r>
            <w:r w:rsidRPr="00374D52">
              <w:rPr>
                <w:sz w:val="14"/>
                <w:szCs w:val="14"/>
              </w:rPr>
              <w:br/>
              <w:t>- Filtering noisy data</w:t>
            </w:r>
            <w:r w:rsidRPr="00374D52">
              <w:rPr>
                <w:sz w:val="14"/>
                <w:szCs w:val="14"/>
              </w:rPr>
              <w:br/>
              <w:t>- Removal of noisy labels, mistakes, and repeated transactions</w:t>
            </w:r>
            <w:r w:rsidRPr="00374D52">
              <w:rPr>
                <w:sz w:val="14"/>
                <w:szCs w:val="14"/>
              </w:rPr>
              <w:br/>
              <w:t>- Features are derived from the conditions and expressions of existing expert rules</w:t>
            </w:r>
          </w:p>
        </w:tc>
        <w:tc>
          <w:tcPr>
            <w:tcW w:w="340" w:type="pct"/>
            <w:tcBorders>
              <w:top w:val="single" w:sz="2" w:space="0" w:color="auto"/>
              <w:left w:val="nil"/>
              <w:bottom w:val="single" w:sz="2" w:space="0" w:color="auto"/>
              <w:right w:val="nil"/>
            </w:tcBorders>
            <w:shd w:val="clear" w:color="auto" w:fill="F2F2F2" w:themeFill="background1" w:themeFillShade="F2"/>
          </w:tcPr>
          <w:p w14:paraId="526E48A4" w14:textId="3BE2FE41"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AUC PR</w:t>
            </w:r>
            <w:r w:rsidRPr="00374D52">
              <w:rPr>
                <w:sz w:val="14"/>
                <w:szCs w:val="14"/>
              </w:rPr>
              <w:br/>
              <w:t>- False Positive Rate (FPR)</w:t>
            </w:r>
            <w:r w:rsidRPr="00374D52">
              <w:rPr>
                <w:sz w:val="14"/>
                <w:szCs w:val="14"/>
              </w:rPr>
              <w:br/>
              <w:t>- F1-Score</w:t>
            </w:r>
            <w:r w:rsidRPr="00374D52">
              <w:rPr>
                <w:sz w:val="14"/>
                <w:szCs w:val="14"/>
              </w:rPr>
              <w:br/>
              <w:t>- Precision</w:t>
            </w:r>
            <w:r w:rsidRPr="00374D52">
              <w:rPr>
                <w:sz w:val="14"/>
                <w:szCs w:val="14"/>
              </w:rPr>
              <w:br/>
              <w:t>- Recall</w:t>
            </w:r>
            <w:r w:rsidRPr="00374D52">
              <w:rPr>
                <w:sz w:val="14"/>
                <w:szCs w:val="14"/>
              </w:rPr>
              <w:br/>
              <w:t>- ROC AUC</w:t>
            </w:r>
          </w:p>
        </w:tc>
        <w:tc>
          <w:tcPr>
            <w:tcW w:w="363" w:type="pct"/>
            <w:tcBorders>
              <w:top w:val="single" w:sz="2" w:space="0" w:color="auto"/>
              <w:left w:val="nil"/>
              <w:bottom w:val="single" w:sz="2" w:space="0" w:color="auto"/>
              <w:right w:val="nil"/>
            </w:tcBorders>
            <w:shd w:val="clear" w:color="auto" w:fill="F2F2F2" w:themeFill="background1" w:themeFillShade="F2"/>
          </w:tcPr>
          <w:p w14:paraId="6BE5AF31" w14:textId="6A92B5D9"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xml:space="preserve">- Dynamic Fraudulent </w:t>
            </w:r>
            <w:r w:rsidR="00582B8C" w:rsidRPr="00374D52">
              <w:rPr>
                <w:sz w:val="14"/>
                <w:szCs w:val="14"/>
              </w:rPr>
              <w:t>Behavior</w:t>
            </w:r>
            <w:r w:rsidRPr="00374D52">
              <w:rPr>
                <w:sz w:val="14"/>
                <w:szCs w:val="14"/>
              </w:rPr>
              <w:br/>
              <w:t>- High False Positives</w:t>
            </w:r>
            <w:r w:rsidRPr="00374D52">
              <w:rPr>
                <w:sz w:val="14"/>
                <w:szCs w:val="14"/>
              </w:rPr>
              <w:br/>
              <w:t>- Interpretability of Models</w:t>
            </w:r>
            <w:r w:rsidRPr="00374D52">
              <w:rPr>
                <w:sz w:val="14"/>
                <w:szCs w:val="14"/>
              </w:rPr>
              <w:br/>
              <w:t>- Noisy data</w:t>
            </w:r>
            <w:r w:rsidRPr="00374D52">
              <w:rPr>
                <w:sz w:val="14"/>
                <w:szCs w:val="14"/>
              </w:rPr>
              <w:br/>
              <w:t>- Scalability</w:t>
            </w:r>
          </w:p>
        </w:tc>
      </w:tr>
      <w:tr w:rsidR="00374D52" w:rsidRPr="00374D52" w14:paraId="7E3CBC04" w14:textId="77777777" w:rsidTr="00374D52">
        <w:trPr>
          <w:trHeight w:val="20"/>
        </w:trPr>
        <w:tc>
          <w:tcPr>
            <w:tcW w:w="157" w:type="pct"/>
            <w:tcBorders>
              <w:top w:val="single" w:sz="2" w:space="0" w:color="auto"/>
              <w:left w:val="nil"/>
              <w:bottom w:val="single" w:sz="2" w:space="0" w:color="auto"/>
              <w:right w:val="nil"/>
            </w:tcBorders>
            <w:shd w:val="clear" w:color="auto" w:fill="F2F2F2" w:themeFill="background1" w:themeFillShade="F2"/>
          </w:tcPr>
          <w:p w14:paraId="2BF15263" w14:textId="667AA2AF" w:rsidR="00B84E90" w:rsidRPr="00374D52" w:rsidRDefault="00DC33F0"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3YxxnNjf","properties":{"formattedCitation":"(Xie et al., 2023)","plainCitation":"(Xie et al., 2023)","noteIndex":0},"citationItems":[{"id":322,"uris":["http://zotero.org/users/13346706/items/KA7L7Y4Q"],"itemData":{"id":322,"type":"article-journal","abstract":"With the popularity of credit cards worldwide, timely and accurate fraud detection has become critically important to ensure the safety of their user accounts. Existing models generally utilize original features or manually aggregated features as their transactional representations, while they fail to reveal the hidden fraudulent behaviors. In this work, we propose a novel model to extract transactional behaviors of users and learn new transactional behavioral representations for credit card fraud detection. Considering the characteristics of transactional behaviors, two time-aware gates are designed in a recurrent neural net unit to learn long- and short-term transactional habits of users, respectively, and to capture behavioral changes of users caused by different time intervals between their consecutive transactions. A time-aware-attention module is proposed and employed to extract the behavioral information from their consecutive historical transactions with time intervals, which enables the proposed model to capture behavioral motive and periodicity inside their historical transactional behaviors. An interaction module is designed to learn more comprehensive and rational representations. To prove the effectiveness of the learned transactional behavioral representations, experiments are conducted on a large real-world transaction dataset and a public one. The results show that the learned representation can well distinguish fraudulent behaviors from legitimate ones, and the proposed method can improve the performance of credit card fraud detection in terms of various evaluation criteria over the state-of-the-art methods.","container-title":"IEEE Transactions on Computational Social Systems","DOI":"10.1109/TCSS.2022.3158318","ISSN":"2329-924X, 2373-7476","issue":"3","journalAbbreviation":"IEEE Trans. Comput. Soc. Syst.","language":"en","page":"1004-1016","source":"DOI.org (Crossref)","title":"Time-Aware Attention-Based Gated Network for Credit Card Fraud Detection by Extracting Transactional Behaviors","URL":"https://ieeexplore.ieee.org/document/9744717/","volume":"10","author":[{"family":"Xie","given":"Yu"},{"family":"Liu","given":"Guanjun"},{"family":"Yan","given":"Chungang"},{"family":"Jiang","given":"Changjun"},{"family":"Zhou","given":"MengChu"}],"accessed":{"date-parts":[["2024",3,19]]},"issued":{"date-parts":[["2023",6]]}}}],"schema":"https://github.com/citation-style-language/schema/raw/master/csl-citation.json"} </w:instrText>
            </w:r>
            <w:r w:rsidRPr="00374D52">
              <w:rPr>
                <w:b/>
                <w:bCs/>
                <w:sz w:val="14"/>
                <w:szCs w:val="14"/>
              </w:rPr>
              <w:fldChar w:fldCharType="separate"/>
            </w:r>
            <w:r w:rsidR="00374D52" w:rsidRPr="00374D52">
              <w:rPr>
                <w:rFonts w:cs="Times New Roman"/>
                <w:sz w:val="14"/>
                <w:szCs w:val="14"/>
              </w:rPr>
              <w:t>(Xie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F2F2F2" w:themeFill="background1" w:themeFillShade="F2"/>
          </w:tcPr>
          <w:p w14:paraId="63F271C9" w14:textId="34DDC6AD" w:rsidR="00B84E90" w:rsidRPr="00374D52" w:rsidRDefault="00B84E90" w:rsidP="00B84E90">
            <w:pPr>
              <w:pStyle w:val="AppendixLiteratureReviewTable"/>
              <w:rPr>
                <w:sz w:val="14"/>
                <w:szCs w:val="14"/>
              </w:rPr>
            </w:pPr>
            <w:r w:rsidRPr="00374D52">
              <w:rPr>
                <w:sz w:val="14"/>
                <w:szCs w:val="14"/>
              </w:rPr>
              <w:t xml:space="preserve">To develop a novel model that extracts transactional </w:t>
            </w:r>
            <w:r w:rsidR="00582B8C" w:rsidRPr="00374D52">
              <w:rPr>
                <w:sz w:val="14"/>
                <w:szCs w:val="14"/>
              </w:rPr>
              <w:t>behaviors</w:t>
            </w:r>
            <w:r w:rsidRPr="00374D52">
              <w:rPr>
                <w:sz w:val="14"/>
                <w:szCs w:val="14"/>
              </w:rPr>
              <w:t xml:space="preserve"> and learns </w:t>
            </w:r>
            <w:r w:rsidR="00582B8C" w:rsidRPr="00374D52">
              <w:rPr>
                <w:sz w:val="14"/>
                <w:szCs w:val="14"/>
              </w:rPr>
              <w:t>behavioral</w:t>
            </w:r>
            <w:r w:rsidRPr="00374D52">
              <w:rPr>
                <w:sz w:val="14"/>
                <w:szCs w:val="14"/>
              </w:rPr>
              <w:t xml:space="preserve"> representations from users’ historical transactional </w:t>
            </w:r>
            <w:r w:rsidR="00582B8C" w:rsidRPr="00374D52">
              <w:rPr>
                <w:sz w:val="14"/>
                <w:szCs w:val="14"/>
              </w:rPr>
              <w:t>behaviors</w:t>
            </w:r>
            <w:r w:rsidRPr="00374D52">
              <w:rPr>
                <w:sz w:val="14"/>
                <w:szCs w:val="14"/>
              </w:rPr>
              <w:t xml:space="preserve"> for credit card fraud detection and </w:t>
            </w:r>
            <w:r w:rsidR="00582B8C" w:rsidRPr="00374D52">
              <w:rPr>
                <w:sz w:val="14"/>
                <w:szCs w:val="14"/>
              </w:rPr>
              <w:t>behavioral</w:t>
            </w:r>
            <w:r w:rsidRPr="00374D52">
              <w:rPr>
                <w:sz w:val="14"/>
                <w:szCs w:val="14"/>
              </w:rPr>
              <w:t xml:space="preserve"> changes caused by different time intervals between consecutive transactions.</w:t>
            </w:r>
          </w:p>
        </w:tc>
        <w:tc>
          <w:tcPr>
            <w:tcW w:w="283" w:type="pct"/>
            <w:tcBorders>
              <w:top w:val="single" w:sz="2" w:space="0" w:color="auto"/>
              <w:left w:val="nil"/>
              <w:bottom w:val="single" w:sz="2" w:space="0" w:color="auto"/>
              <w:right w:val="nil"/>
            </w:tcBorders>
            <w:shd w:val="clear" w:color="auto" w:fill="F2F2F2" w:themeFill="background1" w:themeFillShade="F2"/>
          </w:tcPr>
          <w:p w14:paraId="67041358" w14:textId="79E3FE61"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F2F2F2" w:themeFill="background1" w:themeFillShade="F2"/>
          </w:tcPr>
          <w:p w14:paraId="22670351" w14:textId="3AA2C720"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F2F2F2" w:themeFill="background1" w:themeFillShade="F2"/>
          </w:tcPr>
          <w:p w14:paraId="64F706ED" w14:textId="11BDE215" w:rsidR="00B84E90" w:rsidRPr="00374D52" w:rsidRDefault="00B84E90" w:rsidP="00B84E90">
            <w:pPr>
              <w:pStyle w:val="AppendixLiteratureReviewTable"/>
              <w:rPr>
                <w:sz w:val="14"/>
                <w:szCs w:val="14"/>
              </w:rPr>
            </w:pPr>
            <w:r w:rsidRPr="00374D52">
              <w:rPr>
                <w:sz w:val="14"/>
                <w:szCs w:val="14"/>
              </w:rPr>
              <w:t>The proposed TAI-LSTM model outperforms conventional models in detecting fraudulent transactions, showcasing a better understanding of user behavior through attention mechanisms and interaction modules.</w:t>
            </w:r>
          </w:p>
        </w:tc>
        <w:tc>
          <w:tcPr>
            <w:tcW w:w="229" w:type="pct"/>
            <w:tcBorders>
              <w:top w:val="single" w:sz="2" w:space="0" w:color="auto"/>
              <w:left w:val="single" w:sz="4" w:space="0" w:color="auto"/>
              <w:bottom w:val="single" w:sz="2" w:space="0" w:color="auto"/>
              <w:right w:val="single" w:sz="4" w:space="0" w:color="auto"/>
            </w:tcBorders>
            <w:shd w:val="clear" w:color="auto" w:fill="F2F2F2" w:themeFill="background1" w:themeFillShade="F2"/>
          </w:tcPr>
          <w:p w14:paraId="73D19D64" w14:textId="3C96EFBC"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F2F2F2" w:themeFill="background1" w:themeFillShade="F2"/>
          </w:tcPr>
          <w:p w14:paraId="4B9009BA" w14:textId="2CA1E437"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F2F2F2" w:themeFill="background1" w:themeFillShade="F2"/>
          </w:tcPr>
          <w:p w14:paraId="6FD1FCE8" w14:textId="59BCE3BA"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F2F2F2" w:themeFill="background1" w:themeFillShade="F2"/>
          </w:tcPr>
          <w:p w14:paraId="65E05667" w14:textId="01E3FA02" w:rsidR="00B84E90" w:rsidRPr="00374D52" w:rsidRDefault="00B84E90" w:rsidP="00B84E90">
            <w:pPr>
              <w:pStyle w:val="AppendixLiteratureReviewTable"/>
              <w:rPr>
                <w:sz w:val="14"/>
                <w:szCs w:val="14"/>
              </w:rPr>
            </w:pPr>
            <w:r w:rsidRPr="00374D52">
              <w:rPr>
                <w:sz w:val="14"/>
                <w:szCs w:val="14"/>
              </w:rPr>
              <w:t>- TAI-LSTM (Time-Aware Attention-Based Interactive LSTM)</w:t>
            </w:r>
          </w:p>
        </w:tc>
        <w:tc>
          <w:tcPr>
            <w:tcW w:w="495" w:type="pct"/>
            <w:tcBorders>
              <w:top w:val="single" w:sz="2" w:space="0" w:color="auto"/>
              <w:left w:val="nil"/>
              <w:bottom w:val="single" w:sz="2" w:space="0" w:color="auto"/>
              <w:right w:val="nil"/>
            </w:tcBorders>
            <w:shd w:val="clear" w:color="auto" w:fill="F2F2F2" w:themeFill="background1" w:themeFillShade="F2"/>
          </w:tcPr>
          <w:p w14:paraId="6A5F8CA6" w14:textId="21FAC923" w:rsidR="00B84E90" w:rsidRPr="00374D52" w:rsidRDefault="00B84E90" w:rsidP="00B84E90">
            <w:pPr>
              <w:pStyle w:val="AppendixLiteratureReviewTable"/>
              <w:rPr>
                <w:sz w:val="14"/>
                <w:szCs w:val="14"/>
              </w:rPr>
            </w:pPr>
            <w:r w:rsidRPr="00374D52">
              <w:rPr>
                <w:sz w:val="14"/>
                <w:szCs w:val="14"/>
              </w:rPr>
              <w:t>- Dataset from a Chinese financial institution</w:t>
            </w:r>
            <w:r w:rsidRPr="00374D52">
              <w:rPr>
                <w:sz w:val="14"/>
                <w:szCs w:val="14"/>
              </w:rPr>
              <w:br/>
              <w:t>- Fraud detection dataset of European cardholders from Kaggle</w:t>
            </w:r>
          </w:p>
        </w:tc>
        <w:tc>
          <w:tcPr>
            <w:tcW w:w="625" w:type="pct"/>
            <w:tcBorders>
              <w:top w:val="single" w:sz="2" w:space="0" w:color="auto"/>
              <w:left w:val="nil"/>
              <w:bottom w:val="single" w:sz="2" w:space="0" w:color="auto"/>
              <w:right w:val="nil"/>
            </w:tcBorders>
            <w:shd w:val="clear" w:color="auto" w:fill="F2F2F2" w:themeFill="background1" w:themeFillShade="F2"/>
          </w:tcPr>
          <w:p w14:paraId="6EA3B756" w14:textId="2D031637" w:rsidR="00B84E90" w:rsidRPr="00374D52" w:rsidRDefault="00B84E90" w:rsidP="00B84E90">
            <w:pPr>
              <w:pStyle w:val="AppendixLiteratureReviewTable"/>
              <w:rPr>
                <w:sz w:val="14"/>
                <w:szCs w:val="14"/>
              </w:rPr>
            </w:pPr>
            <w:r w:rsidRPr="00374D52">
              <w:rPr>
                <w:sz w:val="14"/>
                <w:szCs w:val="14"/>
              </w:rPr>
              <w:t>- Data Cleaning</w:t>
            </w:r>
            <w:r w:rsidRPr="00374D52">
              <w:rPr>
                <w:sz w:val="14"/>
                <w:szCs w:val="14"/>
              </w:rPr>
              <w:br/>
              <w:t>- Transaction Grouping</w:t>
            </w:r>
            <w:r w:rsidRPr="00374D52">
              <w:rPr>
                <w:sz w:val="14"/>
                <w:szCs w:val="14"/>
              </w:rPr>
              <w:br/>
              <w:t>- Timestamp Conversion to calculate time intervals between consecutive transactions</w:t>
            </w:r>
            <w:r w:rsidRPr="00374D52">
              <w:rPr>
                <w:sz w:val="14"/>
                <w:szCs w:val="14"/>
              </w:rPr>
              <w:br/>
              <w:t>- Transactional Embedding that includes the transaction itself and its historical context</w:t>
            </w:r>
          </w:p>
        </w:tc>
        <w:tc>
          <w:tcPr>
            <w:tcW w:w="340" w:type="pct"/>
            <w:tcBorders>
              <w:top w:val="single" w:sz="2" w:space="0" w:color="auto"/>
              <w:left w:val="nil"/>
              <w:bottom w:val="single" w:sz="2" w:space="0" w:color="auto"/>
              <w:right w:val="nil"/>
            </w:tcBorders>
            <w:shd w:val="clear" w:color="auto" w:fill="F2F2F2" w:themeFill="background1" w:themeFillShade="F2"/>
          </w:tcPr>
          <w:p w14:paraId="19BD41D3" w14:textId="6A7805EF" w:rsidR="00B84E90" w:rsidRPr="00374D52" w:rsidRDefault="00B84E90" w:rsidP="00B84E90">
            <w:pPr>
              <w:pStyle w:val="AppendixLiteratureReviewTable"/>
              <w:rPr>
                <w:sz w:val="14"/>
                <w:szCs w:val="14"/>
              </w:rPr>
            </w:pPr>
            <w:r w:rsidRPr="00374D52">
              <w:rPr>
                <w:sz w:val="14"/>
                <w:szCs w:val="14"/>
              </w:rPr>
              <w:t>- AUC</w:t>
            </w:r>
            <w:r w:rsidRPr="00374D52">
              <w:rPr>
                <w:sz w:val="14"/>
                <w:szCs w:val="14"/>
              </w:rPr>
              <w:br/>
              <w:t>- F1-Score</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F2F2F2" w:themeFill="background1" w:themeFillShade="F2"/>
          </w:tcPr>
          <w:p w14:paraId="0C92FE91" w14:textId="2F305A6A" w:rsidR="00B84E90" w:rsidRPr="00374D52" w:rsidRDefault="00B84E90" w:rsidP="00B84E90">
            <w:pPr>
              <w:pStyle w:val="AppendixLiteratureReviewTable"/>
              <w:rPr>
                <w:sz w:val="14"/>
                <w:szCs w:val="14"/>
              </w:rPr>
            </w:pPr>
            <w:r w:rsidRPr="00374D52">
              <w:rPr>
                <w:sz w:val="14"/>
                <w:szCs w:val="14"/>
              </w:rPr>
              <w:t xml:space="preserve">- Dynamic Fraudulent </w:t>
            </w:r>
            <w:r w:rsidR="00582B8C" w:rsidRPr="00374D52">
              <w:rPr>
                <w:sz w:val="14"/>
                <w:szCs w:val="14"/>
              </w:rPr>
              <w:t>Behavior</w:t>
            </w:r>
            <w:r w:rsidRPr="00374D52">
              <w:rPr>
                <w:sz w:val="14"/>
                <w:szCs w:val="14"/>
              </w:rPr>
              <w:br/>
              <w:t xml:space="preserve">- Dynamic User </w:t>
            </w:r>
            <w:r w:rsidR="00582B8C" w:rsidRPr="00374D52">
              <w:rPr>
                <w:sz w:val="14"/>
                <w:szCs w:val="14"/>
              </w:rPr>
              <w:t>Behavior</w:t>
            </w:r>
            <w:r w:rsidRPr="00374D52">
              <w:rPr>
                <w:sz w:val="14"/>
                <w:szCs w:val="14"/>
              </w:rPr>
              <w:br/>
              <w:t>- High False Positives</w:t>
            </w:r>
            <w:r w:rsidRPr="00374D52">
              <w:rPr>
                <w:sz w:val="14"/>
                <w:szCs w:val="14"/>
              </w:rPr>
              <w:br/>
              <w:t>- Ineffective Utilization of Temporal Patterns</w:t>
            </w:r>
          </w:p>
        </w:tc>
      </w:tr>
      <w:tr w:rsidR="00374D52" w:rsidRPr="00374D52" w14:paraId="18E3FA64" w14:textId="77777777" w:rsidTr="00374D52">
        <w:trPr>
          <w:trHeight w:val="20"/>
        </w:trPr>
        <w:tc>
          <w:tcPr>
            <w:tcW w:w="157" w:type="pct"/>
            <w:tcBorders>
              <w:top w:val="single" w:sz="2" w:space="0" w:color="auto"/>
              <w:left w:val="nil"/>
              <w:bottom w:val="single" w:sz="2" w:space="0" w:color="auto"/>
              <w:right w:val="nil"/>
            </w:tcBorders>
          </w:tcPr>
          <w:p w14:paraId="128B8EC7" w14:textId="41ADF3C7" w:rsidR="00B84E90" w:rsidRPr="00374D52" w:rsidRDefault="00DC33F0"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OkSW0hNm","properties":{"formattedCitation":"(Chougule et al., 2024)","plainCitation":"(Chougule et al., 2024)","noteIndex":0},"citationItems":[{"id":648,"uris":["http://zotero.org/users/13346706/items/EFVFSAA2"],"itemData":{"id":648,"type":"paper-conference","abstract":"Credit card fraud remains a persistent and costly challenge within the financial industry, necessitating the development of robust and efficient solutions for detection and prevention. Machine learning has emerged as a powerful tool for identifying fraudulent transactions, offering the potential to save financial institutions and consumers billions of dollars annually. This research study explores the practical application of Amazon Web Services (AWS) SageMaker, a comprehensive machine learning platform, to deploy an effective fraud detection system for credit cards. The study commences with a comprehensive review of existing literature on credit card fraud detection methods, shedding light on the limitations faced by conventional approaches. Subsequently, an innovative approach is presented, encompassing key stages such as feature engineering, data preparation, and the implementation of diverse machine learning techniques. To harness the scalability, deployment simplicity, and cost-effectiveness of AWS SageMaker, a detailed guide is provided through the entire model development and deployment process on the platform. Research findings demonstrate the efficacy of the machine learning model in accurately identifying fraudulent credit card transactions. A thorough analysis of the model's performance is presented, including metrics such as accuracy, precision, recall, F1-score, and ROC AUC. Additionally, a discussion is included on the advantages and considerations of utilizing AWS SageMaker for deploying machine learning models in realworld scenarios involving fraud detection. This research study aims to furnish financial institutions, data scientists, and researchers with valuable insights into effectively leveraging AWS SageMaker for credit card fraud detection. The conclusion emphasizes the significance of this approach in fortifying security measures and mitigating financial losses stemming from fraudulent activities.","container-title":"2024 5th International Conference on Mobile Computing and Sustainable Informatics (ICMCSI)","DOI":"10.1109/ICMCSI61536.2024.00029","event-place":"Lalitpur, Nepal","event-title":"2024 5th International Conference on Mobile Computing and Sustainable Informatics (ICMCSI)","ISBN":"9798350395235","language":"en","license":"https://doi.org/10.15223/policy-029","page":"150-156","publisher":"IEEE","publisher-place":"Lalitpur, Nepal","source":"DOI.org (Crossref)","title":"Using AWS SageMaker to Deploy ML Credit Card Fraud Detection Model","URL":"https://ieeexplore.ieee.org/document/10493954/","author":[{"family":"Chougule","given":"Nikhil S."},{"family":"Awati","given":"Chetan J."},{"family":"Deshmukh","given":"Rashmi"}],"accessed":{"date-parts":[["2024",4,13]]},"issued":{"date-parts":[["2024",1,18]]}}}],"schema":"https://github.com/citation-style-language/schema/raw/master/csl-citation.json"} </w:instrText>
            </w:r>
            <w:r w:rsidRPr="00374D52">
              <w:rPr>
                <w:b/>
                <w:bCs/>
                <w:sz w:val="14"/>
                <w:szCs w:val="14"/>
              </w:rPr>
              <w:fldChar w:fldCharType="separate"/>
            </w:r>
            <w:r w:rsidR="00374D52" w:rsidRPr="00374D52">
              <w:rPr>
                <w:rFonts w:cs="Times New Roman"/>
                <w:sz w:val="14"/>
                <w:szCs w:val="14"/>
              </w:rPr>
              <w:t>(Chougule et al., 2024)</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0EF12EBB" w14:textId="259807F0" w:rsidR="00B84E90" w:rsidRPr="00374D52" w:rsidRDefault="00B84E90" w:rsidP="00B84E90">
            <w:pPr>
              <w:pStyle w:val="AppendixLiteratureReviewTable"/>
              <w:rPr>
                <w:sz w:val="14"/>
                <w:szCs w:val="14"/>
              </w:rPr>
            </w:pPr>
            <w:r w:rsidRPr="00374D52">
              <w:rPr>
                <w:sz w:val="14"/>
                <w:szCs w:val="14"/>
              </w:rPr>
              <w:t>To explore the application of Amazon Web Services (AWS) SageMaker, a comprehensive machine learning platform, in developing and deploying an effective fraud detection system for credit card transactions.</w:t>
            </w:r>
          </w:p>
        </w:tc>
        <w:tc>
          <w:tcPr>
            <w:tcW w:w="283" w:type="pct"/>
            <w:tcBorders>
              <w:top w:val="single" w:sz="2" w:space="0" w:color="auto"/>
              <w:left w:val="nil"/>
              <w:bottom w:val="single" w:sz="2" w:space="0" w:color="auto"/>
              <w:right w:val="nil"/>
            </w:tcBorders>
            <w:shd w:val="clear" w:color="auto" w:fill="auto"/>
          </w:tcPr>
          <w:p w14:paraId="559A6585" w14:textId="54754DB7"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1F3571E4" w14:textId="333342EB"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605EF1BF" w14:textId="509AF841" w:rsidR="00B84E90" w:rsidRPr="00374D52" w:rsidRDefault="00B84E90" w:rsidP="00B84E90">
            <w:pPr>
              <w:pStyle w:val="AppendixLiteratureReviewTable"/>
              <w:rPr>
                <w:sz w:val="14"/>
                <w:szCs w:val="14"/>
              </w:rPr>
            </w:pPr>
            <w:r w:rsidRPr="00374D52">
              <w:rPr>
                <w:sz w:val="14"/>
                <w:szCs w:val="14"/>
              </w:rPr>
              <w:t>The deployment of ML models using AWS SageMaker for credit card fraud detection is highly effective, with high precision and recall. The platform's scalability and cost-efficiency make it ideal for real-time, large-volume transaction monitoring.</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356D15E3" w14:textId="6432A902"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34ED75B7" w14:textId="3E7936EE"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14C9B590" w14:textId="4B3D1291"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1947251D" w14:textId="5536576D" w:rsidR="00B84E90" w:rsidRPr="00374D52" w:rsidRDefault="00B84E90" w:rsidP="00B84E90">
            <w:pPr>
              <w:pStyle w:val="AppendixLiteratureReviewTable"/>
              <w:rPr>
                <w:sz w:val="14"/>
                <w:szCs w:val="14"/>
              </w:rPr>
            </w:pPr>
            <w:r w:rsidRPr="00374D52">
              <w:rPr>
                <w:sz w:val="14"/>
                <w:szCs w:val="14"/>
              </w:rPr>
              <w:t>- Random Forest (RF)</w:t>
            </w:r>
            <w:r w:rsidRPr="00374D52">
              <w:rPr>
                <w:sz w:val="14"/>
                <w:szCs w:val="14"/>
              </w:rPr>
              <w:br/>
              <w:t>- Gradient Boosting</w:t>
            </w:r>
            <w:r w:rsidRPr="00374D52">
              <w:rPr>
                <w:sz w:val="14"/>
                <w:szCs w:val="14"/>
              </w:rPr>
              <w:br/>
              <w:t>- Deep Learning models</w:t>
            </w:r>
          </w:p>
        </w:tc>
        <w:tc>
          <w:tcPr>
            <w:tcW w:w="495" w:type="pct"/>
            <w:tcBorders>
              <w:top w:val="single" w:sz="2" w:space="0" w:color="auto"/>
              <w:left w:val="nil"/>
              <w:bottom w:val="single" w:sz="2" w:space="0" w:color="auto"/>
              <w:right w:val="nil"/>
            </w:tcBorders>
            <w:shd w:val="clear" w:color="auto" w:fill="auto"/>
          </w:tcPr>
          <w:p w14:paraId="59678E2B" w14:textId="20C4DEAB" w:rsidR="00B84E90" w:rsidRPr="00374D52" w:rsidRDefault="00B84E90" w:rsidP="00B84E90">
            <w:pPr>
              <w:pStyle w:val="AppendixLiteratureReviewTable"/>
              <w:rPr>
                <w:sz w:val="14"/>
                <w:szCs w:val="14"/>
              </w:rPr>
            </w:pPr>
            <w:r w:rsidRPr="00374D52">
              <w:rPr>
                <w:sz w:val="14"/>
                <w:szCs w:val="14"/>
              </w:rPr>
              <w:t>- Real-world dataset of credit card transactions</w:t>
            </w:r>
          </w:p>
        </w:tc>
        <w:tc>
          <w:tcPr>
            <w:tcW w:w="625" w:type="pct"/>
            <w:tcBorders>
              <w:top w:val="single" w:sz="2" w:space="0" w:color="auto"/>
              <w:left w:val="nil"/>
              <w:bottom w:val="single" w:sz="2" w:space="0" w:color="auto"/>
              <w:right w:val="nil"/>
            </w:tcBorders>
            <w:shd w:val="clear" w:color="auto" w:fill="auto"/>
          </w:tcPr>
          <w:p w14:paraId="74C5F025" w14:textId="3B9F1971" w:rsidR="00B84E90" w:rsidRPr="00374D52" w:rsidRDefault="00B84E90" w:rsidP="00B84E90">
            <w:pPr>
              <w:pStyle w:val="AppendixLiteratureReviewTable"/>
              <w:rPr>
                <w:sz w:val="14"/>
                <w:szCs w:val="14"/>
              </w:rPr>
            </w:pPr>
            <w:r w:rsidRPr="00374D52">
              <w:rPr>
                <w:sz w:val="14"/>
                <w:szCs w:val="14"/>
              </w:rPr>
              <w:t>- Data cleaning</w:t>
            </w:r>
            <w:r w:rsidRPr="00374D52">
              <w:rPr>
                <w:sz w:val="14"/>
                <w:szCs w:val="14"/>
              </w:rPr>
              <w:br/>
              <w:t>- Normalization</w:t>
            </w:r>
            <w:r w:rsidRPr="00374D52">
              <w:rPr>
                <w:sz w:val="14"/>
                <w:szCs w:val="14"/>
              </w:rPr>
              <w:br/>
              <w:t>- One-Hot encoding</w:t>
            </w:r>
            <w:r w:rsidRPr="00374D52">
              <w:rPr>
                <w:sz w:val="14"/>
                <w:szCs w:val="14"/>
              </w:rPr>
              <w:br/>
              <w:t>- Temporal Features Extraction</w:t>
            </w:r>
            <w:r w:rsidRPr="00374D52">
              <w:rPr>
                <w:sz w:val="14"/>
                <w:szCs w:val="14"/>
              </w:rPr>
              <w:br/>
              <w:t>- Resampling</w:t>
            </w:r>
          </w:p>
        </w:tc>
        <w:tc>
          <w:tcPr>
            <w:tcW w:w="340" w:type="pct"/>
            <w:tcBorders>
              <w:top w:val="single" w:sz="2" w:space="0" w:color="auto"/>
              <w:left w:val="nil"/>
              <w:bottom w:val="single" w:sz="2" w:space="0" w:color="auto"/>
              <w:right w:val="nil"/>
            </w:tcBorders>
            <w:shd w:val="clear" w:color="auto" w:fill="auto"/>
          </w:tcPr>
          <w:p w14:paraId="689AA430" w14:textId="619FDD4A"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Precision</w:t>
            </w:r>
            <w:r w:rsidRPr="00374D52">
              <w:rPr>
                <w:sz w:val="14"/>
                <w:szCs w:val="14"/>
              </w:rPr>
              <w:br/>
              <w:t>- Recall</w:t>
            </w:r>
            <w:r w:rsidRPr="00374D52">
              <w:rPr>
                <w:sz w:val="14"/>
                <w:szCs w:val="14"/>
              </w:rPr>
              <w:br/>
              <w:t>- ROC AUC</w:t>
            </w:r>
          </w:p>
        </w:tc>
        <w:tc>
          <w:tcPr>
            <w:tcW w:w="363" w:type="pct"/>
            <w:tcBorders>
              <w:top w:val="single" w:sz="2" w:space="0" w:color="auto"/>
              <w:left w:val="nil"/>
              <w:bottom w:val="single" w:sz="2" w:space="0" w:color="auto"/>
              <w:right w:val="nil"/>
            </w:tcBorders>
            <w:shd w:val="clear" w:color="auto" w:fill="auto"/>
          </w:tcPr>
          <w:p w14:paraId="0F99C33F" w14:textId="4CF94689"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Ineffective Utilization of Temporal Patterns</w:t>
            </w:r>
            <w:r w:rsidRPr="00374D52">
              <w:rPr>
                <w:sz w:val="14"/>
                <w:szCs w:val="14"/>
              </w:rPr>
              <w:br/>
              <w:t>- Real-Time Processing</w:t>
            </w:r>
            <w:r w:rsidRPr="00374D52">
              <w:rPr>
                <w:sz w:val="14"/>
                <w:szCs w:val="14"/>
              </w:rPr>
              <w:br/>
              <w:t>- Scalability</w:t>
            </w:r>
          </w:p>
        </w:tc>
      </w:tr>
      <w:tr w:rsidR="00374D52" w:rsidRPr="00374D52" w14:paraId="611C1F4A" w14:textId="77777777" w:rsidTr="00374D52">
        <w:trPr>
          <w:trHeight w:val="20"/>
        </w:trPr>
        <w:tc>
          <w:tcPr>
            <w:tcW w:w="157" w:type="pct"/>
            <w:tcBorders>
              <w:top w:val="single" w:sz="2" w:space="0" w:color="auto"/>
              <w:left w:val="nil"/>
              <w:bottom w:val="single" w:sz="2" w:space="0" w:color="auto"/>
              <w:right w:val="nil"/>
            </w:tcBorders>
          </w:tcPr>
          <w:p w14:paraId="44D72ABA" w14:textId="34BF728B" w:rsidR="00B84E90" w:rsidRPr="00374D52" w:rsidRDefault="006E7BE4"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LcNbsdZh","properties":{"formattedCitation":"(Iscan et al., 2023)","plainCitation":"(Iscan et al., 2023)","noteIndex":0},"citationItems":[{"id":320,"uris":["http://zotero.org/users/13346706/items/IZGLQMC3"],"itemData":{"id":320,"type":"article-journal","abstract":"E-wallets’ rising popularity can be attributed to the fact that they facilitate a wide variety of financial activities such as payments, transfers, investments, etc., and eliminate the need for actual cash or cards. The confidentiality, availability, and integrity of a user’s financial information stored in an electronic wallet can be compromised by threats such as phishing, malware, and social engineering; therefore, fintech platforms employ intelligent fraud detection mechanisms to mitigate the problem. The purpose of this study is to detect fraudulent activity using cutting-edge machine learning techniques on data obtained from the leading e-wallet platform in Turkey. After a comprehensive analysis of the dataset’s features via feature engineering procedures, we found that the LightGBM approach had the highest detection accuracy of fraudulent activity with 97% in the experiments conducted. An additional key objective of reducing false alerts was accomplished, as the number of false alarms went from 13,024 to 6,249. This approach resulted in the establishment of a machine-learning model suitable for use by relatively small fraud detection teams.","container-title":"IEEE Access","DOI":"10.1109/ACCESS.2023.3321666","ISSN":"2169-3536","journalAbbreviation":"IEEE Access","language":"en","page":"131465-131474","source":"DOI.org (Crossref)","title":"Wallet-Based Transaction Fraud Prevention Through LightGBM With the Focus on Minimizing False Alarms","URL":"https://ieeexplore.ieee.org/document/10271294/","volume":"11","author":[{"family":"Iscan","given":"Can"},{"family":"Kumas","given":"Osman"},{"family":"Akbulut","given":"Fatma Patlar"},{"family":"Akbulut","given":"Akhan"}],"accessed":{"date-parts":[["2024",3,19]]},"issued":{"date-parts":[["2023"]]}}}],"schema":"https://github.com/citation-style-language/schema/raw/master/csl-citation.json"} </w:instrText>
            </w:r>
            <w:r w:rsidRPr="00374D52">
              <w:rPr>
                <w:b/>
                <w:bCs/>
                <w:sz w:val="14"/>
                <w:szCs w:val="14"/>
              </w:rPr>
              <w:fldChar w:fldCharType="separate"/>
            </w:r>
            <w:r w:rsidR="00374D52" w:rsidRPr="00374D52">
              <w:rPr>
                <w:rFonts w:cs="Times New Roman"/>
                <w:sz w:val="14"/>
                <w:szCs w:val="14"/>
              </w:rPr>
              <w:t>(Iscan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0D8EFF29" w14:textId="1213C9C4" w:rsidR="00B84E90" w:rsidRPr="00374D52" w:rsidRDefault="00B84E90" w:rsidP="00B84E90">
            <w:pPr>
              <w:pStyle w:val="AppendixLiteratureReviewTable"/>
              <w:rPr>
                <w:sz w:val="14"/>
                <w:szCs w:val="14"/>
              </w:rPr>
            </w:pPr>
            <w:r w:rsidRPr="00374D52">
              <w:rPr>
                <w:sz w:val="14"/>
                <w:szCs w:val="14"/>
              </w:rPr>
              <w:t>To detect fraudulent activity on e-wallet platforms using machine learning techniques, with a focus on reducing false alarms.</w:t>
            </w:r>
          </w:p>
        </w:tc>
        <w:tc>
          <w:tcPr>
            <w:tcW w:w="283" w:type="pct"/>
            <w:tcBorders>
              <w:top w:val="single" w:sz="2" w:space="0" w:color="auto"/>
              <w:left w:val="nil"/>
              <w:bottom w:val="single" w:sz="2" w:space="0" w:color="auto"/>
              <w:right w:val="nil"/>
            </w:tcBorders>
            <w:shd w:val="clear" w:color="auto" w:fill="auto"/>
          </w:tcPr>
          <w:p w14:paraId="41DF765A" w14:textId="1C302F6F"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34CC25D9" w14:textId="7F9876E2" w:rsidR="00B84E90" w:rsidRPr="00374D52" w:rsidRDefault="00B84E90" w:rsidP="00B84E90">
            <w:pPr>
              <w:pStyle w:val="AppendixLiteratureReviewTable"/>
              <w:rPr>
                <w:sz w:val="14"/>
                <w:szCs w:val="14"/>
              </w:rPr>
            </w:pPr>
            <w:r w:rsidRPr="00374D52">
              <w:rPr>
                <w:sz w:val="14"/>
                <w:szCs w:val="14"/>
              </w:rPr>
              <w:t>E-wallet fraud detection</w:t>
            </w:r>
          </w:p>
        </w:tc>
        <w:tc>
          <w:tcPr>
            <w:tcW w:w="681" w:type="pct"/>
            <w:tcBorders>
              <w:top w:val="single" w:sz="2" w:space="0" w:color="auto"/>
              <w:left w:val="nil"/>
              <w:bottom w:val="single" w:sz="2" w:space="0" w:color="auto"/>
              <w:right w:val="nil"/>
            </w:tcBorders>
            <w:shd w:val="clear" w:color="auto" w:fill="auto"/>
          </w:tcPr>
          <w:p w14:paraId="16D4D6CB" w14:textId="1715B9D6" w:rsidR="00B84E90" w:rsidRPr="00374D52" w:rsidRDefault="00B84E90" w:rsidP="00B84E90">
            <w:pPr>
              <w:pStyle w:val="AppendixLiteratureReviewTable"/>
              <w:rPr>
                <w:sz w:val="14"/>
                <w:szCs w:val="14"/>
              </w:rPr>
            </w:pPr>
            <w:r w:rsidRPr="00374D52">
              <w:rPr>
                <w:sz w:val="14"/>
                <w:szCs w:val="14"/>
              </w:rPr>
              <w:t>LightGBM significantly reduced false alarms from 13,024 to 6,249. Achieved high detection accuracy, supporting small fraud detection teams by optimizing worker utilization by 52%.</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7E40DEDE" w14:textId="3786F26D" w:rsidR="00B84E90" w:rsidRPr="00374D52" w:rsidRDefault="00B84E90" w:rsidP="00537A43">
            <w:pPr>
              <w:pStyle w:val="AppendixLiteratureReviewTable"/>
              <w:spacing w:before="40"/>
              <w:jc w:val="center"/>
              <w:rPr>
                <w:sz w:val="14"/>
                <w:szCs w:val="14"/>
              </w:rPr>
            </w:pPr>
            <w:r w:rsidRPr="00374D52">
              <w:rPr>
                <w:sz w:val="14"/>
                <w:szCs w:val="14"/>
              </w:rPr>
              <w:t>X</w:t>
            </w:r>
          </w:p>
        </w:tc>
        <w:tc>
          <w:tcPr>
            <w:tcW w:w="224" w:type="pct"/>
            <w:tcBorders>
              <w:top w:val="single" w:sz="2" w:space="0" w:color="auto"/>
              <w:left w:val="nil"/>
              <w:bottom w:val="single" w:sz="2" w:space="0" w:color="auto"/>
              <w:right w:val="single" w:sz="4" w:space="0" w:color="auto"/>
            </w:tcBorders>
            <w:shd w:val="clear" w:color="auto" w:fill="auto"/>
          </w:tcPr>
          <w:p w14:paraId="19B2E289" w14:textId="00FE10CF"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7EA96D38" w14:textId="2DD7774B"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44CFFA2D" w14:textId="6473499B" w:rsidR="00B84E90" w:rsidRPr="00374D52" w:rsidRDefault="00B84E90" w:rsidP="00B84E90">
            <w:pPr>
              <w:pStyle w:val="AppendixLiteratureReviewTable"/>
              <w:rPr>
                <w:sz w:val="14"/>
                <w:szCs w:val="14"/>
              </w:rPr>
            </w:pPr>
            <w:r w:rsidRPr="00374D52">
              <w:rPr>
                <w:sz w:val="14"/>
                <w:szCs w:val="14"/>
              </w:rPr>
              <w:t>- LightGBM (Light Gradient Boosting Machine)</w:t>
            </w:r>
            <w:r w:rsidRPr="00374D52">
              <w:rPr>
                <w:sz w:val="14"/>
                <w:szCs w:val="14"/>
              </w:rPr>
              <w:br/>
              <w:t>- XGBoost</w:t>
            </w:r>
            <w:r w:rsidRPr="00374D52">
              <w:rPr>
                <w:sz w:val="14"/>
                <w:szCs w:val="14"/>
              </w:rPr>
              <w:br/>
              <w:t>- Random Forest (RF)</w:t>
            </w:r>
            <w:r w:rsidRPr="00374D52">
              <w:rPr>
                <w:sz w:val="14"/>
                <w:szCs w:val="14"/>
              </w:rPr>
              <w:br/>
              <w:t>- Support Vector Machine (SVM</w:t>
            </w:r>
            <w:r w:rsidRPr="00374D52">
              <w:rPr>
                <w:sz w:val="14"/>
                <w:szCs w:val="14"/>
              </w:rPr>
              <w:br/>
              <w:t>- Multi-layer Perceptron (MLP)</w:t>
            </w:r>
          </w:p>
        </w:tc>
        <w:tc>
          <w:tcPr>
            <w:tcW w:w="495" w:type="pct"/>
            <w:tcBorders>
              <w:top w:val="single" w:sz="2" w:space="0" w:color="auto"/>
              <w:left w:val="nil"/>
              <w:bottom w:val="single" w:sz="2" w:space="0" w:color="auto"/>
              <w:right w:val="nil"/>
            </w:tcBorders>
            <w:shd w:val="clear" w:color="auto" w:fill="auto"/>
          </w:tcPr>
          <w:p w14:paraId="79BD5B7F" w14:textId="35DBA00B" w:rsidR="00B84E90" w:rsidRPr="00374D52" w:rsidRDefault="00B84E90" w:rsidP="00B84E90">
            <w:pPr>
              <w:pStyle w:val="AppendixLiteratureReviewTable"/>
              <w:rPr>
                <w:sz w:val="14"/>
                <w:szCs w:val="14"/>
              </w:rPr>
            </w:pPr>
            <w:r w:rsidRPr="00374D52">
              <w:rPr>
                <w:sz w:val="14"/>
                <w:szCs w:val="14"/>
              </w:rPr>
              <w:t>- Dataset from Turkey's leading e-wallet platform</w:t>
            </w:r>
          </w:p>
        </w:tc>
        <w:tc>
          <w:tcPr>
            <w:tcW w:w="625" w:type="pct"/>
            <w:tcBorders>
              <w:top w:val="single" w:sz="2" w:space="0" w:color="auto"/>
              <w:left w:val="nil"/>
              <w:bottom w:val="single" w:sz="2" w:space="0" w:color="auto"/>
              <w:right w:val="nil"/>
            </w:tcBorders>
            <w:shd w:val="clear" w:color="auto" w:fill="auto"/>
          </w:tcPr>
          <w:p w14:paraId="706C1E74" w14:textId="45978C94" w:rsidR="00B84E90" w:rsidRPr="00374D52" w:rsidRDefault="00B84E90" w:rsidP="00B84E90">
            <w:pPr>
              <w:pStyle w:val="AppendixLiteratureReviewTable"/>
              <w:rPr>
                <w:sz w:val="14"/>
                <w:szCs w:val="14"/>
              </w:rPr>
            </w:pPr>
            <w:r w:rsidRPr="00374D52">
              <w:rPr>
                <w:sz w:val="14"/>
                <w:szCs w:val="14"/>
              </w:rPr>
              <w:t>- Variable Selection</w:t>
            </w:r>
            <w:r w:rsidRPr="00374D52">
              <w:rPr>
                <w:sz w:val="14"/>
                <w:szCs w:val="14"/>
              </w:rPr>
              <w:br/>
              <w:t>- Aggregation</w:t>
            </w:r>
            <w:r w:rsidRPr="00374D52">
              <w:rPr>
                <w:sz w:val="14"/>
                <w:szCs w:val="14"/>
              </w:rPr>
              <w:br/>
              <w:t>- Feature Creation</w:t>
            </w:r>
            <w:r w:rsidRPr="00374D52">
              <w:rPr>
                <w:sz w:val="14"/>
                <w:szCs w:val="14"/>
              </w:rPr>
              <w:br/>
              <w:t>- Data Cleaning</w:t>
            </w:r>
            <w:r w:rsidRPr="00374D52">
              <w:rPr>
                <w:sz w:val="14"/>
                <w:szCs w:val="14"/>
              </w:rPr>
              <w:br/>
              <w:t xml:space="preserve">- Normalization </w:t>
            </w:r>
            <w:r w:rsidRPr="00374D52">
              <w:rPr>
                <w:sz w:val="14"/>
                <w:szCs w:val="14"/>
              </w:rPr>
              <w:br/>
              <w:t>- Encoding</w:t>
            </w:r>
          </w:p>
        </w:tc>
        <w:tc>
          <w:tcPr>
            <w:tcW w:w="340" w:type="pct"/>
            <w:tcBorders>
              <w:top w:val="single" w:sz="2" w:space="0" w:color="auto"/>
              <w:left w:val="nil"/>
              <w:bottom w:val="single" w:sz="2" w:space="0" w:color="auto"/>
              <w:right w:val="nil"/>
            </w:tcBorders>
            <w:shd w:val="clear" w:color="auto" w:fill="auto"/>
          </w:tcPr>
          <w:p w14:paraId="7ED94A23" w14:textId="61F8E7A6" w:rsidR="00B84E90" w:rsidRPr="00374D52" w:rsidRDefault="00B84E90" w:rsidP="00B84E90">
            <w:pPr>
              <w:pStyle w:val="AppendixLiteratureReviewTable"/>
              <w:rPr>
                <w:sz w:val="14"/>
                <w:szCs w:val="14"/>
              </w:rPr>
            </w:pPr>
            <w:r w:rsidRPr="00374D52">
              <w:rPr>
                <w:sz w:val="14"/>
                <w:szCs w:val="14"/>
              </w:rPr>
              <w:t>- False Positives (FP)</w:t>
            </w:r>
            <w:r w:rsidRPr="00374D52">
              <w:rPr>
                <w:sz w:val="14"/>
                <w:szCs w:val="14"/>
              </w:rPr>
              <w:br/>
              <w:t>- False Positive Rate (FPR)</w:t>
            </w:r>
            <w:r w:rsidRPr="00374D52">
              <w:rPr>
                <w:sz w:val="14"/>
                <w:szCs w:val="14"/>
              </w:rPr>
              <w:br/>
              <w:t>- ROC AUC</w:t>
            </w:r>
            <w:r w:rsidRPr="00374D52">
              <w:rPr>
                <w:sz w:val="14"/>
                <w:szCs w:val="14"/>
              </w:rPr>
              <w:br/>
              <w:t>- True Positives (TP)</w:t>
            </w:r>
            <w:r w:rsidRPr="00374D52">
              <w:rPr>
                <w:sz w:val="14"/>
                <w:szCs w:val="14"/>
              </w:rPr>
              <w:br/>
              <w:t>- True Positive Rate (TPR)</w:t>
            </w:r>
          </w:p>
        </w:tc>
        <w:tc>
          <w:tcPr>
            <w:tcW w:w="363" w:type="pct"/>
            <w:tcBorders>
              <w:top w:val="single" w:sz="2" w:space="0" w:color="auto"/>
              <w:left w:val="nil"/>
              <w:bottom w:val="single" w:sz="2" w:space="0" w:color="auto"/>
              <w:right w:val="nil"/>
            </w:tcBorders>
            <w:shd w:val="clear" w:color="auto" w:fill="auto"/>
          </w:tcPr>
          <w:p w14:paraId="70FE269C" w14:textId="24DBBC00"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High False Positives</w:t>
            </w:r>
          </w:p>
        </w:tc>
      </w:tr>
      <w:tr w:rsidR="00374D52" w:rsidRPr="00374D52" w14:paraId="27D5EA12" w14:textId="77777777" w:rsidTr="00374D52">
        <w:trPr>
          <w:trHeight w:val="20"/>
        </w:trPr>
        <w:tc>
          <w:tcPr>
            <w:tcW w:w="157" w:type="pct"/>
            <w:tcBorders>
              <w:top w:val="single" w:sz="2" w:space="0" w:color="auto"/>
              <w:left w:val="nil"/>
              <w:bottom w:val="single" w:sz="2" w:space="0" w:color="auto"/>
              <w:right w:val="nil"/>
            </w:tcBorders>
          </w:tcPr>
          <w:p w14:paraId="007B51CD" w14:textId="28AB5F25" w:rsidR="00B84E90" w:rsidRPr="00374D52" w:rsidRDefault="006E7BE4"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O6CyjOLu","properties":{"formattedCitation":"(W. Zhang et al., 2023)","plainCitation":"(W. Zhang et al., 2023)","noteIndex":0},"citationItems":[{"id":769,"uris":["http://zotero.org/users/13346706/items/29XIISNQ"],"itemData":{"id":769,"type":"paper-conference","abstract":"With the prevalence of credit cards worldwide, credit card fraud detection becomes increasingly meaningful and necessary for ensuring financial security. However, approaches that directly mine fraud patterns are not practical due to the lack of fraud transaction samples for training and the unpredictability of fraud behavior. Meanwhile, most existing works, lacking the ability to model the complex spatio-temporal dependencies in transaction sequences, fail to show satisfactory detection performance. To solve the problems above, this work proposes a Credit Card Fraud Detection model based on Generative Adversarial Network (CCFD-GAN). Instead of modeling the fraud transaction directly, CCFD-GAN learns the normal transaction distribution and detects samples outside the normal transaction distribution as fraudulent, therefore, no fraud transaction training samples are needed. Meanwhile, for effectively modeling the complex dependencies, not only Convolutional GRU (ConvGRU) is utilized in CCFD-GAN to capture the spatio-temporal dependencies together, but temporal aggregated features and multi-scope outlier degrees are also employed to obtain a larger feature space that provides richer information. Moreover, in order to solve inaccurate detections caused by generating data outside the normal manifold, the penalty mechanism based on complementary distribution is introduced in the training phase to lead the GAN model towards the normal manifold. Experimental results show that our model outperforms classical credit card fraud detection models.","container-title":"2023 International Joint Conference on Neural Networks (IJCNN)","DOI":"10.1109/IJCNN54540.2023.10191810","event-place":"Gold Coast, Australia","event-title":"2023 International Joint Conference on Neural Networks (IJCNN)","ISBN":"978-1-66548-867-9","language":"en","license":"https://doi.org/10.15223/policy-029","page":"1-8","publisher":"IEEE","publisher-place":"Gold Coast, Australia","source":"DOI.org (Crossref)","title":"CCFD-GAN: Credit Card Fraud Detection Based on Generative Adversarial Networks Enhanced by Penalty Mechanism","title-short":"CCFD-GAN","URL":"https://ieeexplore.ieee.org/document/10191810/","author":[{"family":"Zhang","given":"Wenbo"},{"family":"Zhang","given":"Shuo"},{"family":"Chen","given":"Jinyi"},{"family":"Huang","given":"Hejiao"}],"accessed":{"date-parts":[["2024",4,25]]},"issued":{"date-parts":[["2023",6,18]]}}}],"schema":"https://github.com/citation-style-language/schema/raw/master/csl-citation.json"} </w:instrText>
            </w:r>
            <w:r w:rsidRPr="00374D52">
              <w:rPr>
                <w:b/>
                <w:bCs/>
                <w:sz w:val="14"/>
                <w:szCs w:val="14"/>
              </w:rPr>
              <w:fldChar w:fldCharType="separate"/>
            </w:r>
            <w:r w:rsidR="00374D52" w:rsidRPr="00374D52">
              <w:rPr>
                <w:rFonts w:cs="Times New Roman"/>
                <w:sz w:val="14"/>
                <w:szCs w:val="14"/>
              </w:rPr>
              <w:t>(W. Zhang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15FDDEF2" w14:textId="1CC806AC" w:rsidR="00B84E90" w:rsidRPr="00374D52" w:rsidRDefault="00B84E90" w:rsidP="00B84E90">
            <w:pPr>
              <w:pStyle w:val="AppendixLiteratureReviewTable"/>
              <w:rPr>
                <w:sz w:val="14"/>
                <w:szCs w:val="14"/>
              </w:rPr>
            </w:pPr>
            <w:r w:rsidRPr="00374D52">
              <w:rPr>
                <w:sz w:val="14"/>
                <w:szCs w:val="14"/>
              </w:rPr>
              <w:t>To develop an effective credit card fraud detection model that overcomes the limitations of traditional methods by using a Generative Adversarial Network (GAN). This model, referred to as CCFD-GAN, aims to detect fraudulent transactions without needing fraud transaction samples for training.</w:t>
            </w:r>
          </w:p>
        </w:tc>
        <w:tc>
          <w:tcPr>
            <w:tcW w:w="283" w:type="pct"/>
            <w:tcBorders>
              <w:top w:val="single" w:sz="2" w:space="0" w:color="auto"/>
              <w:left w:val="nil"/>
              <w:bottom w:val="single" w:sz="2" w:space="0" w:color="auto"/>
              <w:right w:val="nil"/>
            </w:tcBorders>
            <w:shd w:val="clear" w:color="auto" w:fill="auto"/>
          </w:tcPr>
          <w:p w14:paraId="475EA99B" w14:textId="40B4B094"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159D6D6D" w14:textId="6EE6EB2A"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537B9CC1" w14:textId="2BD89C73" w:rsidR="00B84E90" w:rsidRPr="00374D52" w:rsidRDefault="00B84E90" w:rsidP="00B84E90">
            <w:pPr>
              <w:pStyle w:val="AppendixLiteratureReviewTable"/>
              <w:rPr>
                <w:sz w:val="14"/>
                <w:szCs w:val="14"/>
              </w:rPr>
            </w:pPr>
            <w:r w:rsidRPr="00374D52">
              <w:rPr>
                <w:sz w:val="14"/>
                <w:szCs w:val="14"/>
              </w:rPr>
              <w:t>The proposed CCFD-GAN model outperformed classical credit card fraud detection models on various datasets, proving the effectiveness of the employed techniques.</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48396DC2" w14:textId="3E084486" w:rsidR="00B84E90" w:rsidRPr="00374D52" w:rsidRDefault="00B84E90" w:rsidP="00537A43">
            <w:pPr>
              <w:pStyle w:val="AppendixLiteratureReviewTable"/>
              <w:spacing w:before="40"/>
              <w:jc w:val="center"/>
              <w:rPr>
                <w:sz w:val="14"/>
                <w:szCs w:val="14"/>
              </w:rPr>
            </w:pPr>
          </w:p>
        </w:tc>
        <w:tc>
          <w:tcPr>
            <w:tcW w:w="224" w:type="pct"/>
            <w:tcBorders>
              <w:top w:val="single" w:sz="2" w:space="0" w:color="auto"/>
              <w:left w:val="nil"/>
              <w:bottom w:val="single" w:sz="2" w:space="0" w:color="auto"/>
              <w:right w:val="single" w:sz="4" w:space="0" w:color="auto"/>
            </w:tcBorders>
            <w:shd w:val="clear" w:color="auto" w:fill="auto"/>
          </w:tcPr>
          <w:p w14:paraId="5E34768E" w14:textId="276627F8" w:rsidR="00B84E90" w:rsidRPr="00374D52" w:rsidRDefault="00B84E90" w:rsidP="00537A43">
            <w:pPr>
              <w:pStyle w:val="AppendixLiteratureReviewTable"/>
              <w:spacing w:before="40"/>
              <w:jc w:val="center"/>
              <w:rPr>
                <w:sz w:val="14"/>
                <w:szCs w:val="14"/>
              </w:rPr>
            </w:pPr>
            <w:r w:rsidRPr="00374D52">
              <w:rPr>
                <w:sz w:val="14"/>
                <w:szCs w:val="14"/>
              </w:rPr>
              <w:t>X</w:t>
            </w:r>
          </w:p>
        </w:tc>
        <w:tc>
          <w:tcPr>
            <w:tcW w:w="191" w:type="pct"/>
            <w:tcBorders>
              <w:top w:val="single" w:sz="2" w:space="0" w:color="auto"/>
              <w:left w:val="nil"/>
              <w:bottom w:val="single" w:sz="2" w:space="0" w:color="auto"/>
              <w:right w:val="single" w:sz="4" w:space="0" w:color="auto"/>
            </w:tcBorders>
            <w:shd w:val="clear" w:color="auto" w:fill="auto"/>
          </w:tcPr>
          <w:p w14:paraId="1DB4FF94" w14:textId="5E39AA92" w:rsidR="00B84E90" w:rsidRPr="00374D52" w:rsidRDefault="00B84E90" w:rsidP="00537A43">
            <w:pPr>
              <w:pStyle w:val="AppendixLiteratureReviewTable"/>
              <w:spacing w:before="40"/>
              <w:jc w:val="center"/>
              <w:rPr>
                <w:sz w:val="14"/>
                <w:szCs w:val="14"/>
              </w:rPr>
            </w:pPr>
          </w:p>
        </w:tc>
        <w:tc>
          <w:tcPr>
            <w:tcW w:w="448" w:type="pct"/>
            <w:tcBorders>
              <w:top w:val="single" w:sz="2" w:space="0" w:color="auto"/>
              <w:left w:val="nil"/>
              <w:bottom w:val="single" w:sz="2" w:space="0" w:color="auto"/>
              <w:right w:val="nil"/>
            </w:tcBorders>
            <w:shd w:val="clear" w:color="auto" w:fill="auto"/>
          </w:tcPr>
          <w:p w14:paraId="43BD8A03" w14:textId="5B0FA108" w:rsidR="00B84E90" w:rsidRPr="00374D52" w:rsidRDefault="00B84E90" w:rsidP="00B84E90">
            <w:pPr>
              <w:pStyle w:val="AppendixLiteratureReviewTable"/>
              <w:rPr>
                <w:sz w:val="14"/>
                <w:szCs w:val="14"/>
              </w:rPr>
            </w:pPr>
            <w:r w:rsidRPr="00374D52">
              <w:rPr>
                <w:sz w:val="14"/>
                <w:szCs w:val="14"/>
              </w:rPr>
              <w:t>- CCFD-GAN (Generative Adversarial Network)</w:t>
            </w:r>
          </w:p>
        </w:tc>
        <w:tc>
          <w:tcPr>
            <w:tcW w:w="495" w:type="pct"/>
            <w:tcBorders>
              <w:top w:val="single" w:sz="2" w:space="0" w:color="auto"/>
              <w:left w:val="nil"/>
              <w:bottom w:val="single" w:sz="2" w:space="0" w:color="auto"/>
              <w:right w:val="nil"/>
            </w:tcBorders>
            <w:shd w:val="clear" w:color="auto" w:fill="auto"/>
          </w:tcPr>
          <w:p w14:paraId="5964663C" w14:textId="01A18CBF" w:rsidR="00B84E90" w:rsidRPr="00374D52" w:rsidRDefault="00B84E90" w:rsidP="00B84E90">
            <w:pPr>
              <w:pStyle w:val="AppendixLiteratureReviewTable"/>
              <w:rPr>
                <w:sz w:val="14"/>
                <w:szCs w:val="14"/>
              </w:rPr>
            </w:pPr>
            <w:r w:rsidRPr="00374D52">
              <w:rPr>
                <w:sz w:val="14"/>
                <w:szCs w:val="14"/>
              </w:rPr>
              <w:t>- Fraud detection dataset of European cardholders from Kaggle</w:t>
            </w:r>
            <w:r w:rsidRPr="00374D52">
              <w:rPr>
                <w:sz w:val="14"/>
                <w:szCs w:val="14"/>
              </w:rPr>
              <w:br/>
              <w:t>- European credit card transaction dataset</w:t>
            </w:r>
            <w:r w:rsidRPr="00374D52">
              <w:rPr>
                <w:sz w:val="14"/>
                <w:szCs w:val="14"/>
              </w:rPr>
              <w:br/>
              <w:t>- Online payment dataset</w:t>
            </w:r>
          </w:p>
        </w:tc>
        <w:tc>
          <w:tcPr>
            <w:tcW w:w="625" w:type="pct"/>
            <w:tcBorders>
              <w:top w:val="single" w:sz="2" w:space="0" w:color="auto"/>
              <w:left w:val="nil"/>
              <w:bottom w:val="single" w:sz="2" w:space="0" w:color="auto"/>
              <w:right w:val="nil"/>
            </w:tcBorders>
            <w:shd w:val="clear" w:color="auto" w:fill="auto"/>
          </w:tcPr>
          <w:p w14:paraId="7BB30122" w14:textId="1E485918" w:rsidR="00B84E90" w:rsidRPr="00374D52" w:rsidRDefault="00B84E90" w:rsidP="00B84E90">
            <w:pPr>
              <w:pStyle w:val="AppendixLiteratureReviewTable"/>
              <w:rPr>
                <w:sz w:val="14"/>
                <w:szCs w:val="14"/>
              </w:rPr>
            </w:pPr>
            <w:r w:rsidRPr="00374D52">
              <w:rPr>
                <w:sz w:val="14"/>
                <w:szCs w:val="14"/>
              </w:rPr>
              <w:t xml:space="preserve">- </w:t>
            </w:r>
            <w:r w:rsidR="00582B8C" w:rsidRPr="00374D52">
              <w:rPr>
                <w:sz w:val="14"/>
                <w:szCs w:val="14"/>
              </w:rPr>
              <w:t>Neighbor</w:t>
            </w:r>
            <w:r w:rsidRPr="00374D52">
              <w:rPr>
                <w:sz w:val="14"/>
                <w:szCs w:val="14"/>
              </w:rPr>
              <w:t xml:space="preserve"> Aggregation to generate new features</w:t>
            </w:r>
            <w:r w:rsidRPr="00374D52">
              <w:rPr>
                <w:sz w:val="14"/>
                <w:szCs w:val="14"/>
              </w:rPr>
              <w:br/>
              <w:t>- Sliding-Window Aggregation to capture temporal dependencies</w:t>
            </w:r>
            <w:r w:rsidRPr="00374D52">
              <w:rPr>
                <w:sz w:val="14"/>
                <w:szCs w:val="14"/>
              </w:rPr>
              <w:br/>
              <w:t>- Multi-Scope Outlier Degrees</w:t>
            </w:r>
            <w:r w:rsidRPr="00374D52">
              <w:rPr>
                <w:sz w:val="14"/>
                <w:szCs w:val="14"/>
              </w:rPr>
              <w:br/>
              <w:t>- User Grouping</w:t>
            </w:r>
          </w:p>
        </w:tc>
        <w:tc>
          <w:tcPr>
            <w:tcW w:w="340" w:type="pct"/>
            <w:tcBorders>
              <w:top w:val="single" w:sz="2" w:space="0" w:color="auto"/>
              <w:left w:val="nil"/>
              <w:bottom w:val="single" w:sz="2" w:space="0" w:color="auto"/>
              <w:right w:val="nil"/>
            </w:tcBorders>
            <w:shd w:val="clear" w:color="auto" w:fill="auto"/>
          </w:tcPr>
          <w:p w14:paraId="1D3F606D" w14:textId="1BDD4278"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2362FECE" w14:textId="124BB7F2" w:rsidR="00B84E90" w:rsidRPr="00374D52" w:rsidRDefault="00B84E90" w:rsidP="00B84E90">
            <w:pPr>
              <w:pStyle w:val="AppendixLiteratureReviewTable"/>
              <w:rPr>
                <w:sz w:val="14"/>
                <w:szCs w:val="14"/>
              </w:rPr>
            </w:pPr>
            <w:r w:rsidRPr="00374D52">
              <w:rPr>
                <w:sz w:val="14"/>
                <w:szCs w:val="14"/>
              </w:rPr>
              <w:t xml:space="preserve">- Class Imbalance </w:t>
            </w:r>
            <w:r w:rsidRPr="00374D52">
              <w:rPr>
                <w:sz w:val="14"/>
                <w:szCs w:val="14"/>
              </w:rPr>
              <w:br/>
              <w:t>- Feature Space Limitation</w:t>
            </w:r>
          </w:p>
        </w:tc>
      </w:tr>
      <w:tr w:rsidR="00374D52" w:rsidRPr="00374D52" w14:paraId="7494368B" w14:textId="77777777" w:rsidTr="00374D52">
        <w:trPr>
          <w:trHeight w:val="20"/>
        </w:trPr>
        <w:tc>
          <w:tcPr>
            <w:tcW w:w="157" w:type="pct"/>
            <w:tcBorders>
              <w:top w:val="single" w:sz="2" w:space="0" w:color="auto"/>
              <w:left w:val="nil"/>
              <w:bottom w:val="single" w:sz="2" w:space="0" w:color="auto"/>
              <w:right w:val="nil"/>
            </w:tcBorders>
          </w:tcPr>
          <w:p w14:paraId="7BB92DA1" w14:textId="7DE83212" w:rsidR="00B84E90" w:rsidRPr="00374D52" w:rsidRDefault="006E7BE4"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agDO0BIv","properties":{"formattedCitation":"(Peng et al., 2023)","plainCitation":"(Peng et al., 2023)","noteIndex":0},"citationItems":[{"id":760,"uris":["http://zotero.org/users/13346706/items/8Q3IX43Z"],"itemData":{"id":760,"type":"article-journal","abstract":"Most fraud detection algorithms identify the anomaly by learning from a small number of existing fraud samples, therefore they are often ineffective when deal with complex and unknown situations. This article proposes a new one-class classiﬁcation model called one-class adversarial fraud detection nets with class speciﬁc representations (CS-OCAN), which consists of modiﬁed autoencoders and Complementary generative adversarial networks (GAN). Firstly, the two-iteration framework is designed to make reasonable use of the reference data generated by Complementary GAN. Secondly, an additional loss function is added in the latent space of the autoencoder, which transforms the semi-supervised problem into a supervised problem that aims to maximize interclass distances between two classes and minimize intra-class variances. We have conducted experiments on UMD Wikipedia dataset and Credit card fraud detection dataset. Experimental results show that our method CS-OCAN has signiﬁcantly improved the detection accuracy and stability compared with the state-of-the-art one-class classiﬁcation models.","container-title":"IEEE Transactions on Network Science and Engineering","DOI":"10.1109/TNSE.2023.3273543","ISSN":"2327-4697, 2334-329X","journalAbbreviation":"IEEE Trans. Netw. Sci. Eng.","language":"en","license":"https://ieeexplore.ieee.org/Xplorehelp/downloads/license-information/IEEE.html","page":"3793-3803","source":"DOI.org (Crossref)","title":"One-Class Adversarial Fraud Detection Nets with Class Specific Representations","URL":"https://ieeexplore.ieee.org/document/10143394/","author":[{"family":"Peng","given":"Haipeng"},{"family":"Zhao","given":"Jie"},{"family":"Li","given":"Lixiang"},{"family":"Ren","given":"Yeqing"},{"family":"Zhao","given":"Shanshan"}],"accessed":{"date-parts":[["2024",4,25]]},"issued":{"date-parts":[["2023"]]}}}],"schema":"https://github.com/citation-style-language/schema/raw/master/csl-citation.json"} </w:instrText>
            </w:r>
            <w:r w:rsidRPr="00374D52">
              <w:rPr>
                <w:b/>
                <w:bCs/>
                <w:sz w:val="14"/>
                <w:szCs w:val="14"/>
              </w:rPr>
              <w:fldChar w:fldCharType="separate"/>
            </w:r>
            <w:r w:rsidR="00374D52" w:rsidRPr="00374D52">
              <w:rPr>
                <w:rFonts w:cs="Times New Roman"/>
                <w:sz w:val="14"/>
                <w:szCs w:val="14"/>
              </w:rPr>
              <w:t>(Peng et al., 2023)</w:t>
            </w:r>
            <w:r w:rsidRPr="00374D52">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0A18731A" w14:textId="7240D30A" w:rsidR="00B84E90" w:rsidRPr="00374D52" w:rsidRDefault="00B84E90" w:rsidP="00B84E90">
            <w:pPr>
              <w:pStyle w:val="AppendixLiteratureReviewTable"/>
              <w:rPr>
                <w:sz w:val="14"/>
                <w:szCs w:val="14"/>
              </w:rPr>
            </w:pPr>
            <w:r w:rsidRPr="00374D52">
              <w:rPr>
                <w:sz w:val="14"/>
                <w:szCs w:val="14"/>
              </w:rPr>
              <w:t xml:space="preserve">To develop </w:t>
            </w:r>
            <w:r w:rsidR="00582B8C" w:rsidRPr="00374D52">
              <w:rPr>
                <w:sz w:val="14"/>
                <w:szCs w:val="14"/>
              </w:rPr>
              <w:t>a</w:t>
            </w:r>
            <w:r w:rsidRPr="00374D52">
              <w:rPr>
                <w:sz w:val="14"/>
                <w:szCs w:val="14"/>
              </w:rPr>
              <w:t xml:space="preserve"> one-class adversarial fraud detection model to enhance the accuracy and stability of fraud detection using only normal user data.</w:t>
            </w:r>
          </w:p>
        </w:tc>
        <w:tc>
          <w:tcPr>
            <w:tcW w:w="283" w:type="pct"/>
            <w:tcBorders>
              <w:top w:val="single" w:sz="2" w:space="0" w:color="auto"/>
              <w:left w:val="nil"/>
              <w:bottom w:val="single" w:sz="2" w:space="0" w:color="auto"/>
              <w:right w:val="nil"/>
            </w:tcBorders>
            <w:shd w:val="clear" w:color="auto" w:fill="auto"/>
          </w:tcPr>
          <w:p w14:paraId="6704586D" w14:textId="0F15B14E"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2" w:space="0" w:color="auto"/>
              <w:right w:val="nil"/>
            </w:tcBorders>
            <w:shd w:val="clear" w:color="auto" w:fill="auto"/>
          </w:tcPr>
          <w:p w14:paraId="2CC13F57" w14:textId="4E3FC93D"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2" w:space="0" w:color="auto"/>
              <w:right w:val="nil"/>
            </w:tcBorders>
            <w:shd w:val="clear" w:color="auto" w:fill="auto"/>
          </w:tcPr>
          <w:p w14:paraId="0CA7BC1C" w14:textId="00180314" w:rsidR="00B84E90" w:rsidRPr="00374D52" w:rsidRDefault="00B84E90" w:rsidP="00B84E90">
            <w:pPr>
              <w:pStyle w:val="AppendixLiteratureReviewTable"/>
              <w:rPr>
                <w:sz w:val="14"/>
                <w:szCs w:val="14"/>
              </w:rPr>
            </w:pPr>
            <w:r w:rsidRPr="00374D52">
              <w:rPr>
                <w:sz w:val="14"/>
                <w:szCs w:val="14"/>
              </w:rPr>
              <w:t xml:space="preserve">The proposed CS-OCAN model significantly improves the detection accuracy and stability of fraud detection compared to state-of-the-art one-class classification models. </w:t>
            </w:r>
          </w:p>
        </w:tc>
        <w:tc>
          <w:tcPr>
            <w:tcW w:w="229" w:type="pct"/>
            <w:tcBorders>
              <w:top w:val="single" w:sz="2" w:space="0" w:color="auto"/>
              <w:left w:val="single" w:sz="4" w:space="0" w:color="auto"/>
              <w:bottom w:val="single" w:sz="2" w:space="0" w:color="auto"/>
              <w:right w:val="single" w:sz="4" w:space="0" w:color="auto"/>
            </w:tcBorders>
            <w:shd w:val="clear" w:color="auto" w:fill="auto"/>
          </w:tcPr>
          <w:p w14:paraId="19E826EF" w14:textId="65519C1F" w:rsidR="00B84E90" w:rsidRPr="00374D52" w:rsidRDefault="00B84E90" w:rsidP="00537A43">
            <w:pPr>
              <w:pStyle w:val="AppendixLiteratureReviewTable"/>
              <w:spacing w:before="40"/>
              <w:jc w:val="center"/>
              <w:rPr>
                <w:sz w:val="14"/>
                <w:szCs w:val="14"/>
              </w:rPr>
            </w:pPr>
          </w:p>
        </w:tc>
        <w:tc>
          <w:tcPr>
            <w:tcW w:w="224" w:type="pct"/>
            <w:tcBorders>
              <w:top w:val="single" w:sz="2" w:space="0" w:color="auto"/>
              <w:left w:val="nil"/>
              <w:bottom w:val="single" w:sz="2" w:space="0" w:color="auto"/>
              <w:right w:val="single" w:sz="4" w:space="0" w:color="auto"/>
            </w:tcBorders>
            <w:shd w:val="clear" w:color="auto" w:fill="auto"/>
          </w:tcPr>
          <w:p w14:paraId="7A2A7178" w14:textId="06DF3F7C"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2" w:space="0" w:color="auto"/>
              <w:right w:val="single" w:sz="4" w:space="0" w:color="auto"/>
            </w:tcBorders>
            <w:shd w:val="clear" w:color="auto" w:fill="auto"/>
          </w:tcPr>
          <w:p w14:paraId="494FEFD8" w14:textId="1549A871" w:rsidR="00B84E90" w:rsidRPr="00374D52" w:rsidRDefault="00B84E90" w:rsidP="00537A43">
            <w:pPr>
              <w:pStyle w:val="AppendixLiteratureReviewTable"/>
              <w:spacing w:before="40"/>
              <w:jc w:val="center"/>
              <w:rPr>
                <w:sz w:val="14"/>
                <w:szCs w:val="14"/>
              </w:rPr>
            </w:pPr>
            <w:r w:rsidRPr="00374D52">
              <w:rPr>
                <w:sz w:val="14"/>
                <w:szCs w:val="14"/>
              </w:rPr>
              <w:t>X</w:t>
            </w:r>
          </w:p>
        </w:tc>
        <w:tc>
          <w:tcPr>
            <w:tcW w:w="448" w:type="pct"/>
            <w:tcBorders>
              <w:top w:val="single" w:sz="2" w:space="0" w:color="auto"/>
              <w:left w:val="nil"/>
              <w:bottom w:val="single" w:sz="2" w:space="0" w:color="auto"/>
              <w:right w:val="nil"/>
            </w:tcBorders>
            <w:shd w:val="clear" w:color="auto" w:fill="auto"/>
          </w:tcPr>
          <w:p w14:paraId="1AB11700" w14:textId="45CFC188" w:rsidR="00B84E90" w:rsidRPr="00374D52" w:rsidRDefault="00B84E90" w:rsidP="00B84E90">
            <w:pPr>
              <w:pStyle w:val="AppendixLiteratureReviewTable"/>
              <w:rPr>
                <w:sz w:val="14"/>
                <w:szCs w:val="14"/>
              </w:rPr>
            </w:pPr>
            <w:r w:rsidRPr="00374D52">
              <w:rPr>
                <w:sz w:val="14"/>
                <w:szCs w:val="14"/>
              </w:rPr>
              <w:t>- CS-OCAN (One-class adversarial fraud detection nets with class specific representations)</w:t>
            </w:r>
          </w:p>
        </w:tc>
        <w:tc>
          <w:tcPr>
            <w:tcW w:w="495" w:type="pct"/>
            <w:tcBorders>
              <w:top w:val="single" w:sz="2" w:space="0" w:color="auto"/>
              <w:left w:val="nil"/>
              <w:bottom w:val="single" w:sz="2" w:space="0" w:color="auto"/>
              <w:right w:val="nil"/>
            </w:tcBorders>
            <w:shd w:val="clear" w:color="auto" w:fill="auto"/>
          </w:tcPr>
          <w:p w14:paraId="16CC1333" w14:textId="4E404703" w:rsidR="00B84E90" w:rsidRPr="00374D52" w:rsidRDefault="00B84E90" w:rsidP="00B84E90">
            <w:pPr>
              <w:pStyle w:val="AppendixLiteratureReviewTable"/>
              <w:rPr>
                <w:sz w:val="14"/>
                <w:szCs w:val="14"/>
              </w:rPr>
            </w:pPr>
            <w:r w:rsidRPr="00374D52">
              <w:rPr>
                <w:sz w:val="14"/>
                <w:szCs w:val="14"/>
              </w:rPr>
              <w:t xml:space="preserve">- UMD Wikipedia dataset </w:t>
            </w:r>
            <w:r w:rsidRPr="00374D52">
              <w:rPr>
                <w:sz w:val="14"/>
                <w:szCs w:val="14"/>
              </w:rPr>
              <w:br/>
              <w:t>- Credit Card Fraud Detection (CCF) dataset</w:t>
            </w:r>
          </w:p>
        </w:tc>
        <w:tc>
          <w:tcPr>
            <w:tcW w:w="625" w:type="pct"/>
            <w:tcBorders>
              <w:top w:val="single" w:sz="2" w:space="0" w:color="auto"/>
              <w:left w:val="nil"/>
              <w:bottom w:val="single" w:sz="2" w:space="0" w:color="auto"/>
              <w:right w:val="nil"/>
            </w:tcBorders>
            <w:shd w:val="clear" w:color="auto" w:fill="auto"/>
          </w:tcPr>
          <w:p w14:paraId="2E0947D9" w14:textId="12F1184E" w:rsidR="00B84E90" w:rsidRPr="00374D52" w:rsidRDefault="00B84E90" w:rsidP="00B84E90">
            <w:pPr>
              <w:pStyle w:val="AppendixLiteratureReviewTable"/>
              <w:rPr>
                <w:sz w:val="14"/>
                <w:szCs w:val="14"/>
              </w:rPr>
            </w:pPr>
            <w:r w:rsidRPr="00374D52">
              <w:rPr>
                <w:sz w:val="14"/>
                <w:szCs w:val="14"/>
              </w:rPr>
              <w:t>- Autoencoder for Feature Extraction</w:t>
            </w:r>
            <w:r w:rsidRPr="00374D52">
              <w:rPr>
                <w:sz w:val="14"/>
                <w:szCs w:val="14"/>
              </w:rPr>
              <w:br/>
              <w:t>- Preliminary Feature Extraction</w:t>
            </w:r>
            <w:r w:rsidRPr="00374D52">
              <w:rPr>
                <w:sz w:val="14"/>
                <w:szCs w:val="14"/>
              </w:rPr>
              <w:br/>
              <w:t xml:space="preserve">- Pseudo Fraud Data Generation </w:t>
            </w:r>
          </w:p>
        </w:tc>
        <w:tc>
          <w:tcPr>
            <w:tcW w:w="340" w:type="pct"/>
            <w:tcBorders>
              <w:top w:val="single" w:sz="2" w:space="0" w:color="auto"/>
              <w:left w:val="nil"/>
              <w:bottom w:val="single" w:sz="2" w:space="0" w:color="auto"/>
              <w:right w:val="nil"/>
            </w:tcBorders>
            <w:shd w:val="clear" w:color="auto" w:fill="auto"/>
          </w:tcPr>
          <w:p w14:paraId="35160BC7" w14:textId="463E367C" w:rsidR="00B84E90" w:rsidRPr="00374D52" w:rsidRDefault="00B84E90" w:rsidP="00B84E90">
            <w:pPr>
              <w:pStyle w:val="AppendixLiteratureReviewTable"/>
              <w:rPr>
                <w:sz w:val="14"/>
                <w:szCs w:val="14"/>
              </w:rPr>
            </w:pPr>
            <w:r w:rsidRPr="00374D52">
              <w:rPr>
                <w:sz w:val="14"/>
                <w:szCs w:val="14"/>
              </w:rPr>
              <w:t>- Accuracy</w:t>
            </w:r>
            <w:r w:rsidRPr="00374D52">
              <w:rPr>
                <w:sz w:val="14"/>
                <w:szCs w:val="14"/>
              </w:rPr>
              <w:br/>
              <w:t>- F1-Score</w:t>
            </w:r>
            <w:r w:rsidRPr="00374D52">
              <w:rPr>
                <w:sz w:val="14"/>
                <w:szCs w:val="14"/>
              </w:rPr>
              <w:br/>
              <w:t>- Precision</w:t>
            </w:r>
            <w:r w:rsidRPr="00374D52">
              <w:rPr>
                <w:sz w:val="14"/>
                <w:szCs w:val="14"/>
              </w:rPr>
              <w:br/>
              <w:t>- Recall</w:t>
            </w:r>
          </w:p>
        </w:tc>
        <w:tc>
          <w:tcPr>
            <w:tcW w:w="363" w:type="pct"/>
            <w:tcBorders>
              <w:top w:val="single" w:sz="2" w:space="0" w:color="auto"/>
              <w:left w:val="nil"/>
              <w:bottom w:val="single" w:sz="2" w:space="0" w:color="auto"/>
              <w:right w:val="nil"/>
            </w:tcBorders>
            <w:shd w:val="clear" w:color="auto" w:fill="auto"/>
          </w:tcPr>
          <w:p w14:paraId="29CE90C2" w14:textId="6E10AC6F" w:rsidR="00B84E90" w:rsidRPr="00374D52" w:rsidRDefault="00B84E90" w:rsidP="00B84E90">
            <w:pPr>
              <w:pStyle w:val="AppendixLiteratureReviewTable"/>
              <w:rPr>
                <w:sz w:val="14"/>
                <w:szCs w:val="14"/>
              </w:rPr>
            </w:pPr>
            <w:r w:rsidRPr="00374D52">
              <w:rPr>
                <w:sz w:val="14"/>
                <w:szCs w:val="14"/>
              </w:rPr>
              <w:t>- Class Imbalance</w:t>
            </w:r>
            <w:r w:rsidRPr="00374D52">
              <w:rPr>
                <w:sz w:val="14"/>
                <w:szCs w:val="14"/>
              </w:rPr>
              <w:br/>
              <w:t>- Dynamic Fraudulent Behavior</w:t>
            </w:r>
            <w:r w:rsidRPr="00374D52">
              <w:rPr>
                <w:sz w:val="14"/>
                <w:szCs w:val="14"/>
              </w:rPr>
              <w:br/>
              <w:t>- Limited Data</w:t>
            </w:r>
          </w:p>
        </w:tc>
      </w:tr>
      <w:tr w:rsidR="00374D52" w:rsidRPr="00374D52" w14:paraId="585D9DDE" w14:textId="77777777" w:rsidTr="00374D52">
        <w:trPr>
          <w:trHeight w:val="20"/>
        </w:trPr>
        <w:tc>
          <w:tcPr>
            <w:tcW w:w="157" w:type="pct"/>
            <w:tcBorders>
              <w:top w:val="single" w:sz="2" w:space="0" w:color="auto"/>
              <w:left w:val="nil"/>
              <w:bottom w:val="single" w:sz="4" w:space="0" w:color="auto"/>
              <w:right w:val="nil"/>
            </w:tcBorders>
          </w:tcPr>
          <w:p w14:paraId="3AE1B089" w14:textId="32F0CA27" w:rsidR="00B84E90" w:rsidRPr="00374D52" w:rsidRDefault="00717656" w:rsidP="00B84E90">
            <w:pPr>
              <w:pStyle w:val="AppendixLiteratureReviewTable"/>
              <w:rPr>
                <w:b/>
                <w:bCs/>
                <w:sz w:val="14"/>
                <w:szCs w:val="14"/>
              </w:rPr>
            </w:pPr>
            <w:r w:rsidRPr="00374D52">
              <w:rPr>
                <w:b/>
                <w:bCs/>
                <w:sz w:val="14"/>
                <w:szCs w:val="14"/>
              </w:rPr>
              <w:fldChar w:fldCharType="begin"/>
            </w:r>
            <w:r w:rsidR="00374D52" w:rsidRPr="00374D52">
              <w:rPr>
                <w:b/>
                <w:bCs/>
                <w:sz w:val="14"/>
                <w:szCs w:val="14"/>
              </w:rPr>
              <w:instrText xml:space="preserve"> ADDIN ZOTERO_ITEM CSL_CITATION {"citationID":"YyR5Efcf","properties":{"formattedCitation":"(Xiang et al., 2023)","plainCitation":"(Xiang et al., 2023)","noteIndex":0},"citationItems":[{"id":334,"uris":["http://zotero.org/users/13346706/items/FI536TI6"],"itemData":{"id":334,"type":"article-journal","abstract":"Credit card fraud incurs a considerable cost for both cardholders and issuing banks. Contemporary methods apply machine learning-based classifiers to detect fraudulent behavior from labeled transaction records. But labeled data are usually a small proportion of billions of real transactions due to expensive labeling costs, which implies that they do not well exploit many natural features from unlabeled data. Therefore, we propose a semi-supervised graph neural network for fraud detection. Specifically, we leverage transaction records to construct a temporal transaction graph, which is composed of temporal transactions (nodes) and interactions (edges) among them. Then we pass messages among the nodes through a Gated Temporal Attention Network (GTAN) to learn the transaction representation. We further model the fraud patterns through risk propagation among transactions. The extensive experiments are conducted on a real-world transaction dataset and two publicly available fraud detection datasets. The result shows that our proposed method, namely GTAN, outperforms other state-of-the-art baselines on three fraud detection datasets. Semi-supervised experiments demonstrate the excellent fraud detection performance of our model with only a tiny proportion of labeled data.","collection-title":"12","container-title":"Proceedings of the AAAI Conference on Artificial Intelligence","DOI":"10.1609/aaai.v37i12.26702","issue":"12","language":"en","page":"14557-14565","source":"DOI.org (Crossref)","title":"Semi-supervised Credit Card Fraud Detection via Attribute-Driven Graph Representation","URL":"https://ojs.aaai.org/index.php/AAAI/article/view/26702","volume":"37","author":[{"family":"Xiang","given":"Sheng"},{"family":"Zhu","given":"Mingzhi"},{"family":"Cheng","given":"Dawei"},{"family":"Li","given":"Enxia"},{"family":"Zhao","given":"Ruihui"},{"family":"Ouyang","given":"Yi"},{"family":"Chen","given":"Ling"},{"family":"Zheng","given":"Yefeng"}],"accessed":{"date-parts":[["2024",3,24]]},"issued":{"date-parts":[["2023",6,26]]}}}],"schema":"https://github.com/citation-style-language/schema/raw/master/csl-citation.json"} </w:instrText>
            </w:r>
            <w:r w:rsidRPr="00374D52">
              <w:rPr>
                <w:b/>
                <w:bCs/>
                <w:sz w:val="14"/>
                <w:szCs w:val="14"/>
              </w:rPr>
              <w:fldChar w:fldCharType="separate"/>
            </w:r>
            <w:r w:rsidR="00374D52" w:rsidRPr="00374D52">
              <w:rPr>
                <w:rFonts w:cs="Times New Roman"/>
                <w:sz w:val="14"/>
                <w:szCs w:val="14"/>
              </w:rPr>
              <w:t>(Xiang et al., 2023)</w:t>
            </w:r>
            <w:r w:rsidRPr="00374D52">
              <w:rPr>
                <w:b/>
                <w:bCs/>
                <w:sz w:val="14"/>
                <w:szCs w:val="14"/>
              </w:rPr>
              <w:fldChar w:fldCharType="end"/>
            </w:r>
          </w:p>
        </w:tc>
        <w:tc>
          <w:tcPr>
            <w:tcW w:w="635" w:type="pct"/>
            <w:tcBorders>
              <w:top w:val="single" w:sz="2" w:space="0" w:color="auto"/>
              <w:left w:val="nil"/>
              <w:bottom w:val="single" w:sz="4" w:space="0" w:color="auto"/>
              <w:right w:val="nil"/>
            </w:tcBorders>
            <w:shd w:val="clear" w:color="auto" w:fill="auto"/>
          </w:tcPr>
          <w:p w14:paraId="7F3E592C" w14:textId="7202C94A" w:rsidR="00B84E90" w:rsidRPr="00374D52" w:rsidRDefault="00B84E90" w:rsidP="00B84E90">
            <w:pPr>
              <w:pStyle w:val="AppendixLiteratureReviewTable"/>
              <w:rPr>
                <w:sz w:val="14"/>
                <w:szCs w:val="14"/>
              </w:rPr>
            </w:pPr>
            <w:r w:rsidRPr="00374D52">
              <w:rPr>
                <w:sz w:val="14"/>
                <w:szCs w:val="14"/>
              </w:rPr>
              <w:t xml:space="preserve">To develop a semi-supervised graph neural network for credit card fraud detection that can effectively utilize both labelled and unlabeled transaction data. </w:t>
            </w:r>
          </w:p>
        </w:tc>
        <w:tc>
          <w:tcPr>
            <w:tcW w:w="283" w:type="pct"/>
            <w:tcBorders>
              <w:top w:val="single" w:sz="2" w:space="0" w:color="auto"/>
              <w:left w:val="nil"/>
              <w:bottom w:val="single" w:sz="4" w:space="0" w:color="auto"/>
              <w:right w:val="nil"/>
            </w:tcBorders>
            <w:shd w:val="clear" w:color="auto" w:fill="auto"/>
          </w:tcPr>
          <w:p w14:paraId="15EFF249" w14:textId="7DADCED8" w:rsidR="00B84E90" w:rsidRPr="00374D52" w:rsidRDefault="00B84E90" w:rsidP="00B84E90">
            <w:pPr>
              <w:pStyle w:val="AppendixLiteratureReviewTable"/>
              <w:rPr>
                <w:sz w:val="14"/>
                <w:szCs w:val="14"/>
              </w:rPr>
            </w:pPr>
            <w:r w:rsidRPr="00374D52">
              <w:rPr>
                <w:sz w:val="14"/>
                <w:szCs w:val="14"/>
              </w:rPr>
              <w:t>Technical Paper</w:t>
            </w:r>
          </w:p>
        </w:tc>
        <w:tc>
          <w:tcPr>
            <w:tcW w:w="330" w:type="pct"/>
            <w:tcBorders>
              <w:top w:val="single" w:sz="2" w:space="0" w:color="auto"/>
              <w:left w:val="nil"/>
              <w:bottom w:val="single" w:sz="4" w:space="0" w:color="auto"/>
              <w:right w:val="nil"/>
            </w:tcBorders>
            <w:shd w:val="clear" w:color="auto" w:fill="auto"/>
          </w:tcPr>
          <w:p w14:paraId="312E9364" w14:textId="0FE532E1" w:rsidR="00B84E90" w:rsidRPr="00374D52" w:rsidRDefault="00B84E90" w:rsidP="00B84E90">
            <w:pPr>
              <w:pStyle w:val="AppendixLiteratureReviewTable"/>
              <w:rPr>
                <w:sz w:val="14"/>
                <w:szCs w:val="14"/>
              </w:rPr>
            </w:pPr>
            <w:r w:rsidRPr="00374D52">
              <w:rPr>
                <w:sz w:val="14"/>
                <w:szCs w:val="14"/>
              </w:rPr>
              <w:t>Credit card fraud detection</w:t>
            </w:r>
          </w:p>
        </w:tc>
        <w:tc>
          <w:tcPr>
            <w:tcW w:w="681" w:type="pct"/>
            <w:tcBorders>
              <w:top w:val="single" w:sz="2" w:space="0" w:color="auto"/>
              <w:left w:val="nil"/>
              <w:bottom w:val="single" w:sz="4" w:space="0" w:color="auto"/>
              <w:right w:val="nil"/>
            </w:tcBorders>
            <w:shd w:val="clear" w:color="auto" w:fill="auto"/>
          </w:tcPr>
          <w:p w14:paraId="62D937FF" w14:textId="66DD8ADF" w:rsidR="00B84E90" w:rsidRPr="00374D52" w:rsidRDefault="00B84E90" w:rsidP="00B84E90">
            <w:pPr>
              <w:pStyle w:val="AppendixLiteratureReviewTable"/>
              <w:rPr>
                <w:sz w:val="14"/>
                <w:szCs w:val="14"/>
              </w:rPr>
            </w:pPr>
            <w:r w:rsidRPr="00374D52">
              <w:rPr>
                <w:sz w:val="14"/>
                <w:szCs w:val="14"/>
              </w:rPr>
              <w:t>The proposed Gated Temporal Attention Network (GTAN) significantly outperforms existing state-of-the-art methods in fraud detection tasks. This improvement is demonstrated across three different datasets, showing that GTAN is highly effective even with a small proportion of labelled data.</w:t>
            </w:r>
          </w:p>
        </w:tc>
        <w:tc>
          <w:tcPr>
            <w:tcW w:w="229" w:type="pct"/>
            <w:tcBorders>
              <w:top w:val="single" w:sz="2" w:space="0" w:color="auto"/>
              <w:left w:val="single" w:sz="4" w:space="0" w:color="auto"/>
              <w:bottom w:val="single" w:sz="4" w:space="0" w:color="auto"/>
              <w:right w:val="single" w:sz="4" w:space="0" w:color="auto"/>
            </w:tcBorders>
            <w:shd w:val="clear" w:color="auto" w:fill="auto"/>
          </w:tcPr>
          <w:p w14:paraId="42461537" w14:textId="3D9332F1" w:rsidR="00B84E90" w:rsidRPr="00374D52" w:rsidRDefault="00B84E90" w:rsidP="00537A43">
            <w:pPr>
              <w:pStyle w:val="AppendixLiteratureReviewTable"/>
              <w:spacing w:before="40"/>
              <w:jc w:val="center"/>
              <w:rPr>
                <w:sz w:val="14"/>
                <w:szCs w:val="14"/>
              </w:rPr>
            </w:pPr>
          </w:p>
        </w:tc>
        <w:tc>
          <w:tcPr>
            <w:tcW w:w="224" w:type="pct"/>
            <w:tcBorders>
              <w:top w:val="single" w:sz="2" w:space="0" w:color="auto"/>
              <w:left w:val="nil"/>
              <w:bottom w:val="single" w:sz="4" w:space="0" w:color="auto"/>
              <w:right w:val="single" w:sz="4" w:space="0" w:color="auto"/>
            </w:tcBorders>
            <w:shd w:val="clear" w:color="auto" w:fill="auto"/>
          </w:tcPr>
          <w:p w14:paraId="15A8C82F" w14:textId="5316188C" w:rsidR="00B84E90" w:rsidRPr="00374D52" w:rsidRDefault="00B84E90" w:rsidP="00537A43">
            <w:pPr>
              <w:pStyle w:val="AppendixLiteratureReviewTable"/>
              <w:spacing w:before="40"/>
              <w:jc w:val="center"/>
              <w:rPr>
                <w:sz w:val="14"/>
                <w:szCs w:val="14"/>
              </w:rPr>
            </w:pPr>
          </w:p>
        </w:tc>
        <w:tc>
          <w:tcPr>
            <w:tcW w:w="191" w:type="pct"/>
            <w:tcBorders>
              <w:top w:val="single" w:sz="2" w:space="0" w:color="auto"/>
              <w:left w:val="nil"/>
              <w:bottom w:val="single" w:sz="4" w:space="0" w:color="auto"/>
              <w:right w:val="single" w:sz="4" w:space="0" w:color="auto"/>
            </w:tcBorders>
            <w:shd w:val="clear" w:color="auto" w:fill="auto"/>
          </w:tcPr>
          <w:p w14:paraId="07146774" w14:textId="3E45E1B1" w:rsidR="00B84E90" w:rsidRPr="00374D52" w:rsidRDefault="00B84E90" w:rsidP="00537A43">
            <w:pPr>
              <w:pStyle w:val="AppendixLiteratureReviewTable"/>
              <w:spacing w:before="40"/>
              <w:jc w:val="center"/>
              <w:rPr>
                <w:sz w:val="14"/>
                <w:szCs w:val="14"/>
              </w:rPr>
            </w:pPr>
            <w:r w:rsidRPr="00374D52">
              <w:rPr>
                <w:sz w:val="14"/>
                <w:szCs w:val="14"/>
              </w:rPr>
              <w:t>X</w:t>
            </w:r>
          </w:p>
        </w:tc>
        <w:tc>
          <w:tcPr>
            <w:tcW w:w="448" w:type="pct"/>
            <w:tcBorders>
              <w:top w:val="single" w:sz="2" w:space="0" w:color="auto"/>
              <w:left w:val="nil"/>
              <w:bottom w:val="single" w:sz="4" w:space="0" w:color="auto"/>
              <w:right w:val="nil"/>
            </w:tcBorders>
            <w:shd w:val="clear" w:color="auto" w:fill="auto"/>
          </w:tcPr>
          <w:p w14:paraId="34D17F58" w14:textId="19F028AE" w:rsidR="00B84E90" w:rsidRPr="00374D52" w:rsidRDefault="00B84E90" w:rsidP="00B84E90">
            <w:pPr>
              <w:pStyle w:val="AppendixLiteratureReviewTable"/>
              <w:rPr>
                <w:sz w:val="14"/>
                <w:szCs w:val="14"/>
              </w:rPr>
            </w:pPr>
            <w:r w:rsidRPr="00374D52">
              <w:rPr>
                <w:sz w:val="14"/>
                <w:szCs w:val="14"/>
              </w:rPr>
              <w:t>- Gated Temporal Attention Network (GTAN)</w:t>
            </w:r>
          </w:p>
        </w:tc>
        <w:tc>
          <w:tcPr>
            <w:tcW w:w="495" w:type="pct"/>
            <w:tcBorders>
              <w:top w:val="single" w:sz="2" w:space="0" w:color="auto"/>
              <w:left w:val="nil"/>
              <w:bottom w:val="single" w:sz="4" w:space="0" w:color="auto"/>
              <w:right w:val="nil"/>
            </w:tcBorders>
            <w:shd w:val="clear" w:color="auto" w:fill="auto"/>
          </w:tcPr>
          <w:p w14:paraId="640F2144" w14:textId="2D556BD6" w:rsidR="00B84E90" w:rsidRPr="00374D52" w:rsidRDefault="00B84E90" w:rsidP="00B84E90">
            <w:pPr>
              <w:pStyle w:val="AppendixLiteratureReviewTable"/>
              <w:rPr>
                <w:sz w:val="14"/>
                <w:szCs w:val="14"/>
              </w:rPr>
            </w:pPr>
            <w:r w:rsidRPr="00374D52">
              <w:rPr>
                <w:sz w:val="14"/>
                <w:szCs w:val="14"/>
              </w:rPr>
              <w:t xml:space="preserve">- Real-world transaction dataset (FFSD) </w:t>
            </w:r>
            <w:r w:rsidRPr="00374D52">
              <w:rPr>
                <w:sz w:val="14"/>
                <w:szCs w:val="14"/>
              </w:rPr>
              <w:br/>
              <w:t xml:space="preserve">- </w:t>
            </w:r>
            <w:proofErr w:type="spellStart"/>
            <w:r w:rsidRPr="00374D52">
              <w:rPr>
                <w:sz w:val="14"/>
                <w:szCs w:val="14"/>
              </w:rPr>
              <w:t>YelpChi</w:t>
            </w:r>
            <w:proofErr w:type="spellEnd"/>
            <w:r w:rsidRPr="00374D52">
              <w:rPr>
                <w:sz w:val="14"/>
                <w:szCs w:val="14"/>
              </w:rPr>
              <w:t xml:space="preserve"> dataset</w:t>
            </w:r>
            <w:r w:rsidRPr="00374D52">
              <w:rPr>
                <w:sz w:val="14"/>
                <w:szCs w:val="14"/>
              </w:rPr>
              <w:br/>
              <w:t>- Amazon dataset</w:t>
            </w:r>
          </w:p>
        </w:tc>
        <w:tc>
          <w:tcPr>
            <w:tcW w:w="625" w:type="pct"/>
            <w:tcBorders>
              <w:top w:val="single" w:sz="2" w:space="0" w:color="auto"/>
              <w:left w:val="nil"/>
              <w:bottom w:val="single" w:sz="4" w:space="0" w:color="auto"/>
              <w:right w:val="nil"/>
            </w:tcBorders>
            <w:shd w:val="clear" w:color="auto" w:fill="auto"/>
          </w:tcPr>
          <w:p w14:paraId="337C26CA" w14:textId="4116B54D" w:rsidR="00B84E90" w:rsidRPr="00374D52" w:rsidRDefault="00B84E90" w:rsidP="00B84E90">
            <w:pPr>
              <w:pStyle w:val="AppendixLiteratureReviewTable"/>
              <w:rPr>
                <w:sz w:val="14"/>
                <w:szCs w:val="14"/>
              </w:rPr>
            </w:pPr>
            <w:r w:rsidRPr="00374D52">
              <w:rPr>
                <w:sz w:val="14"/>
                <w:szCs w:val="14"/>
              </w:rPr>
              <w:t xml:space="preserve">- Attribute Embedding </w:t>
            </w:r>
            <w:r w:rsidRPr="00374D52">
              <w:rPr>
                <w:sz w:val="14"/>
                <w:szCs w:val="14"/>
              </w:rPr>
              <w:br/>
              <w:t>- Graph Construction to capture interactions among transactions</w:t>
            </w:r>
          </w:p>
        </w:tc>
        <w:tc>
          <w:tcPr>
            <w:tcW w:w="340" w:type="pct"/>
            <w:tcBorders>
              <w:top w:val="single" w:sz="2" w:space="0" w:color="auto"/>
              <w:left w:val="nil"/>
              <w:bottom w:val="single" w:sz="4" w:space="0" w:color="auto"/>
              <w:right w:val="nil"/>
            </w:tcBorders>
            <w:shd w:val="clear" w:color="auto" w:fill="auto"/>
          </w:tcPr>
          <w:p w14:paraId="3CE8DB3D" w14:textId="1F362C88" w:rsidR="00B84E90" w:rsidRPr="00374D52" w:rsidRDefault="00B84E90" w:rsidP="00B84E90">
            <w:pPr>
              <w:pStyle w:val="AppendixLiteratureReviewTable"/>
              <w:rPr>
                <w:sz w:val="14"/>
                <w:szCs w:val="14"/>
              </w:rPr>
            </w:pPr>
            <w:r w:rsidRPr="00374D52">
              <w:rPr>
                <w:sz w:val="14"/>
                <w:szCs w:val="14"/>
              </w:rPr>
              <w:t>- AUC</w:t>
            </w:r>
            <w:r w:rsidRPr="00374D52">
              <w:rPr>
                <w:sz w:val="14"/>
                <w:szCs w:val="14"/>
              </w:rPr>
              <w:br/>
              <w:t>- Averaged Precision (AP)</w:t>
            </w:r>
            <w:r w:rsidRPr="00374D52">
              <w:rPr>
                <w:sz w:val="14"/>
                <w:szCs w:val="14"/>
              </w:rPr>
              <w:br/>
              <w:t>- F1-Score</w:t>
            </w:r>
          </w:p>
        </w:tc>
        <w:tc>
          <w:tcPr>
            <w:tcW w:w="363" w:type="pct"/>
            <w:tcBorders>
              <w:top w:val="single" w:sz="2" w:space="0" w:color="auto"/>
              <w:left w:val="nil"/>
              <w:bottom w:val="single" w:sz="4" w:space="0" w:color="auto"/>
              <w:right w:val="nil"/>
            </w:tcBorders>
            <w:shd w:val="clear" w:color="auto" w:fill="auto"/>
          </w:tcPr>
          <w:p w14:paraId="4C2F946B" w14:textId="0D3187F3" w:rsidR="00B84E90" w:rsidRPr="00374D52" w:rsidRDefault="00B84E90" w:rsidP="00B84E90">
            <w:pPr>
              <w:pStyle w:val="AppendixLiteratureReviewTable"/>
              <w:rPr>
                <w:sz w:val="14"/>
                <w:szCs w:val="14"/>
              </w:rPr>
            </w:pPr>
            <w:r w:rsidRPr="00374D52">
              <w:rPr>
                <w:sz w:val="14"/>
                <w:szCs w:val="14"/>
              </w:rPr>
              <w:t>- Complex Data Relationships</w:t>
            </w:r>
            <w:r w:rsidRPr="00374D52">
              <w:rPr>
                <w:sz w:val="14"/>
                <w:szCs w:val="14"/>
              </w:rPr>
              <w:br/>
              <w:t>- Limited Labels</w:t>
            </w:r>
            <w:r w:rsidRPr="00374D52">
              <w:rPr>
                <w:sz w:val="14"/>
                <w:szCs w:val="14"/>
              </w:rPr>
              <w:br/>
              <w:t>- Underutilization of Unlabeled Data</w:t>
            </w:r>
          </w:p>
        </w:tc>
      </w:tr>
    </w:tbl>
    <w:p w14:paraId="4ABE5003" w14:textId="77777777" w:rsidR="003C1A14" w:rsidRPr="00574608" w:rsidRDefault="003C1A14" w:rsidP="00C85919">
      <w:pPr>
        <w:rPr>
          <w:lang w:val="en-US"/>
        </w:rPr>
      </w:pPr>
    </w:p>
    <w:tbl>
      <w:tblPr>
        <w:tblW w:w="5000" w:type="pct"/>
        <w:tblCellMar>
          <w:left w:w="70" w:type="dxa"/>
          <w:right w:w="70" w:type="dxa"/>
        </w:tblCellMar>
        <w:tblLook w:val="04A0" w:firstRow="1" w:lastRow="0" w:firstColumn="1" w:lastColumn="0" w:noHBand="0" w:noVBand="1"/>
      </w:tblPr>
      <w:tblGrid>
        <w:gridCol w:w="707"/>
        <w:gridCol w:w="1776"/>
        <w:gridCol w:w="775"/>
        <w:gridCol w:w="900"/>
        <w:gridCol w:w="2532"/>
        <w:gridCol w:w="2532"/>
        <w:gridCol w:w="2532"/>
        <w:gridCol w:w="2532"/>
      </w:tblGrid>
      <w:tr w:rsidR="008B2795" w:rsidRPr="00ED6D7C" w14:paraId="7DCCF210" w14:textId="77777777" w:rsidTr="00374D52">
        <w:trPr>
          <w:trHeight w:val="201"/>
        </w:trPr>
        <w:tc>
          <w:tcPr>
            <w:tcW w:w="156" w:type="pct"/>
            <w:vMerge w:val="restart"/>
            <w:tcBorders>
              <w:top w:val="single" w:sz="8" w:space="0" w:color="auto"/>
              <w:left w:val="nil"/>
              <w:right w:val="nil"/>
            </w:tcBorders>
          </w:tcPr>
          <w:p w14:paraId="338FF862" w14:textId="77777777" w:rsidR="008B2795" w:rsidRPr="00ED6D7C" w:rsidRDefault="008B2795" w:rsidP="00605841">
            <w:pPr>
              <w:pStyle w:val="AppendixLiteratureReviewTable"/>
              <w:rPr>
                <w:b/>
                <w:bCs/>
                <w:sz w:val="14"/>
                <w:szCs w:val="14"/>
              </w:rPr>
            </w:pPr>
            <w:r w:rsidRPr="00ED6D7C">
              <w:rPr>
                <w:b/>
                <w:bCs/>
                <w:sz w:val="14"/>
                <w:szCs w:val="14"/>
              </w:rPr>
              <w:t>Ref</w:t>
            </w:r>
          </w:p>
        </w:tc>
        <w:tc>
          <w:tcPr>
            <w:tcW w:w="635" w:type="pct"/>
            <w:vMerge w:val="restart"/>
            <w:tcBorders>
              <w:top w:val="single" w:sz="8" w:space="0" w:color="auto"/>
              <w:left w:val="nil"/>
              <w:right w:val="nil"/>
            </w:tcBorders>
            <w:shd w:val="clear" w:color="auto" w:fill="auto"/>
            <w:hideMark/>
          </w:tcPr>
          <w:p w14:paraId="3538A15E" w14:textId="77777777" w:rsidR="008B2795" w:rsidRPr="00ED6D7C" w:rsidRDefault="008B2795" w:rsidP="00605841">
            <w:pPr>
              <w:pStyle w:val="AppendixLiteratureReviewTable"/>
              <w:rPr>
                <w:b/>
                <w:bCs/>
                <w:sz w:val="14"/>
                <w:szCs w:val="14"/>
              </w:rPr>
            </w:pPr>
            <w:r w:rsidRPr="00ED6D7C">
              <w:rPr>
                <w:b/>
                <w:bCs/>
                <w:sz w:val="14"/>
                <w:szCs w:val="14"/>
              </w:rPr>
              <w:t>Research Objective</w:t>
            </w:r>
          </w:p>
        </w:tc>
        <w:tc>
          <w:tcPr>
            <w:tcW w:w="283" w:type="pct"/>
            <w:vMerge w:val="restart"/>
            <w:tcBorders>
              <w:top w:val="single" w:sz="8" w:space="0" w:color="auto"/>
              <w:left w:val="nil"/>
              <w:right w:val="nil"/>
            </w:tcBorders>
            <w:shd w:val="clear" w:color="auto" w:fill="auto"/>
            <w:hideMark/>
          </w:tcPr>
          <w:p w14:paraId="58935DDA" w14:textId="77777777" w:rsidR="008B2795" w:rsidRPr="00ED6D7C" w:rsidRDefault="008B2795" w:rsidP="00605841">
            <w:pPr>
              <w:pStyle w:val="AppendixLiteratureReviewTable"/>
              <w:rPr>
                <w:b/>
                <w:bCs/>
                <w:sz w:val="14"/>
                <w:szCs w:val="14"/>
              </w:rPr>
            </w:pPr>
            <w:r w:rsidRPr="00ED6D7C">
              <w:rPr>
                <w:b/>
                <w:bCs/>
                <w:sz w:val="14"/>
                <w:szCs w:val="14"/>
              </w:rPr>
              <w:t>Paper Type</w:t>
            </w:r>
          </w:p>
        </w:tc>
        <w:tc>
          <w:tcPr>
            <w:tcW w:w="329" w:type="pct"/>
            <w:vMerge w:val="restart"/>
            <w:tcBorders>
              <w:top w:val="single" w:sz="8" w:space="0" w:color="auto"/>
              <w:left w:val="nil"/>
              <w:bottom w:val="single" w:sz="8" w:space="0" w:color="000000"/>
              <w:right w:val="nil"/>
            </w:tcBorders>
            <w:shd w:val="clear" w:color="auto" w:fill="auto"/>
            <w:hideMark/>
          </w:tcPr>
          <w:p w14:paraId="288451B5" w14:textId="77777777" w:rsidR="008B2795" w:rsidRPr="00ED6D7C" w:rsidRDefault="008B2795" w:rsidP="00605841">
            <w:pPr>
              <w:pStyle w:val="AppendixLiteratureReviewTable"/>
              <w:rPr>
                <w:b/>
                <w:bCs/>
                <w:sz w:val="14"/>
                <w:szCs w:val="14"/>
              </w:rPr>
            </w:pPr>
            <w:r w:rsidRPr="00ED6D7C">
              <w:rPr>
                <w:b/>
                <w:bCs/>
                <w:sz w:val="14"/>
                <w:szCs w:val="14"/>
              </w:rPr>
              <w:t>Fraud Detection Focus</w:t>
            </w:r>
          </w:p>
        </w:tc>
        <w:tc>
          <w:tcPr>
            <w:tcW w:w="899" w:type="pct"/>
            <w:vMerge w:val="restart"/>
            <w:tcBorders>
              <w:top w:val="single" w:sz="8" w:space="0" w:color="auto"/>
              <w:left w:val="nil"/>
              <w:right w:val="nil"/>
            </w:tcBorders>
            <w:shd w:val="clear" w:color="auto" w:fill="auto"/>
            <w:hideMark/>
          </w:tcPr>
          <w:p w14:paraId="773F5A9A" w14:textId="77777777" w:rsidR="008B2795" w:rsidRPr="00ED6D7C" w:rsidRDefault="008B2795" w:rsidP="00605841">
            <w:pPr>
              <w:pStyle w:val="AppendixLiteratureReviewTable"/>
              <w:rPr>
                <w:b/>
                <w:bCs/>
                <w:sz w:val="14"/>
                <w:szCs w:val="14"/>
              </w:rPr>
            </w:pPr>
            <w:r w:rsidRPr="00ED6D7C">
              <w:rPr>
                <w:b/>
                <w:bCs/>
                <w:sz w:val="14"/>
                <w:szCs w:val="14"/>
              </w:rPr>
              <w:t>Main Conclusions</w:t>
            </w:r>
          </w:p>
        </w:tc>
        <w:tc>
          <w:tcPr>
            <w:tcW w:w="899" w:type="pct"/>
            <w:vMerge w:val="restart"/>
            <w:tcBorders>
              <w:top w:val="single" w:sz="8" w:space="0" w:color="auto"/>
              <w:left w:val="nil"/>
              <w:right w:val="nil"/>
            </w:tcBorders>
            <w:shd w:val="clear" w:color="auto" w:fill="auto"/>
            <w:hideMark/>
          </w:tcPr>
          <w:p w14:paraId="5CC023DC" w14:textId="5B39AC57" w:rsidR="008B2795" w:rsidRPr="00ED6D7C" w:rsidRDefault="008B2795" w:rsidP="00605841">
            <w:pPr>
              <w:pStyle w:val="AppendixLiteratureReviewTable"/>
              <w:rPr>
                <w:b/>
                <w:bCs/>
                <w:sz w:val="14"/>
                <w:szCs w:val="14"/>
              </w:rPr>
            </w:pPr>
            <w:r w:rsidRPr="00ED6D7C">
              <w:rPr>
                <w:b/>
                <w:bCs/>
                <w:sz w:val="14"/>
                <w:szCs w:val="14"/>
              </w:rPr>
              <w:t>Methodology</w:t>
            </w:r>
          </w:p>
        </w:tc>
        <w:tc>
          <w:tcPr>
            <w:tcW w:w="899" w:type="pct"/>
            <w:vMerge w:val="restart"/>
            <w:tcBorders>
              <w:top w:val="single" w:sz="8" w:space="0" w:color="auto"/>
              <w:left w:val="nil"/>
              <w:right w:val="nil"/>
            </w:tcBorders>
            <w:shd w:val="clear" w:color="auto" w:fill="auto"/>
            <w:hideMark/>
          </w:tcPr>
          <w:p w14:paraId="522C9BDE" w14:textId="0F914363" w:rsidR="008B2795" w:rsidRPr="00ED6D7C" w:rsidRDefault="008B2795" w:rsidP="00605841">
            <w:pPr>
              <w:pStyle w:val="AppendixLiteratureReviewTable"/>
              <w:rPr>
                <w:b/>
                <w:bCs/>
                <w:sz w:val="14"/>
                <w:szCs w:val="14"/>
              </w:rPr>
            </w:pPr>
            <w:r w:rsidRPr="00ED6D7C">
              <w:rPr>
                <w:b/>
                <w:bCs/>
                <w:sz w:val="14"/>
                <w:szCs w:val="14"/>
              </w:rPr>
              <w:t>Theoretical Framework</w:t>
            </w:r>
          </w:p>
        </w:tc>
        <w:tc>
          <w:tcPr>
            <w:tcW w:w="899" w:type="pct"/>
            <w:vMerge w:val="restart"/>
            <w:tcBorders>
              <w:top w:val="single" w:sz="8" w:space="0" w:color="auto"/>
              <w:left w:val="nil"/>
              <w:right w:val="nil"/>
            </w:tcBorders>
            <w:shd w:val="clear" w:color="auto" w:fill="auto"/>
            <w:hideMark/>
          </w:tcPr>
          <w:p w14:paraId="61A1231D" w14:textId="77777777" w:rsidR="008B2795" w:rsidRPr="00ED6D7C" w:rsidRDefault="008B2795" w:rsidP="00605841">
            <w:pPr>
              <w:pStyle w:val="AppendixLiteratureReviewTable"/>
              <w:rPr>
                <w:b/>
                <w:bCs/>
                <w:sz w:val="14"/>
                <w:szCs w:val="14"/>
              </w:rPr>
            </w:pPr>
            <w:r w:rsidRPr="00ED6D7C">
              <w:rPr>
                <w:b/>
                <w:bCs/>
                <w:sz w:val="14"/>
                <w:szCs w:val="14"/>
              </w:rPr>
              <w:t>Problem(s) addressed</w:t>
            </w:r>
          </w:p>
        </w:tc>
      </w:tr>
      <w:tr w:rsidR="008B2795" w:rsidRPr="00F711EF" w14:paraId="7D41697B" w14:textId="77777777" w:rsidTr="00374D52">
        <w:trPr>
          <w:trHeight w:val="155"/>
        </w:trPr>
        <w:tc>
          <w:tcPr>
            <w:tcW w:w="156" w:type="pct"/>
            <w:vMerge/>
            <w:tcBorders>
              <w:left w:val="nil"/>
              <w:bottom w:val="single" w:sz="8" w:space="0" w:color="auto"/>
              <w:right w:val="nil"/>
            </w:tcBorders>
          </w:tcPr>
          <w:p w14:paraId="3A6F4A8C" w14:textId="77777777" w:rsidR="008B2795" w:rsidRPr="00AD5BE7" w:rsidRDefault="008B2795" w:rsidP="00605841">
            <w:pPr>
              <w:pStyle w:val="AppendixLiteratureReviewTable"/>
              <w:rPr>
                <w:b/>
                <w:bCs/>
                <w:sz w:val="10"/>
                <w:szCs w:val="10"/>
              </w:rPr>
            </w:pPr>
          </w:p>
        </w:tc>
        <w:tc>
          <w:tcPr>
            <w:tcW w:w="635" w:type="pct"/>
            <w:vMerge/>
            <w:tcBorders>
              <w:left w:val="nil"/>
              <w:bottom w:val="single" w:sz="8" w:space="0" w:color="auto"/>
              <w:right w:val="nil"/>
            </w:tcBorders>
            <w:shd w:val="clear" w:color="auto" w:fill="auto"/>
            <w:hideMark/>
          </w:tcPr>
          <w:p w14:paraId="5A8BA4B7" w14:textId="77777777" w:rsidR="008B2795" w:rsidRPr="00541BB6" w:rsidRDefault="008B2795" w:rsidP="00605841">
            <w:pPr>
              <w:pStyle w:val="AppendixLiteratureReviewTable"/>
              <w:rPr>
                <w:b/>
                <w:bCs/>
                <w:sz w:val="10"/>
                <w:szCs w:val="10"/>
              </w:rPr>
            </w:pPr>
          </w:p>
        </w:tc>
        <w:tc>
          <w:tcPr>
            <w:tcW w:w="283" w:type="pct"/>
            <w:vMerge/>
            <w:tcBorders>
              <w:left w:val="nil"/>
              <w:bottom w:val="single" w:sz="8" w:space="0" w:color="auto"/>
              <w:right w:val="nil"/>
            </w:tcBorders>
            <w:shd w:val="clear" w:color="auto" w:fill="auto"/>
            <w:hideMark/>
          </w:tcPr>
          <w:p w14:paraId="3A3AE1BD" w14:textId="77777777" w:rsidR="008B2795" w:rsidRPr="00541BB6" w:rsidRDefault="008B2795" w:rsidP="00605841">
            <w:pPr>
              <w:pStyle w:val="AppendixLiteratureReviewTable"/>
              <w:rPr>
                <w:b/>
                <w:bCs/>
                <w:sz w:val="10"/>
                <w:szCs w:val="10"/>
              </w:rPr>
            </w:pPr>
          </w:p>
        </w:tc>
        <w:tc>
          <w:tcPr>
            <w:tcW w:w="329" w:type="pct"/>
            <w:vMerge/>
            <w:tcBorders>
              <w:top w:val="single" w:sz="8" w:space="0" w:color="auto"/>
              <w:left w:val="nil"/>
              <w:bottom w:val="single" w:sz="8" w:space="0" w:color="000000"/>
              <w:right w:val="nil"/>
            </w:tcBorders>
            <w:hideMark/>
          </w:tcPr>
          <w:p w14:paraId="7FF2E0A7" w14:textId="77777777" w:rsidR="008B2795" w:rsidRPr="00541BB6" w:rsidRDefault="008B2795" w:rsidP="00605841">
            <w:pPr>
              <w:pStyle w:val="AppendixLiteratureReviewTable"/>
              <w:rPr>
                <w:b/>
                <w:bCs/>
                <w:sz w:val="10"/>
                <w:szCs w:val="10"/>
              </w:rPr>
            </w:pPr>
          </w:p>
        </w:tc>
        <w:tc>
          <w:tcPr>
            <w:tcW w:w="899" w:type="pct"/>
            <w:vMerge/>
            <w:tcBorders>
              <w:left w:val="nil"/>
              <w:bottom w:val="single" w:sz="8" w:space="0" w:color="auto"/>
              <w:right w:val="nil"/>
            </w:tcBorders>
            <w:shd w:val="clear" w:color="auto" w:fill="auto"/>
            <w:hideMark/>
          </w:tcPr>
          <w:p w14:paraId="23A1746F" w14:textId="77777777" w:rsidR="008B2795" w:rsidRPr="00541BB6" w:rsidRDefault="008B2795" w:rsidP="00605841">
            <w:pPr>
              <w:pStyle w:val="AppendixLiteratureReviewTable"/>
              <w:rPr>
                <w:b/>
                <w:bCs/>
                <w:sz w:val="10"/>
                <w:szCs w:val="10"/>
              </w:rPr>
            </w:pPr>
          </w:p>
        </w:tc>
        <w:tc>
          <w:tcPr>
            <w:tcW w:w="899" w:type="pct"/>
            <w:vMerge/>
            <w:tcBorders>
              <w:left w:val="nil"/>
              <w:bottom w:val="single" w:sz="8" w:space="0" w:color="auto"/>
              <w:right w:val="nil"/>
            </w:tcBorders>
            <w:shd w:val="clear" w:color="auto" w:fill="auto"/>
            <w:hideMark/>
          </w:tcPr>
          <w:p w14:paraId="0A95498C" w14:textId="77777777" w:rsidR="008B2795" w:rsidRPr="00F711EF" w:rsidRDefault="008B2795" w:rsidP="00605841">
            <w:pPr>
              <w:pStyle w:val="AppendixLiteratureReviewTable"/>
            </w:pPr>
          </w:p>
        </w:tc>
        <w:tc>
          <w:tcPr>
            <w:tcW w:w="899" w:type="pct"/>
            <w:vMerge/>
            <w:tcBorders>
              <w:left w:val="nil"/>
              <w:bottom w:val="single" w:sz="8" w:space="0" w:color="auto"/>
              <w:right w:val="nil"/>
            </w:tcBorders>
            <w:shd w:val="clear" w:color="auto" w:fill="auto"/>
            <w:hideMark/>
          </w:tcPr>
          <w:p w14:paraId="1C334386" w14:textId="77777777" w:rsidR="008B2795" w:rsidRPr="00F711EF" w:rsidRDefault="008B2795" w:rsidP="00605841">
            <w:pPr>
              <w:pStyle w:val="AppendixLiteratureReviewTable"/>
            </w:pPr>
          </w:p>
        </w:tc>
        <w:tc>
          <w:tcPr>
            <w:tcW w:w="899" w:type="pct"/>
            <w:vMerge/>
            <w:tcBorders>
              <w:left w:val="nil"/>
              <w:bottom w:val="single" w:sz="8" w:space="0" w:color="auto"/>
              <w:right w:val="nil"/>
            </w:tcBorders>
            <w:shd w:val="clear" w:color="auto" w:fill="auto"/>
            <w:hideMark/>
          </w:tcPr>
          <w:p w14:paraId="038E1828" w14:textId="77777777" w:rsidR="008B2795" w:rsidRPr="00F711EF" w:rsidRDefault="008B2795" w:rsidP="00605841">
            <w:pPr>
              <w:pStyle w:val="AppendixLiteratureReviewTable"/>
            </w:pPr>
          </w:p>
        </w:tc>
      </w:tr>
      <w:tr w:rsidR="002E1BA2" w:rsidRPr="00ED6D7C" w14:paraId="109B909D" w14:textId="77777777" w:rsidTr="00374D52">
        <w:trPr>
          <w:trHeight w:val="20"/>
        </w:trPr>
        <w:tc>
          <w:tcPr>
            <w:tcW w:w="156" w:type="pct"/>
            <w:tcBorders>
              <w:top w:val="nil"/>
              <w:left w:val="nil"/>
              <w:bottom w:val="single" w:sz="2" w:space="0" w:color="auto"/>
              <w:right w:val="nil"/>
            </w:tcBorders>
          </w:tcPr>
          <w:p w14:paraId="5178814E" w14:textId="22596FDD" w:rsidR="002E1BA2" w:rsidRPr="00ED6D7C" w:rsidRDefault="009005F2" w:rsidP="002E1BA2">
            <w:pPr>
              <w:pStyle w:val="AppendixLiteratureReviewTable"/>
              <w:rPr>
                <w:b/>
                <w:bCs/>
                <w:sz w:val="14"/>
                <w:szCs w:val="14"/>
              </w:rPr>
            </w:pPr>
            <w:r w:rsidRPr="00ED6D7C">
              <w:rPr>
                <w:b/>
                <w:bCs/>
                <w:sz w:val="14"/>
                <w:szCs w:val="14"/>
              </w:rPr>
              <w:fldChar w:fldCharType="begin"/>
            </w:r>
            <w:r w:rsidR="00374D52" w:rsidRPr="00ED6D7C">
              <w:rPr>
                <w:b/>
                <w:bCs/>
                <w:sz w:val="14"/>
                <w:szCs w:val="14"/>
              </w:rPr>
              <w:instrText xml:space="preserve"> ADDIN ZOTERO_ITEM CSL_CITATION {"citationID":"pSyewHCW","properties":{"formattedCitation":"(Nkomo &amp; Breetzke, 2020)","plainCitation":"(Nkomo &amp; Breetzke, 2020)","noteIndex":0},"citationItems":[{"id":65,"uris":["http://zotero.org/users/13346706/items/2YI6PWR3"],"itemData":{"id":65,"type":"paper-conference","abstract":"Credit cards play a role in economic growth because they allow for a cashless society which in turn reduces government expenditure on the manufacturing and distribution of monetary notes. A cashless society would allow governments to save billions of money that can be ploughed back into the economy for other purposes. However, mediums of achieving a cashless society such as credit cards are under attack from fraudsters. Recent studies show that more and more money is being fraudulently withdrawn from accounts. This paper aims to evaluate the credit card fraud detection methods used by banks and the difficulties in implementing the said methods. The study suggests the use of artificial intelligence, geolocation and data mining in credit card fraud detection methods to mitigate the weaknesses that current credit card fraud detection methods have. The use of artificial intelligence, data mining and geolocation would enable credit card fraud detection methods to analyse and identify trends in customer spending to identify fraudulent transactions. A model is introduced to help mitigate the weaknesses. An indepth literature review was undertaken and secondary research was used throughout the study as the main source of information.","container-title":"2020 Conference on Information Communications Technology and Society (ICTAS)","DOI":"10.1109/ICTAS47918.2020.233980","event-place":"Durban, South Africa","event-title":"2020 Conference on Information Communications Technology and Society (ICTAS)","ISBN":"978-1-72813-770-4","language":"en","page":"1-6","publisher":"IEEE","publisher-place":"Durban, South Africa","source":"DOI.org (Crossref)","title":"A conceptual model for the use of artificial intelligence for credit card fraud detection in banks","URL":"https://ieeexplore.ieee.org/document/9082463/","author":[{"family":"Nkomo","given":"Busisizwe Kelvin"},{"family":"Breetzke","given":"Thayne"}],"accessed":{"date-parts":[["2024",1,24]]},"issued":{"date-parts":[["2020",3]]}}}],"schema":"https://github.com/citation-style-language/schema/raw/master/csl-citation.json"} </w:instrText>
            </w:r>
            <w:r w:rsidRPr="00ED6D7C">
              <w:rPr>
                <w:b/>
                <w:bCs/>
                <w:sz w:val="14"/>
                <w:szCs w:val="14"/>
              </w:rPr>
              <w:fldChar w:fldCharType="separate"/>
            </w:r>
            <w:r w:rsidR="00374D52" w:rsidRPr="00ED6D7C">
              <w:rPr>
                <w:rFonts w:cs="Times New Roman"/>
                <w:sz w:val="14"/>
                <w:szCs w:val="14"/>
              </w:rPr>
              <w:t>(Nkomo &amp; Breetzke, 2020)</w:t>
            </w:r>
            <w:r w:rsidRPr="00ED6D7C">
              <w:rPr>
                <w:b/>
                <w:bCs/>
                <w:sz w:val="14"/>
                <w:szCs w:val="14"/>
              </w:rPr>
              <w:fldChar w:fldCharType="end"/>
            </w:r>
          </w:p>
        </w:tc>
        <w:tc>
          <w:tcPr>
            <w:tcW w:w="635" w:type="pct"/>
            <w:tcBorders>
              <w:top w:val="nil"/>
              <w:left w:val="nil"/>
              <w:bottom w:val="single" w:sz="2" w:space="0" w:color="auto"/>
              <w:right w:val="nil"/>
            </w:tcBorders>
            <w:shd w:val="clear" w:color="auto" w:fill="auto"/>
            <w:hideMark/>
          </w:tcPr>
          <w:p w14:paraId="17055D4A" w14:textId="424A9970" w:rsidR="002E1BA2" w:rsidRPr="00ED6D7C" w:rsidRDefault="002E1BA2" w:rsidP="002E1BA2">
            <w:pPr>
              <w:pStyle w:val="AppendixLiteratureReviewTable"/>
              <w:rPr>
                <w:sz w:val="14"/>
                <w:szCs w:val="14"/>
              </w:rPr>
            </w:pPr>
            <w:r w:rsidRPr="00ED6D7C">
              <w:rPr>
                <w:sz w:val="14"/>
                <w:szCs w:val="14"/>
              </w:rPr>
              <w:t>To evaluate current credit card fraud detection methods used by banks, identify their difficulties, and propose a model incorporating artificial intelligence, geolocation, and data mining to improve fraud detection accuracy and efficiency.</w:t>
            </w:r>
          </w:p>
        </w:tc>
        <w:tc>
          <w:tcPr>
            <w:tcW w:w="283" w:type="pct"/>
            <w:tcBorders>
              <w:top w:val="nil"/>
              <w:left w:val="nil"/>
              <w:bottom w:val="single" w:sz="2" w:space="0" w:color="auto"/>
              <w:right w:val="nil"/>
            </w:tcBorders>
            <w:shd w:val="clear" w:color="auto" w:fill="auto"/>
            <w:hideMark/>
          </w:tcPr>
          <w:p w14:paraId="43D88C17" w14:textId="1FA65CAB" w:rsidR="002E1BA2" w:rsidRPr="00ED6D7C" w:rsidRDefault="002E1BA2" w:rsidP="002E1BA2">
            <w:pPr>
              <w:pStyle w:val="AppendixLiteratureReviewTable"/>
              <w:rPr>
                <w:sz w:val="14"/>
                <w:szCs w:val="14"/>
              </w:rPr>
            </w:pPr>
            <w:r w:rsidRPr="00ED6D7C">
              <w:rPr>
                <w:sz w:val="14"/>
                <w:szCs w:val="14"/>
              </w:rPr>
              <w:t>Conceptual/</w:t>
            </w:r>
            <w:r w:rsidRPr="00ED6D7C">
              <w:rPr>
                <w:sz w:val="14"/>
                <w:szCs w:val="14"/>
              </w:rPr>
              <w:br/>
              <w:t>Review Paper</w:t>
            </w:r>
          </w:p>
        </w:tc>
        <w:tc>
          <w:tcPr>
            <w:tcW w:w="329" w:type="pct"/>
            <w:tcBorders>
              <w:top w:val="nil"/>
              <w:left w:val="nil"/>
              <w:bottom w:val="single" w:sz="2" w:space="0" w:color="auto"/>
              <w:right w:val="nil"/>
            </w:tcBorders>
            <w:shd w:val="clear" w:color="auto" w:fill="auto"/>
            <w:hideMark/>
          </w:tcPr>
          <w:p w14:paraId="65832EA3" w14:textId="7A2B0863" w:rsidR="002E1BA2" w:rsidRPr="00ED6D7C" w:rsidRDefault="002E1BA2" w:rsidP="002E1BA2">
            <w:pPr>
              <w:pStyle w:val="AppendixLiteratureReviewTable"/>
              <w:rPr>
                <w:sz w:val="14"/>
                <w:szCs w:val="14"/>
              </w:rPr>
            </w:pPr>
            <w:r w:rsidRPr="00ED6D7C">
              <w:rPr>
                <w:sz w:val="14"/>
                <w:szCs w:val="14"/>
              </w:rPr>
              <w:t>Credit card fraud detection</w:t>
            </w:r>
          </w:p>
        </w:tc>
        <w:tc>
          <w:tcPr>
            <w:tcW w:w="899" w:type="pct"/>
            <w:tcBorders>
              <w:top w:val="nil"/>
              <w:left w:val="nil"/>
              <w:bottom w:val="single" w:sz="2" w:space="0" w:color="auto"/>
              <w:right w:val="nil"/>
            </w:tcBorders>
            <w:shd w:val="clear" w:color="auto" w:fill="auto"/>
            <w:hideMark/>
          </w:tcPr>
          <w:p w14:paraId="74A10CB6" w14:textId="3BCB2A38" w:rsidR="002E1BA2" w:rsidRPr="00ED6D7C" w:rsidRDefault="002E1BA2" w:rsidP="002E1BA2">
            <w:pPr>
              <w:pStyle w:val="AppendixLiteratureReviewTable"/>
              <w:rPr>
                <w:sz w:val="14"/>
                <w:szCs w:val="14"/>
              </w:rPr>
            </w:pPr>
            <w:r w:rsidRPr="00ED6D7C">
              <w:rPr>
                <w:sz w:val="14"/>
                <w:szCs w:val="14"/>
              </w:rPr>
              <w:t>- The paper identifies current fraud detection methods such as Support Vector Machine (SVM), decision trees, self-organizing maps, artificial immune systems (AIS), and Bayesian networks, highlighting their respective strengths and weaknesses</w:t>
            </w:r>
            <w:r w:rsidRPr="00ED6D7C">
              <w:rPr>
                <w:sz w:val="14"/>
                <w:szCs w:val="14"/>
              </w:rPr>
              <w:br/>
              <w:t>- A conceptual model using AI, data mining, and geolocation is proposed to improve the accuracy and efficiency of fraud detection.</w:t>
            </w:r>
            <w:r w:rsidRPr="00ED6D7C">
              <w:rPr>
                <w:sz w:val="14"/>
                <w:szCs w:val="14"/>
              </w:rPr>
              <w:br/>
              <w:t xml:space="preserve">- The proposed model aims to reduce false positives and enhance the detection of fraudulent transactions by learning user </w:t>
            </w:r>
            <w:proofErr w:type="spellStart"/>
            <w:r w:rsidRPr="00ED6D7C">
              <w:rPr>
                <w:sz w:val="14"/>
                <w:szCs w:val="14"/>
              </w:rPr>
              <w:t>behaviour</w:t>
            </w:r>
            <w:proofErr w:type="spellEnd"/>
            <w:r w:rsidRPr="00ED6D7C">
              <w:rPr>
                <w:sz w:val="14"/>
                <w:szCs w:val="14"/>
              </w:rPr>
              <w:t xml:space="preserve"> patterns in real-time</w:t>
            </w:r>
          </w:p>
        </w:tc>
        <w:tc>
          <w:tcPr>
            <w:tcW w:w="899" w:type="pct"/>
            <w:tcBorders>
              <w:top w:val="nil"/>
              <w:left w:val="nil"/>
              <w:bottom w:val="single" w:sz="2" w:space="0" w:color="auto"/>
              <w:right w:val="nil"/>
            </w:tcBorders>
            <w:shd w:val="clear" w:color="auto" w:fill="auto"/>
            <w:hideMark/>
          </w:tcPr>
          <w:p w14:paraId="6DE9C723" w14:textId="5C6360D4" w:rsidR="002E1BA2" w:rsidRPr="00ED6D7C" w:rsidRDefault="002E1BA2" w:rsidP="002E1BA2">
            <w:pPr>
              <w:pStyle w:val="AppendixLiteratureReviewTable"/>
              <w:rPr>
                <w:sz w:val="14"/>
                <w:szCs w:val="14"/>
              </w:rPr>
            </w:pPr>
            <w:r w:rsidRPr="00ED6D7C">
              <w:rPr>
                <w:sz w:val="14"/>
                <w:szCs w:val="14"/>
              </w:rPr>
              <w:t>- The study relies on secondary research, drawing information from books, research papers, journal articles, conference papers, organization websites, and academic websites</w:t>
            </w:r>
            <w:r w:rsidRPr="00ED6D7C">
              <w:rPr>
                <w:sz w:val="14"/>
                <w:szCs w:val="14"/>
              </w:rPr>
              <w:br/>
              <w:t xml:space="preserve">- The research adopts an interpretivist approach to </w:t>
            </w:r>
            <w:proofErr w:type="spellStart"/>
            <w:r w:rsidRPr="00ED6D7C">
              <w:rPr>
                <w:sz w:val="14"/>
                <w:szCs w:val="14"/>
              </w:rPr>
              <w:t>analyse</w:t>
            </w:r>
            <w:proofErr w:type="spellEnd"/>
            <w:r w:rsidRPr="00ED6D7C">
              <w:rPr>
                <w:sz w:val="14"/>
                <w:szCs w:val="14"/>
              </w:rPr>
              <w:t xml:space="preserve"> and synthesize existing literature on credit card fraud detection methods</w:t>
            </w:r>
          </w:p>
        </w:tc>
        <w:tc>
          <w:tcPr>
            <w:tcW w:w="899" w:type="pct"/>
            <w:tcBorders>
              <w:top w:val="nil"/>
              <w:left w:val="nil"/>
              <w:bottom w:val="single" w:sz="2" w:space="0" w:color="auto"/>
              <w:right w:val="nil"/>
            </w:tcBorders>
            <w:shd w:val="clear" w:color="auto" w:fill="auto"/>
            <w:hideMark/>
          </w:tcPr>
          <w:p w14:paraId="3C89729D" w14:textId="2183EBD2" w:rsidR="002E1BA2" w:rsidRPr="00ED6D7C" w:rsidRDefault="002E1BA2" w:rsidP="002E1BA2">
            <w:pPr>
              <w:pStyle w:val="AppendixLiteratureReviewTable"/>
              <w:rPr>
                <w:sz w:val="14"/>
                <w:szCs w:val="14"/>
              </w:rPr>
            </w:pPr>
            <w:r w:rsidRPr="00ED6D7C">
              <w:rPr>
                <w:sz w:val="14"/>
                <w:szCs w:val="14"/>
              </w:rPr>
              <w:t>-  Lawson’s model for command and control to frame the decision-making process in fraud detection</w:t>
            </w:r>
            <w:r w:rsidRPr="00ED6D7C">
              <w:rPr>
                <w:sz w:val="14"/>
                <w:szCs w:val="14"/>
              </w:rPr>
              <w:br/>
              <w:t>- Model is adapted to illustrate the flow of information from transaction initiation to the authorization and settlement phases, emphasizing the role of AI in improving decision accuracy</w:t>
            </w:r>
          </w:p>
        </w:tc>
        <w:tc>
          <w:tcPr>
            <w:tcW w:w="899" w:type="pct"/>
            <w:tcBorders>
              <w:top w:val="nil"/>
              <w:left w:val="nil"/>
              <w:bottom w:val="single" w:sz="2" w:space="0" w:color="auto"/>
              <w:right w:val="nil"/>
            </w:tcBorders>
            <w:shd w:val="clear" w:color="auto" w:fill="auto"/>
            <w:hideMark/>
          </w:tcPr>
          <w:p w14:paraId="27981648" w14:textId="13794991" w:rsidR="002E1BA2" w:rsidRPr="00ED6D7C" w:rsidRDefault="002E1BA2" w:rsidP="002E1BA2">
            <w:pPr>
              <w:pStyle w:val="AppendixLiteratureReviewTable"/>
              <w:rPr>
                <w:sz w:val="14"/>
                <w:szCs w:val="14"/>
              </w:rPr>
            </w:pPr>
            <w:r w:rsidRPr="00ED6D7C">
              <w:rPr>
                <w:sz w:val="14"/>
                <w:szCs w:val="14"/>
              </w:rPr>
              <w:t>- The paper provides a thorough review of existing credit card fraud detection methods and their limitations</w:t>
            </w:r>
            <w:r w:rsidRPr="00ED6D7C">
              <w:rPr>
                <w:sz w:val="14"/>
                <w:szCs w:val="14"/>
              </w:rPr>
              <w:br/>
              <w:t>- Introduction of a conceptual model incorporating AI, geolocation, and data mining for enhanced fraud detection</w:t>
            </w:r>
            <w:r w:rsidRPr="00ED6D7C">
              <w:rPr>
                <w:sz w:val="14"/>
                <w:szCs w:val="14"/>
              </w:rPr>
              <w:br/>
              <w:t>- Emphasis on real-time learning of user spending patterns to improve the detection accuracy of fraudulent transactions</w:t>
            </w:r>
            <w:r w:rsidRPr="00ED6D7C">
              <w:rPr>
                <w:sz w:val="14"/>
                <w:szCs w:val="14"/>
              </w:rPr>
              <w:br/>
              <w:t>- Highlighting the importance of feature selection in reducing noise and improving the efficiency of fraud detection models</w:t>
            </w:r>
          </w:p>
        </w:tc>
      </w:tr>
      <w:tr w:rsidR="002E1BA2" w:rsidRPr="00ED6D7C" w14:paraId="4D3431D0" w14:textId="77777777" w:rsidTr="00374D52">
        <w:trPr>
          <w:trHeight w:val="20"/>
        </w:trPr>
        <w:tc>
          <w:tcPr>
            <w:tcW w:w="156" w:type="pct"/>
            <w:tcBorders>
              <w:top w:val="single" w:sz="2" w:space="0" w:color="auto"/>
              <w:left w:val="nil"/>
              <w:bottom w:val="single" w:sz="2" w:space="0" w:color="auto"/>
              <w:right w:val="nil"/>
            </w:tcBorders>
            <w:shd w:val="clear" w:color="auto" w:fill="F2F2F2" w:themeFill="background1" w:themeFillShade="F2"/>
          </w:tcPr>
          <w:p w14:paraId="707D4EAA" w14:textId="319B2D0B" w:rsidR="002E1BA2" w:rsidRPr="00ED6D7C" w:rsidRDefault="007A116A" w:rsidP="002E1BA2">
            <w:pPr>
              <w:pStyle w:val="AppendixLiteratureReviewTable"/>
              <w:rPr>
                <w:b/>
                <w:bCs/>
                <w:sz w:val="14"/>
                <w:szCs w:val="14"/>
              </w:rPr>
            </w:pPr>
            <w:r w:rsidRPr="00ED6D7C">
              <w:rPr>
                <w:b/>
                <w:bCs/>
                <w:sz w:val="14"/>
                <w:szCs w:val="14"/>
              </w:rPr>
              <w:fldChar w:fldCharType="begin"/>
            </w:r>
            <w:r w:rsidR="00374D52" w:rsidRPr="00ED6D7C">
              <w:rPr>
                <w:b/>
                <w:bCs/>
                <w:sz w:val="14"/>
                <w:szCs w:val="14"/>
              </w:rPr>
              <w:instrText xml:space="preserve"> ADDIN ZOTERO_ITEM CSL_CITATION {"citationID":"DnyBaL7y","properties":{"formattedCitation":"(Cherif et al., 2023)","plainCitation":"(Cherif et al., 2023)","noteIndex":0},"citationItems":[{"id":341,"uris":["http://zotero.org/users/13346706/items/393RYA4R"],"itemData":{"id":341,"type":"article-journal","abstract":"Credit card fraud is becoming a serious and growing problem as a result of the emergence of innovative technologies and communication methods, such as contactless payment. In this article, we present an indepth review of cutting-edge research on detecting and predicting fraudulent credit card transactions conducted from 2015 to 2021 inclusive. The selection of 40 relevant articles is reviewed and categorized according to the topics covered (class imbalance problem, feature engineering, etc.) and the machine learning technology used (modelling traditional and deep learning). Our study shows a limited investigation to date into deep learning, revealing that more research is required to address the challenges associated with detecting credit card fraud through the use of new technologies such as big data analytics, large-scale machine learning and cloud computing. Raising current research issues and highlighting future research directions, our study provides a useful source to guide academic and industrial researchers in evaluating ﬁnancial fraud detection systems and designing robust solutions.","container-title":"Journal of King Saud University - Computer and Information Sciences","DOI":"10.1016/j.jksuci.2022.11.008","ISSN":"13191578","issue":"1","journalAbbreviation":"Journal of King Saud University - Computer and Information Sciences","language":"en","page":"145-174","source":"DOI.org (Crossref)","title":"Credit card fraud detection in the era of disruptive technologies: A systematic review","title-short":"Credit card fraud detection in the era of disruptive technologies","URL":"https://linkinghub.elsevier.com/retrieve/pii/S1319157822004062","volume":"35","author":[{"family":"Cherif","given":"Asma"},{"family":"Badhib","given":"Arwa"},{"family":"Ammar","given":"Heyfa"},{"family":"Alshehri","given":"Suhair"},{"family":"Kalkatawi","given":"Manal"},{"family":"Imine","given":"Abdessamad"}],"accessed":{"date-parts":[["2024",3,24]]},"issued":{"date-parts":[["2023",1]]}}}],"schema":"https://github.com/citation-style-language/schema/raw/master/csl-citation.json"} </w:instrText>
            </w:r>
            <w:r w:rsidRPr="00ED6D7C">
              <w:rPr>
                <w:b/>
                <w:bCs/>
                <w:sz w:val="14"/>
                <w:szCs w:val="14"/>
              </w:rPr>
              <w:fldChar w:fldCharType="separate"/>
            </w:r>
            <w:r w:rsidR="00374D52" w:rsidRPr="00ED6D7C">
              <w:rPr>
                <w:rFonts w:cs="Times New Roman"/>
                <w:sz w:val="14"/>
                <w:szCs w:val="14"/>
              </w:rPr>
              <w:t>(Cherif et al., 2023)</w:t>
            </w:r>
            <w:r w:rsidRPr="00ED6D7C">
              <w:rPr>
                <w:b/>
                <w:bCs/>
                <w:sz w:val="14"/>
                <w:szCs w:val="14"/>
              </w:rPr>
              <w:fldChar w:fldCharType="end"/>
            </w:r>
          </w:p>
        </w:tc>
        <w:tc>
          <w:tcPr>
            <w:tcW w:w="635" w:type="pct"/>
            <w:tcBorders>
              <w:top w:val="single" w:sz="2" w:space="0" w:color="auto"/>
              <w:left w:val="nil"/>
              <w:bottom w:val="single" w:sz="2" w:space="0" w:color="auto"/>
              <w:right w:val="nil"/>
            </w:tcBorders>
            <w:shd w:val="clear" w:color="auto" w:fill="F2F2F2" w:themeFill="background1" w:themeFillShade="F2"/>
          </w:tcPr>
          <w:p w14:paraId="123FC71F" w14:textId="2F07FCE5" w:rsidR="002E1BA2" w:rsidRPr="00ED6D7C" w:rsidRDefault="002E1BA2" w:rsidP="002E1BA2">
            <w:pPr>
              <w:pStyle w:val="AppendixLiteratureReviewTable"/>
              <w:rPr>
                <w:sz w:val="14"/>
                <w:szCs w:val="14"/>
              </w:rPr>
            </w:pPr>
            <w:r w:rsidRPr="00ED6D7C">
              <w:rPr>
                <w:sz w:val="14"/>
                <w:szCs w:val="14"/>
              </w:rPr>
              <w:t xml:space="preserve">To provide a comprehensive review of the research on detecting and predicting fraudulent credit card transactions conducted from 2015 to 2021. The study aims to </w:t>
            </w:r>
            <w:proofErr w:type="spellStart"/>
            <w:r w:rsidRPr="00ED6D7C">
              <w:rPr>
                <w:sz w:val="14"/>
                <w:szCs w:val="14"/>
              </w:rPr>
              <w:t>analyse</w:t>
            </w:r>
            <w:proofErr w:type="spellEnd"/>
            <w:r w:rsidRPr="00ED6D7C">
              <w:rPr>
                <w:sz w:val="14"/>
                <w:szCs w:val="14"/>
              </w:rPr>
              <w:t xml:space="preserve"> the existing methods, highlight current research issues, and suggest future research directions in the context of emerging disruptive technologies.</w:t>
            </w:r>
          </w:p>
        </w:tc>
        <w:tc>
          <w:tcPr>
            <w:tcW w:w="283" w:type="pct"/>
            <w:tcBorders>
              <w:top w:val="single" w:sz="2" w:space="0" w:color="auto"/>
              <w:left w:val="nil"/>
              <w:bottom w:val="single" w:sz="2" w:space="0" w:color="auto"/>
              <w:right w:val="nil"/>
            </w:tcBorders>
            <w:shd w:val="clear" w:color="auto" w:fill="F2F2F2" w:themeFill="background1" w:themeFillShade="F2"/>
          </w:tcPr>
          <w:p w14:paraId="33C6B160" w14:textId="607DA007" w:rsidR="002E1BA2" w:rsidRPr="00ED6D7C" w:rsidRDefault="002E1BA2" w:rsidP="002E1BA2">
            <w:pPr>
              <w:pStyle w:val="AppendixLiteratureReviewTable"/>
              <w:rPr>
                <w:sz w:val="14"/>
                <w:szCs w:val="14"/>
              </w:rPr>
            </w:pPr>
            <w:r w:rsidRPr="00ED6D7C">
              <w:rPr>
                <w:sz w:val="14"/>
                <w:szCs w:val="14"/>
              </w:rPr>
              <w:t>Review Paper</w:t>
            </w:r>
          </w:p>
        </w:tc>
        <w:tc>
          <w:tcPr>
            <w:tcW w:w="329" w:type="pct"/>
            <w:tcBorders>
              <w:top w:val="single" w:sz="2" w:space="0" w:color="auto"/>
              <w:left w:val="nil"/>
              <w:bottom w:val="single" w:sz="2" w:space="0" w:color="auto"/>
              <w:right w:val="nil"/>
            </w:tcBorders>
            <w:shd w:val="clear" w:color="auto" w:fill="F2F2F2" w:themeFill="background1" w:themeFillShade="F2"/>
          </w:tcPr>
          <w:p w14:paraId="688F83CB" w14:textId="4E710748" w:rsidR="002E1BA2" w:rsidRPr="00ED6D7C" w:rsidRDefault="002E1BA2" w:rsidP="002E1BA2">
            <w:pPr>
              <w:pStyle w:val="AppendixLiteratureReviewTable"/>
              <w:rPr>
                <w:sz w:val="14"/>
                <w:szCs w:val="14"/>
              </w:rPr>
            </w:pPr>
            <w:r w:rsidRPr="00ED6D7C">
              <w:rPr>
                <w:sz w:val="14"/>
                <w:szCs w:val="14"/>
              </w:rPr>
              <w:t>Credit card fraud detection</w:t>
            </w:r>
          </w:p>
        </w:tc>
        <w:tc>
          <w:tcPr>
            <w:tcW w:w="899" w:type="pct"/>
            <w:tcBorders>
              <w:top w:val="single" w:sz="2" w:space="0" w:color="auto"/>
              <w:left w:val="nil"/>
              <w:bottom w:val="single" w:sz="2" w:space="0" w:color="auto"/>
              <w:right w:val="nil"/>
            </w:tcBorders>
            <w:shd w:val="clear" w:color="auto" w:fill="F2F2F2" w:themeFill="background1" w:themeFillShade="F2"/>
          </w:tcPr>
          <w:p w14:paraId="64BFED5E" w14:textId="61312DB8" w:rsidR="002E1BA2" w:rsidRPr="00ED6D7C" w:rsidRDefault="002E1BA2" w:rsidP="002E1BA2">
            <w:pPr>
              <w:pStyle w:val="AppendixLiteratureReviewTable"/>
              <w:rPr>
                <w:sz w:val="14"/>
                <w:szCs w:val="14"/>
              </w:rPr>
            </w:pPr>
            <w:r w:rsidRPr="00ED6D7C">
              <w:rPr>
                <w:sz w:val="14"/>
                <w:szCs w:val="14"/>
              </w:rPr>
              <w:t>- There is a limited investigation into the use of deep learning for credit card fraud detection, indicating a need for more research in this area</w:t>
            </w:r>
            <w:r w:rsidRPr="00ED6D7C">
              <w:rPr>
                <w:sz w:val="14"/>
                <w:szCs w:val="14"/>
              </w:rPr>
              <w:br/>
              <w:t>- The study highlights the challenges associated with using new technologies like big data analytics and cloud computing in credit card fraud detection</w:t>
            </w:r>
            <w:r w:rsidRPr="00ED6D7C">
              <w:rPr>
                <w:sz w:val="14"/>
                <w:szCs w:val="14"/>
              </w:rPr>
              <w:br/>
              <w:t>- The paper identifies several future research directions, including the need for more comprehensive studies on deep learning, addressing class imbalance, and exploring the integration of big data and real-time fraud detection systems</w:t>
            </w:r>
          </w:p>
        </w:tc>
        <w:tc>
          <w:tcPr>
            <w:tcW w:w="899" w:type="pct"/>
            <w:tcBorders>
              <w:top w:val="single" w:sz="2" w:space="0" w:color="auto"/>
              <w:left w:val="nil"/>
              <w:bottom w:val="single" w:sz="2" w:space="0" w:color="auto"/>
              <w:right w:val="nil"/>
            </w:tcBorders>
            <w:shd w:val="clear" w:color="auto" w:fill="F2F2F2" w:themeFill="background1" w:themeFillShade="F2"/>
          </w:tcPr>
          <w:p w14:paraId="32021B32" w14:textId="44D53A7C" w:rsidR="002E1BA2" w:rsidRPr="00ED6D7C" w:rsidRDefault="002E1BA2" w:rsidP="002E1BA2">
            <w:pPr>
              <w:pStyle w:val="AppendixLiteratureReviewTable"/>
              <w:rPr>
                <w:sz w:val="14"/>
                <w:szCs w:val="14"/>
              </w:rPr>
            </w:pPr>
            <w:r w:rsidRPr="00ED6D7C">
              <w:rPr>
                <w:sz w:val="14"/>
                <w:szCs w:val="14"/>
              </w:rPr>
              <w:t xml:space="preserve">- The study follows a systematic review approach, </w:t>
            </w:r>
            <w:r w:rsidR="00317EF7" w:rsidRPr="00ED6D7C">
              <w:rPr>
                <w:sz w:val="14"/>
                <w:szCs w:val="14"/>
              </w:rPr>
              <w:t>analyzing</w:t>
            </w:r>
            <w:r w:rsidRPr="00ED6D7C">
              <w:rPr>
                <w:sz w:val="14"/>
                <w:szCs w:val="14"/>
              </w:rPr>
              <w:t xml:space="preserve"> 40 relevant articles published between 2015 and 2021</w:t>
            </w:r>
            <w:r w:rsidRPr="00ED6D7C">
              <w:rPr>
                <w:sz w:val="14"/>
                <w:szCs w:val="14"/>
              </w:rPr>
              <w:br/>
              <w:t>- The sources of information include books, research papers, journal articles, and conference papers</w:t>
            </w:r>
            <w:r w:rsidRPr="00ED6D7C">
              <w:rPr>
                <w:sz w:val="14"/>
                <w:szCs w:val="14"/>
              </w:rPr>
              <w:br/>
              <w:t xml:space="preserve">- The selected papers were </w:t>
            </w:r>
            <w:r w:rsidR="00317EF7" w:rsidRPr="00ED6D7C">
              <w:rPr>
                <w:sz w:val="14"/>
                <w:szCs w:val="14"/>
              </w:rPr>
              <w:t>analyzed</w:t>
            </w:r>
            <w:r w:rsidRPr="00ED6D7C">
              <w:rPr>
                <w:sz w:val="14"/>
                <w:szCs w:val="14"/>
              </w:rPr>
              <w:t xml:space="preserve"> based on the publication date, coverage, and topics discussed, including the machine learning methods used, class imbalance issues, and feature engineering</w:t>
            </w:r>
          </w:p>
        </w:tc>
        <w:tc>
          <w:tcPr>
            <w:tcW w:w="899" w:type="pct"/>
            <w:tcBorders>
              <w:top w:val="single" w:sz="2" w:space="0" w:color="auto"/>
              <w:left w:val="nil"/>
              <w:bottom w:val="single" w:sz="2" w:space="0" w:color="auto"/>
              <w:right w:val="nil"/>
            </w:tcBorders>
            <w:shd w:val="clear" w:color="auto" w:fill="F2F2F2" w:themeFill="background1" w:themeFillShade="F2"/>
          </w:tcPr>
          <w:p w14:paraId="15DA2429" w14:textId="2DB8ADF3" w:rsidR="002E1BA2" w:rsidRPr="00ED6D7C" w:rsidRDefault="002E1BA2" w:rsidP="002E1BA2">
            <w:pPr>
              <w:pStyle w:val="AppendixLiteratureReviewTable"/>
              <w:rPr>
                <w:sz w:val="14"/>
                <w:szCs w:val="14"/>
              </w:rPr>
            </w:pPr>
            <w:r w:rsidRPr="00ED6D7C">
              <w:rPr>
                <w:sz w:val="14"/>
                <w:szCs w:val="14"/>
              </w:rPr>
              <w:t>- Not specifically mentioned</w:t>
            </w:r>
          </w:p>
        </w:tc>
        <w:tc>
          <w:tcPr>
            <w:tcW w:w="899" w:type="pct"/>
            <w:tcBorders>
              <w:top w:val="single" w:sz="2" w:space="0" w:color="auto"/>
              <w:left w:val="nil"/>
              <w:bottom w:val="single" w:sz="2" w:space="0" w:color="auto"/>
              <w:right w:val="nil"/>
            </w:tcBorders>
            <w:shd w:val="clear" w:color="auto" w:fill="F2F2F2" w:themeFill="background1" w:themeFillShade="F2"/>
          </w:tcPr>
          <w:p w14:paraId="6CA9E7F2" w14:textId="20F60B23" w:rsidR="002E1BA2" w:rsidRPr="00ED6D7C" w:rsidRDefault="002E1BA2" w:rsidP="002E1BA2">
            <w:pPr>
              <w:pStyle w:val="AppendixLiteratureReviewTable"/>
              <w:rPr>
                <w:sz w:val="14"/>
                <w:szCs w:val="14"/>
              </w:rPr>
            </w:pPr>
            <w:r w:rsidRPr="00ED6D7C">
              <w:rPr>
                <w:sz w:val="14"/>
                <w:szCs w:val="14"/>
              </w:rPr>
              <w:t>- The study provides a detailed survey of recent research on credit card fraud detection, focusing on the application of machine learning and new technologies</w:t>
            </w:r>
            <w:r w:rsidRPr="00ED6D7C">
              <w:rPr>
                <w:sz w:val="14"/>
                <w:szCs w:val="14"/>
              </w:rPr>
              <w:br/>
              <w:t>- It highlights the main challenges faced in credit card fraud detection, including data-related, security-related, and implementation challenges</w:t>
            </w:r>
            <w:r w:rsidRPr="00ED6D7C">
              <w:rPr>
                <w:sz w:val="14"/>
                <w:szCs w:val="14"/>
              </w:rPr>
              <w:br/>
              <w:t>- Providing a roadmap for future research directions to enhance credit card fraud detection systems.</w:t>
            </w:r>
          </w:p>
        </w:tc>
      </w:tr>
      <w:tr w:rsidR="002E1BA2" w:rsidRPr="00ED6D7C" w14:paraId="447E7BE4" w14:textId="77777777" w:rsidTr="00374D52">
        <w:trPr>
          <w:trHeight w:val="20"/>
        </w:trPr>
        <w:tc>
          <w:tcPr>
            <w:tcW w:w="156" w:type="pct"/>
            <w:tcBorders>
              <w:top w:val="single" w:sz="2" w:space="0" w:color="auto"/>
              <w:left w:val="nil"/>
              <w:bottom w:val="single" w:sz="2" w:space="0" w:color="auto"/>
              <w:right w:val="nil"/>
            </w:tcBorders>
          </w:tcPr>
          <w:p w14:paraId="0E15458A" w14:textId="14D64A9F" w:rsidR="002E1BA2" w:rsidRPr="00ED6D7C" w:rsidRDefault="007A116A" w:rsidP="002E1BA2">
            <w:pPr>
              <w:pStyle w:val="AppendixLiteratureReviewTable"/>
              <w:rPr>
                <w:b/>
                <w:bCs/>
                <w:sz w:val="14"/>
                <w:szCs w:val="14"/>
              </w:rPr>
            </w:pPr>
            <w:r w:rsidRPr="00ED6D7C">
              <w:rPr>
                <w:b/>
                <w:bCs/>
                <w:sz w:val="14"/>
                <w:szCs w:val="14"/>
              </w:rPr>
              <w:fldChar w:fldCharType="begin"/>
            </w:r>
            <w:r w:rsidR="00374D52" w:rsidRPr="00ED6D7C">
              <w:rPr>
                <w:b/>
                <w:bCs/>
                <w:sz w:val="14"/>
                <w:szCs w:val="14"/>
              </w:rPr>
              <w:instrText xml:space="preserve"> ADDIN ZOTERO_ITEM CSL_CITATION {"citationID":"6CcVC8Eb","properties":{"formattedCitation":"(Priya &amp; Saradha, 2021)","plainCitation":"(Priya &amp; Saradha, 2021)","noteIndex":0},"citationItems":[{"id":62,"uris":["http://zotero.org/users/13346706/items/WPDBGHX9"],"itemData":{"id":62,"type":"paper-conference","abstract":"Digital Fraud has become a threat across all the sectors. Its pivotal for any organization now to have a dedicated focus to detect and prevent fraud and increase their focus on Security. Digitization has revolutionized the way we perform our day to day transactions with a click of a button. On the flip slide, it has also opened up threats through bad actors who can misuse the missing controls in digital apps and thereby impersonate themselves as real customers and perform costly transactions on their behalf resulting in financial losses. Organizations will have to pay attention as it also impacts its brand value. Organizations have learnt their lessons from the past to detect the fraudulent activities in real time by using multitude of factors like using complex algorithms trying to detect fraud patterns. However, fraudsters are also getting intelligent day by day and it requires continuous focus to prevent frauds and to stay ahead of the fraudsters. It is important to monitor key patterns that might help differentiate a real vs fraud transaction. Capturing Customer information like Geo location, authentication, session, device IP address can be maintained. Machine Learning and application of Artificial Intelligence will play an important part in learning and detecting fraud patterns automatically.","container-title":"2021 7th International Conference on Electrical Energy Systems (ICEES)","DOI":"10.1109/ICEES51510.2021.9383631","event-place":"Chennai, India","event-title":"2021 7th International Conference on Electrical Energy Systems (ICEES)","ISBN":"978-1-72817-612-3","language":"en","page":"564-568","publisher":"IEEE","publisher-place":"Chennai, India","source":"DOI.org (Crossref)","title":"Fraud Detection and Prevention Using Machine Learning Algorithms: A Review","title-short":"Fraud Detection and Prevention Using Machine Learning Algorithms","URL":"https://ieeexplore.ieee.org/document/9383631/","author":[{"family":"Priya","given":"G. Jaculine"},{"family":"Saradha","given":"S."}],"accessed":{"date-parts":[["2024",1,24]]},"issued":{"date-parts":[["2021",2,11]]}}}],"schema":"https://github.com/citation-style-language/schema/raw/master/csl-citation.json"} </w:instrText>
            </w:r>
            <w:r w:rsidRPr="00ED6D7C">
              <w:rPr>
                <w:b/>
                <w:bCs/>
                <w:sz w:val="14"/>
                <w:szCs w:val="14"/>
              </w:rPr>
              <w:fldChar w:fldCharType="separate"/>
            </w:r>
            <w:r w:rsidR="00374D52" w:rsidRPr="00ED6D7C">
              <w:rPr>
                <w:rFonts w:cs="Times New Roman"/>
                <w:sz w:val="14"/>
                <w:szCs w:val="14"/>
              </w:rPr>
              <w:t xml:space="preserve">(Priya &amp; </w:t>
            </w:r>
            <w:proofErr w:type="spellStart"/>
            <w:r w:rsidR="00374D52" w:rsidRPr="00ED6D7C">
              <w:rPr>
                <w:rFonts w:cs="Times New Roman"/>
                <w:sz w:val="14"/>
                <w:szCs w:val="14"/>
              </w:rPr>
              <w:t>Saradha</w:t>
            </w:r>
            <w:proofErr w:type="spellEnd"/>
            <w:r w:rsidR="00374D52" w:rsidRPr="00ED6D7C">
              <w:rPr>
                <w:rFonts w:cs="Times New Roman"/>
                <w:sz w:val="14"/>
                <w:szCs w:val="14"/>
              </w:rPr>
              <w:t>, 2021)</w:t>
            </w:r>
            <w:r w:rsidRPr="00ED6D7C">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61196545" w14:textId="1A15F89C" w:rsidR="002E1BA2" w:rsidRPr="00ED6D7C" w:rsidRDefault="002E1BA2" w:rsidP="002E1BA2">
            <w:pPr>
              <w:pStyle w:val="AppendixLiteratureReviewTable"/>
              <w:rPr>
                <w:sz w:val="14"/>
                <w:szCs w:val="14"/>
              </w:rPr>
            </w:pPr>
            <w:r w:rsidRPr="00ED6D7C">
              <w:rPr>
                <w:sz w:val="14"/>
                <w:szCs w:val="14"/>
              </w:rPr>
              <w:t xml:space="preserve">To evaluate the effectiveness of machine learning algorithms in detecting and preventing digital fraud across various sectors. It aims to highlight the need for a centralized fraud management </w:t>
            </w:r>
            <w:r w:rsidRPr="00ED6D7C">
              <w:rPr>
                <w:sz w:val="14"/>
                <w:szCs w:val="14"/>
              </w:rPr>
              <w:lastRenderedPageBreak/>
              <w:t>platform where organizations can share fraud patterns and collaborate to improve fraud detection mechanisms.</w:t>
            </w:r>
          </w:p>
        </w:tc>
        <w:tc>
          <w:tcPr>
            <w:tcW w:w="283" w:type="pct"/>
            <w:tcBorders>
              <w:top w:val="single" w:sz="2" w:space="0" w:color="auto"/>
              <w:left w:val="nil"/>
              <w:bottom w:val="single" w:sz="2" w:space="0" w:color="auto"/>
              <w:right w:val="nil"/>
            </w:tcBorders>
            <w:shd w:val="clear" w:color="auto" w:fill="auto"/>
          </w:tcPr>
          <w:p w14:paraId="264EF35E" w14:textId="57EF49AB" w:rsidR="002E1BA2" w:rsidRPr="00ED6D7C" w:rsidRDefault="002E1BA2" w:rsidP="002E1BA2">
            <w:pPr>
              <w:pStyle w:val="AppendixLiteratureReviewTable"/>
              <w:rPr>
                <w:sz w:val="14"/>
                <w:szCs w:val="14"/>
              </w:rPr>
            </w:pPr>
            <w:r w:rsidRPr="00ED6D7C">
              <w:rPr>
                <w:sz w:val="14"/>
                <w:szCs w:val="14"/>
              </w:rPr>
              <w:lastRenderedPageBreak/>
              <w:t>Review Paper</w:t>
            </w:r>
          </w:p>
        </w:tc>
        <w:tc>
          <w:tcPr>
            <w:tcW w:w="329" w:type="pct"/>
            <w:tcBorders>
              <w:top w:val="single" w:sz="2" w:space="0" w:color="auto"/>
              <w:left w:val="nil"/>
              <w:bottom w:val="single" w:sz="2" w:space="0" w:color="auto"/>
              <w:right w:val="nil"/>
            </w:tcBorders>
            <w:shd w:val="clear" w:color="auto" w:fill="auto"/>
          </w:tcPr>
          <w:p w14:paraId="3DDB14D2" w14:textId="11EA0C86" w:rsidR="002E1BA2" w:rsidRPr="00ED6D7C" w:rsidRDefault="002E1BA2" w:rsidP="002E1BA2">
            <w:pPr>
              <w:pStyle w:val="AppendixLiteratureReviewTable"/>
              <w:rPr>
                <w:sz w:val="14"/>
                <w:szCs w:val="14"/>
              </w:rPr>
            </w:pPr>
            <w:r w:rsidRPr="00ED6D7C">
              <w:rPr>
                <w:sz w:val="14"/>
                <w:szCs w:val="14"/>
              </w:rPr>
              <w:t>Transaction fraud detection</w:t>
            </w:r>
          </w:p>
        </w:tc>
        <w:tc>
          <w:tcPr>
            <w:tcW w:w="899" w:type="pct"/>
            <w:tcBorders>
              <w:top w:val="single" w:sz="2" w:space="0" w:color="auto"/>
              <w:left w:val="nil"/>
              <w:bottom w:val="single" w:sz="2" w:space="0" w:color="auto"/>
              <w:right w:val="nil"/>
            </w:tcBorders>
            <w:shd w:val="clear" w:color="auto" w:fill="auto"/>
          </w:tcPr>
          <w:p w14:paraId="18BA948F" w14:textId="5AEF3DA1" w:rsidR="002E1BA2" w:rsidRPr="00ED6D7C" w:rsidRDefault="002E1BA2" w:rsidP="002E1BA2">
            <w:pPr>
              <w:pStyle w:val="AppendixLiteratureReviewTable"/>
              <w:rPr>
                <w:sz w:val="14"/>
                <w:szCs w:val="14"/>
              </w:rPr>
            </w:pPr>
            <w:r w:rsidRPr="00ED6D7C">
              <w:rPr>
                <w:sz w:val="14"/>
                <w:szCs w:val="14"/>
              </w:rPr>
              <w:t>- Traditional, siloed approaches to fraud detection are insufficient to combat modern fraud tactics</w:t>
            </w:r>
            <w:r w:rsidRPr="00ED6D7C">
              <w:rPr>
                <w:sz w:val="14"/>
                <w:szCs w:val="14"/>
              </w:rPr>
              <w:br/>
              <w:t xml:space="preserve">- Machine learning algorithms can significantly improve the detection and prevention of fraud by learning from historical data and detecting </w:t>
            </w:r>
            <w:r w:rsidRPr="00ED6D7C">
              <w:rPr>
                <w:sz w:val="14"/>
                <w:szCs w:val="14"/>
              </w:rPr>
              <w:lastRenderedPageBreak/>
              <w:t>complex patterns</w:t>
            </w:r>
            <w:r w:rsidRPr="00ED6D7C">
              <w:rPr>
                <w:sz w:val="14"/>
                <w:szCs w:val="14"/>
              </w:rPr>
              <w:br/>
              <w:t>- A centralized fraud management platform is essential for organizations to share fraud-related data and collectively improve fraud detection capabilities</w:t>
            </w:r>
            <w:r w:rsidRPr="00ED6D7C">
              <w:rPr>
                <w:sz w:val="14"/>
                <w:szCs w:val="14"/>
              </w:rPr>
              <w:br/>
              <w:t>- Organizations must adopt a proactive, rather than reactive, approach to fraud prevention</w:t>
            </w:r>
          </w:p>
        </w:tc>
        <w:tc>
          <w:tcPr>
            <w:tcW w:w="899" w:type="pct"/>
            <w:tcBorders>
              <w:top w:val="single" w:sz="2" w:space="0" w:color="auto"/>
              <w:left w:val="nil"/>
              <w:bottom w:val="single" w:sz="2" w:space="0" w:color="auto"/>
              <w:right w:val="nil"/>
            </w:tcBorders>
            <w:shd w:val="clear" w:color="auto" w:fill="auto"/>
          </w:tcPr>
          <w:p w14:paraId="48E1E460" w14:textId="4CA036B6" w:rsidR="002E1BA2" w:rsidRPr="00ED6D7C" w:rsidRDefault="002E1BA2" w:rsidP="002E1BA2">
            <w:pPr>
              <w:pStyle w:val="AppendixLiteratureReviewTable"/>
              <w:rPr>
                <w:sz w:val="14"/>
                <w:szCs w:val="14"/>
              </w:rPr>
            </w:pPr>
            <w:r w:rsidRPr="00ED6D7C">
              <w:rPr>
                <w:sz w:val="14"/>
                <w:szCs w:val="14"/>
              </w:rPr>
              <w:lastRenderedPageBreak/>
              <w:t>- Reviewing existing literature on fraud detection and prevention using machine learning</w:t>
            </w:r>
            <w:r w:rsidRPr="00ED6D7C">
              <w:rPr>
                <w:sz w:val="14"/>
                <w:szCs w:val="14"/>
              </w:rPr>
              <w:br/>
              <w:t xml:space="preserve">- </w:t>
            </w:r>
            <w:r w:rsidR="009005F2" w:rsidRPr="00ED6D7C">
              <w:rPr>
                <w:sz w:val="14"/>
                <w:szCs w:val="14"/>
              </w:rPr>
              <w:t>Analyzing</w:t>
            </w:r>
            <w:r w:rsidRPr="00ED6D7C">
              <w:rPr>
                <w:sz w:val="14"/>
                <w:szCs w:val="14"/>
              </w:rPr>
              <w:t xml:space="preserve"> the strengths and weaknesses of current fraud detection systems</w:t>
            </w:r>
            <w:r w:rsidRPr="00ED6D7C">
              <w:rPr>
                <w:sz w:val="14"/>
                <w:szCs w:val="14"/>
              </w:rPr>
              <w:br/>
              <w:t xml:space="preserve">- Proposing a new model that incorporates </w:t>
            </w:r>
            <w:r w:rsidRPr="00ED6D7C">
              <w:rPr>
                <w:sz w:val="14"/>
                <w:szCs w:val="14"/>
              </w:rPr>
              <w:lastRenderedPageBreak/>
              <w:t>machine learning algorithms for real-time fraud detection and prevention</w:t>
            </w:r>
            <w:r w:rsidRPr="00ED6D7C">
              <w:rPr>
                <w:sz w:val="14"/>
                <w:szCs w:val="14"/>
              </w:rPr>
              <w:br/>
              <w:t>- Emphasizing the need for a centralized database where organizations can share fraud patterns and detection techniques</w:t>
            </w:r>
          </w:p>
        </w:tc>
        <w:tc>
          <w:tcPr>
            <w:tcW w:w="899" w:type="pct"/>
            <w:tcBorders>
              <w:top w:val="single" w:sz="2" w:space="0" w:color="auto"/>
              <w:left w:val="nil"/>
              <w:bottom w:val="single" w:sz="2" w:space="0" w:color="auto"/>
              <w:right w:val="nil"/>
            </w:tcBorders>
            <w:shd w:val="clear" w:color="auto" w:fill="auto"/>
          </w:tcPr>
          <w:p w14:paraId="1D031A15" w14:textId="00A61B1C" w:rsidR="002E1BA2" w:rsidRPr="00ED6D7C" w:rsidRDefault="002E1BA2" w:rsidP="002E1BA2">
            <w:pPr>
              <w:pStyle w:val="AppendixLiteratureReviewTable"/>
              <w:rPr>
                <w:sz w:val="14"/>
                <w:szCs w:val="14"/>
              </w:rPr>
            </w:pPr>
            <w:r w:rsidRPr="00ED6D7C">
              <w:rPr>
                <w:sz w:val="14"/>
                <w:szCs w:val="14"/>
              </w:rPr>
              <w:lastRenderedPageBreak/>
              <w:t>- The theoretical framework is based on the application of machine learning and artificial intelligence in fraud detection</w:t>
            </w:r>
          </w:p>
        </w:tc>
        <w:tc>
          <w:tcPr>
            <w:tcW w:w="899" w:type="pct"/>
            <w:tcBorders>
              <w:top w:val="single" w:sz="2" w:space="0" w:color="auto"/>
              <w:left w:val="nil"/>
              <w:bottom w:val="single" w:sz="2" w:space="0" w:color="auto"/>
              <w:right w:val="nil"/>
            </w:tcBorders>
            <w:shd w:val="clear" w:color="auto" w:fill="auto"/>
          </w:tcPr>
          <w:p w14:paraId="1B0C5DFD" w14:textId="7F6AB552" w:rsidR="002E1BA2" w:rsidRPr="00ED6D7C" w:rsidRDefault="002E1BA2" w:rsidP="002E1BA2">
            <w:pPr>
              <w:pStyle w:val="AppendixLiteratureReviewTable"/>
              <w:rPr>
                <w:sz w:val="14"/>
                <w:szCs w:val="14"/>
              </w:rPr>
            </w:pPr>
            <w:r w:rsidRPr="00ED6D7C">
              <w:rPr>
                <w:sz w:val="14"/>
                <w:szCs w:val="14"/>
              </w:rPr>
              <w:t>- Highlighting the limitations of traditional fraud detection methods</w:t>
            </w:r>
            <w:r w:rsidRPr="00ED6D7C">
              <w:rPr>
                <w:sz w:val="14"/>
                <w:szCs w:val="14"/>
              </w:rPr>
              <w:br/>
              <w:t>- Demonstrating the potential of machine learning algorithms in enhancing fraud detection accuracy and efficiency</w:t>
            </w:r>
            <w:r w:rsidRPr="00ED6D7C">
              <w:rPr>
                <w:sz w:val="14"/>
                <w:szCs w:val="14"/>
              </w:rPr>
              <w:br/>
              <w:t xml:space="preserve">- Proposing a centralized fraud management </w:t>
            </w:r>
            <w:r w:rsidRPr="00ED6D7C">
              <w:rPr>
                <w:sz w:val="14"/>
                <w:szCs w:val="14"/>
              </w:rPr>
              <w:lastRenderedPageBreak/>
              <w:t>platform for global collaboration</w:t>
            </w:r>
            <w:r w:rsidRPr="00ED6D7C">
              <w:rPr>
                <w:sz w:val="14"/>
                <w:szCs w:val="14"/>
              </w:rPr>
              <w:br/>
              <w:t>- Suggesting a comprehensive life cycle approach to fraud detection and prevention</w:t>
            </w:r>
          </w:p>
        </w:tc>
      </w:tr>
      <w:tr w:rsidR="002E1BA2" w:rsidRPr="00ED6D7C" w14:paraId="2872C133" w14:textId="77777777" w:rsidTr="00374D52">
        <w:trPr>
          <w:trHeight w:val="20"/>
        </w:trPr>
        <w:tc>
          <w:tcPr>
            <w:tcW w:w="156" w:type="pct"/>
            <w:tcBorders>
              <w:top w:val="single" w:sz="2" w:space="0" w:color="auto"/>
              <w:left w:val="nil"/>
              <w:bottom w:val="single" w:sz="2" w:space="0" w:color="auto"/>
              <w:right w:val="nil"/>
            </w:tcBorders>
            <w:shd w:val="clear" w:color="auto" w:fill="F2F2F2" w:themeFill="background1" w:themeFillShade="F2"/>
          </w:tcPr>
          <w:p w14:paraId="1B8C5776" w14:textId="2D7BE77E" w:rsidR="002E1BA2" w:rsidRPr="00ED6D7C" w:rsidRDefault="00A643DB" w:rsidP="002E1BA2">
            <w:pPr>
              <w:pStyle w:val="AppendixLiteratureReviewTable"/>
              <w:rPr>
                <w:b/>
                <w:bCs/>
                <w:sz w:val="14"/>
                <w:szCs w:val="14"/>
              </w:rPr>
            </w:pPr>
            <w:r w:rsidRPr="00ED6D7C">
              <w:rPr>
                <w:b/>
                <w:bCs/>
                <w:sz w:val="14"/>
                <w:szCs w:val="14"/>
              </w:rPr>
              <w:lastRenderedPageBreak/>
              <w:fldChar w:fldCharType="begin"/>
            </w:r>
            <w:r w:rsidR="00374D52" w:rsidRPr="00ED6D7C">
              <w:rPr>
                <w:b/>
                <w:bCs/>
                <w:sz w:val="14"/>
                <w:szCs w:val="14"/>
              </w:rPr>
              <w:instrText xml:space="preserve"> ADDIN ZOTERO_ITEM CSL_CITATION {"citationID":"uaaLWLvk","properties":{"formattedCitation":"(Turksen et al., 2024)","plainCitation":"(Turksen et al., 2024)","noteIndex":0},"citationItems":[{"id":534,"uris":["http://zotero.org/users/13346706/items/YVYI8Z4W"],"itemData":{"id":534,"type":"article-journal","abstract":"The fast-paced advances of technology, including artificial intelligence (AI) and machine learning (ML), continue to create new opportunities for banks and other financial institutions. This study reveals the barriers to trust in AI by prudential banking supervisors (compliance with regulations). We conducted a qualitative study on the drivers for adoption of explainability technologies that increase transparency and understanding of complex algorithms (some of the underpinning legal principles in the proposed EU AI Act). By using human-centred and ethics-by-design methods coupled with interviews of the key stakeholders from Eastern European private and public banks and IT AI/ML developers, this research has identified the key challenges concerning the employment of AI algorithms. The results indicate a conflicting view of AI barriers whilst revealing the importance of AI/ML systems in banks, the growing willingness of banks to use such systems more widely, and the problematic aspects of implementing AI/ML systems related to their cost and economic efficiency. Keeping up with the complex regulation requirements comes at a significant cost to banks and financial firms. The focus of the empirical study, stakeholders in Ukraine, Estonia and Poland, was chosen because of the fact that there has been a sharp increase in the adoption of AI/ML models in this jurisdiction in the context of its war with Russia and the ensuing sanctions regime. While the “leapfrogging” AI/ML paths in each bank surveyed had its own drivers and challenges, these insights provide lessons for banks in other European jurisdictions. The analysis of four criminal cases brought against top banks and conclusions of the study indicate that the increase in predicate crimes for money laundering, constantly evolving sanctions regime along with the enhanced scrutiny and enforcement action against banks are hindering technology innovation and legal implications of using AI driven tools for compliance.","container-title":"Journal of Banking Regulation","DOI":"10.1057/s41261-024-00233-2","ISSN":"1745-6452, 1750-2071","journalAbbreviation":"J Bank Regul","language":"en","source":"DOI.org (Crossref)","title":"Legal implications of automated suspicious transaction monitoring: enhancing integrity of AI","title-short":"Legal implications of automated suspicious transaction monitoring","URL":"https://link.springer.com/10.1057/s41261-024-00233-2","author":[{"family":"Turksen","given":"Umut"},{"family":"Benson","given":"Vladlena"},{"family":"Adamyk","given":"Bogdan"}],"accessed":{"date-parts":[["2024",4,7]]},"issued":{"date-parts":[["2024",2,6]]}}}],"schema":"https://github.com/citation-style-language/schema/raw/master/csl-citation.json"} </w:instrText>
            </w:r>
            <w:r w:rsidRPr="00ED6D7C">
              <w:rPr>
                <w:b/>
                <w:bCs/>
                <w:sz w:val="14"/>
                <w:szCs w:val="14"/>
              </w:rPr>
              <w:fldChar w:fldCharType="separate"/>
            </w:r>
            <w:r w:rsidR="00374D52" w:rsidRPr="00ED6D7C">
              <w:rPr>
                <w:rFonts w:cs="Times New Roman"/>
                <w:sz w:val="14"/>
                <w:szCs w:val="14"/>
              </w:rPr>
              <w:t>(Turksen et al., 2024)</w:t>
            </w:r>
            <w:r w:rsidRPr="00ED6D7C">
              <w:rPr>
                <w:b/>
                <w:bCs/>
                <w:sz w:val="14"/>
                <w:szCs w:val="14"/>
              </w:rPr>
              <w:fldChar w:fldCharType="end"/>
            </w:r>
          </w:p>
        </w:tc>
        <w:tc>
          <w:tcPr>
            <w:tcW w:w="635" w:type="pct"/>
            <w:tcBorders>
              <w:top w:val="single" w:sz="2" w:space="0" w:color="auto"/>
              <w:left w:val="nil"/>
              <w:bottom w:val="single" w:sz="2" w:space="0" w:color="auto"/>
              <w:right w:val="nil"/>
            </w:tcBorders>
            <w:shd w:val="clear" w:color="auto" w:fill="F2F2F2" w:themeFill="background1" w:themeFillShade="F2"/>
          </w:tcPr>
          <w:p w14:paraId="72040B34" w14:textId="3BBAF4D0" w:rsidR="002E1BA2" w:rsidRPr="00ED6D7C" w:rsidRDefault="002E1BA2" w:rsidP="002E1BA2">
            <w:pPr>
              <w:pStyle w:val="AppendixLiteratureReviewTable"/>
              <w:rPr>
                <w:sz w:val="14"/>
                <w:szCs w:val="14"/>
              </w:rPr>
            </w:pPr>
            <w:r w:rsidRPr="00ED6D7C">
              <w:rPr>
                <w:sz w:val="14"/>
                <w:szCs w:val="14"/>
              </w:rPr>
              <w:t>To explore the legal implications and challenges of integrating AI and ML systems for automated suspicious transaction monitoring in the banking sector, with a focus on enhancing the integrity of AI systems. The study aims to identify the barriers to trust in AI among prudential banking supervisors and to investigate the drivers for adopting explainability technologies to increase transparency and understanding of complex algorithms.</w:t>
            </w:r>
          </w:p>
        </w:tc>
        <w:tc>
          <w:tcPr>
            <w:tcW w:w="283" w:type="pct"/>
            <w:tcBorders>
              <w:top w:val="single" w:sz="2" w:space="0" w:color="auto"/>
              <w:left w:val="nil"/>
              <w:bottom w:val="single" w:sz="2" w:space="0" w:color="auto"/>
              <w:right w:val="nil"/>
            </w:tcBorders>
            <w:shd w:val="clear" w:color="auto" w:fill="F2F2F2" w:themeFill="background1" w:themeFillShade="F2"/>
          </w:tcPr>
          <w:p w14:paraId="202EB2B8" w14:textId="0E4EB5D8" w:rsidR="002E1BA2" w:rsidRPr="00ED6D7C" w:rsidRDefault="002E1BA2" w:rsidP="002E1BA2">
            <w:pPr>
              <w:pStyle w:val="AppendixLiteratureReviewTable"/>
              <w:rPr>
                <w:sz w:val="14"/>
                <w:szCs w:val="14"/>
              </w:rPr>
            </w:pPr>
            <w:r w:rsidRPr="00ED6D7C">
              <w:rPr>
                <w:sz w:val="14"/>
                <w:szCs w:val="14"/>
              </w:rPr>
              <w:t>Qualitative/ Research paper</w:t>
            </w:r>
          </w:p>
        </w:tc>
        <w:tc>
          <w:tcPr>
            <w:tcW w:w="329" w:type="pct"/>
            <w:tcBorders>
              <w:top w:val="single" w:sz="2" w:space="0" w:color="auto"/>
              <w:left w:val="nil"/>
              <w:bottom w:val="single" w:sz="2" w:space="0" w:color="auto"/>
              <w:right w:val="nil"/>
            </w:tcBorders>
            <w:shd w:val="clear" w:color="auto" w:fill="F2F2F2" w:themeFill="background1" w:themeFillShade="F2"/>
          </w:tcPr>
          <w:p w14:paraId="3A8AF4D1" w14:textId="7CA2D09E" w:rsidR="002E1BA2" w:rsidRPr="00ED6D7C" w:rsidRDefault="002E1BA2" w:rsidP="002E1BA2">
            <w:pPr>
              <w:pStyle w:val="AppendixLiteratureReviewTable"/>
              <w:rPr>
                <w:sz w:val="14"/>
                <w:szCs w:val="14"/>
              </w:rPr>
            </w:pPr>
            <w:r w:rsidRPr="00ED6D7C">
              <w:rPr>
                <w:sz w:val="14"/>
                <w:szCs w:val="14"/>
              </w:rPr>
              <w:t xml:space="preserve">Transaction monitoring </w:t>
            </w:r>
          </w:p>
        </w:tc>
        <w:tc>
          <w:tcPr>
            <w:tcW w:w="899" w:type="pct"/>
            <w:tcBorders>
              <w:top w:val="single" w:sz="2" w:space="0" w:color="auto"/>
              <w:left w:val="nil"/>
              <w:bottom w:val="single" w:sz="2" w:space="0" w:color="auto"/>
              <w:right w:val="nil"/>
            </w:tcBorders>
            <w:shd w:val="clear" w:color="auto" w:fill="F2F2F2" w:themeFill="background1" w:themeFillShade="F2"/>
          </w:tcPr>
          <w:p w14:paraId="7FDEC3B3" w14:textId="0D2A4399" w:rsidR="002E1BA2" w:rsidRPr="00ED6D7C" w:rsidRDefault="002E1BA2" w:rsidP="002E1BA2">
            <w:pPr>
              <w:pStyle w:val="AppendixLiteratureReviewTable"/>
              <w:rPr>
                <w:sz w:val="14"/>
                <w:szCs w:val="14"/>
              </w:rPr>
            </w:pPr>
            <w:r w:rsidRPr="00ED6D7C">
              <w:rPr>
                <w:sz w:val="14"/>
                <w:szCs w:val="14"/>
              </w:rPr>
              <w:t>- AI/ML systems are increasingly important for banks, but their adoption is hindered by cost and economic efficiency considerations</w:t>
            </w:r>
            <w:r w:rsidRPr="00ED6D7C">
              <w:rPr>
                <w:sz w:val="14"/>
                <w:szCs w:val="14"/>
              </w:rPr>
              <w:br/>
              <w:t>- There is a significant need for transparency and explainability in AI systems to gain trust from regulatory authorities</w:t>
            </w:r>
            <w:r w:rsidRPr="00ED6D7C">
              <w:rPr>
                <w:sz w:val="14"/>
                <w:szCs w:val="14"/>
              </w:rPr>
              <w:br/>
              <w:t>- The complex and evolving regulatory landscape, particularly in the context of AML/CFT, poses significant challenges for the implementation of AI/ML systems</w:t>
            </w:r>
            <w:r w:rsidRPr="00ED6D7C">
              <w:rPr>
                <w:sz w:val="14"/>
                <w:szCs w:val="14"/>
              </w:rPr>
              <w:br/>
              <w:t>- Banks are willing to adopt AI/ML technologies but face practical and regulatory barriers that need to be addressed</w:t>
            </w:r>
          </w:p>
        </w:tc>
        <w:tc>
          <w:tcPr>
            <w:tcW w:w="899" w:type="pct"/>
            <w:tcBorders>
              <w:top w:val="single" w:sz="2" w:space="0" w:color="auto"/>
              <w:left w:val="nil"/>
              <w:bottom w:val="single" w:sz="2" w:space="0" w:color="auto"/>
              <w:right w:val="nil"/>
            </w:tcBorders>
            <w:shd w:val="clear" w:color="auto" w:fill="F2F2F2" w:themeFill="background1" w:themeFillShade="F2"/>
          </w:tcPr>
          <w:p w14:paraId="200698B3" w14:textId="69D70BAD" w:rsidR="002E1BA2" w:rsidRPr="00ED6D7C" w:rsidRDefault="002E1BA2" w:rsidP="002E1BA2">
            <w:pPr>
              <w:pStyle w:val="AppendixLiteratureReviewTable"/>
              <w:rPr>
                <w:sz w:val="14"/>
                <w:szCs w:val="14"/>
              </w:rPr>
            </w:pPr>
            <w:r w:rsidRPr="00ED6D7C">
              <w:rPr>
                <w:sz w:val="14"/>
                <w:szCs w:val="14"/>
              </w:rPr>
              <w:t>- The study uses a qualitative research design, including doctrinal legal research and semi-structured interviews</w:t>
            </w:r>
            <w:r w:rsidRPr="00ED6D7C">
              <w:rPr>
                <w:sz w:val="14"/>
                <w:szCs w:val="14"/>
              </w:rPr>
              <w:br/>
              <w:t>- Interviews were conducted with senior managers from banks and IT companies in Ukraine, Estonia, and Poland</w:t>
            </w:r>
            <w:r w:rsidRPr="00ED6D7C">
              <w:rPr>
                <w:sz w:val="14"/>
                <w:szCs w:val="14"/>
              </w:rPr>
              <w:br/>
              <w:t xml:space="preserve">- Data was collected through 12 interviews and </w:t>
            </w:r>
            <w:r w:rsidR="009005F2" w:rsidRPr="00ED6D7C">
              <w:rPr>
                <w:sz w:val="14"/>
                <w:szCs w:val="14"/>
              </w:rPr>
              <w:t>analyzed</w:t>
            </w:r>
            <w:r w:rsidRPr="00ED6D7C">
              <w:rPr>
                <w:sz w:val="14"/>
                <w:szCs w:val="14"/>
              </w:rPr>
              <w:t xml:space="preserve"> to identify key themes and challenges related to the use of AI/ML in banking</w:t>
            </w:r>
          </w:p>
        </w:tc>
        <w:tc>
          <w:tcPr>
            <w:tcW w:w="899" w:type="pct"/>
            <w:tcBorders>
              <w:top w:val="single" w:sz="2" w:space="0" w:color="auto"/>
              <w:left w:val="nil"/>
              <w:bottom w:val="single" w:sz="2" w:space="0" w:color="auto"/>
              <w:right w:val="nil"/>
            </w:tcBorders>
            <w:shd w:val="clear" w:color="auto" w:fill="F2F2F2" w:themeFill="background1" w:themeFillShade="F2"/>
          </w:tcPr>
          <w:p w14:paraId="381CC972" w14:textId="496393E9" w:rsidR="002E1BA2" w:rsidRPr="00ED6D7C" w:rsidRDefault="002E1BA2" w:rsidP="002E1BA2">
            <w:pPr>
              <w:pStyle w:val="AppendixLiteratureReviewTable"/>
              <w:rPr>
                <w:sz w:val="14"/>
                <w:szCs w:val="14"/>
              </w:rPr>
            </w:pPr>
            <w:r w:rsidRPr="00ED6D7C">
              <w:rPr>
                <w:sz w:val="14"/>
                <w:szCs w:val="14"/>
              </w:rPr>
              <w:t>- Based on the principles of AI ethics, transparency, explainability, and the regulatory requirements for AML/CFT</w:t>
            </w:r>
          </w:p>
        </w:tc>
        <w:tc>
          <w:tcPr>
            <w:tcW w:w="899" w:type="pct"/>
            <w:tcBorders>
              <w:top w:val="single" w:sz="2" w:space="0" w:color="auto"/>
              <w:left w:val="nil"/>
              <w:bottom w:val="single" w:sz="2" w:space="0" w:color="auto"/>
              <w:right w:val="nil"/>
            </w:tcBorders>
            <w:shd w:val="clear" w:color="auto" w:fill="F2F2F2" w:themeFill="background1" w:themeFillShade="F2"/>
          </w:tcPr>
          <w:p w14:paraId="4368D9A7" w14:textId="0C2E39B9" w:rsidR="002E1BA2" w:rsidRPr="00ED6D7C" w:rsidRDefault="002E1BA2" w:rsidP="002E1BA2">
            <w:pPr>
              <w:pStyle w:val="AppendixLiteratureReviewTable"/>
              <w:rPr>
                <w:sz w:val="14"/>
                <w:szCs w:val="14"/>
              </w:rPr>
            </w:pPr>
            <w:r w:rsidRPr="00ED6D7C">
              <w:rPr>
                <w:sz w:val="14"/>
                <w:szCs w:val="14"/>
              </w:rPr>
              <w:t>- Identifying the key challenges and barriers to the adoption of AI/ML systems in banking</w:t>
            </w:r>
            <w:r w:rsidRPr="00ED6D7C">
              <w:rPr>
                <w:sz w:val="14"/>
                <w:szCs w:val="14"/>
              </w:rPr>
              <w:br/>
              <w:t>- Highlighting the importance of explainability and transparency in AI systems for regulatory compliance</w:t>
            </w:r>
            <w:r w:rsidRPr="00ED6D7C">
              <w:rPr>
                <w:sz w:val="14"/>
                <w:szCs w:val="14"/>
              </w:rPr>
              <w:br/>
              <w:t>- Providing insights into the perspectives of bank managers and IT developers on the use of AI/ML for AML/CFT</w:t>
            </w:r>
            <w:r w:rsidRPr="00ED6D7C">
              <w:rPr>
                <w:sz w:val="14"/>
                <w:szCs w:val="14"/>
              </w:rPr>
              <w:br/>
              <w:t>- Offering recommendations for improving AI/ML systems to enhance compliance and mitigate risks</w:t>
            </w:r>
          </w:p>
        </w:tc>
      </w:tr>
      <w:tr w:rsidR="002E1BA2" w:rsidRPr="00ED6D7C" w14:paraId="15FF1F5A" w14:textId="77777777" w:rsidTr="00374D52">
        <w:trPr>
          <w:trHeight w:val="20"/>
        </w:trPr>
        <w:tc>
          <w:tcPr>
            <w:tcW w:w="156" w:type="pct"/>
            <w:tcBorders>
              <w:top w:val="single" w:sz="2" w:space="0" w:color="auto"/>
              <w:left w:val="nil"/>
              <w:bottom w:val="single" w:sz="2" w:space="0" w:color="auto"/>
              <w:right w:val="nil"/>
            </w:tcBorders>
          </w:tcPr>
          <w:p w14:paraId="4DD9E6E3" w14:textId="505B724E" w:rsidR="002E1BA2" w:rsidRPr="00ED6D7C" w:rsidRDefault="00A643DB" w:rsidP="002E1BA2">
            <w:pPr>
              <w:pStyle w:val="AppendixLiteratureReviewTable"/>
              <w:rPr>
                <w:b/>
                <w:bCs/>
                <w:sz w:val="14"/>
                <w:szCs w:val="14"/>
              </w:rPr>
            </w:pPr>
            <w:r w:rsidRPr="00ED6D7C">
              <w:rPr>
                <w:b/>
                <w:bCs/>
                <w:sz w:val="14"/>
                <w:szCs w:val="14"/>
              </w:rPr>
              <w:fldChar w:fldCharType="begin"/>
            </w:r>
            <w:r w:rsidR="00374D52" w:rsidRPr="00ED6D7C">
              <w:rPr>
                <w:b/>
                <w:bCs/>
                <w:sz w:val="14"/>
                <w:szCs w:val="14"/>
              </w:rPr>
              <w:instrText xml:space="preserve"> ADDIN ZOTERO_ITEM CSL_CITATION {"citationID":"5MkWkSQU","properties":{"formattedCitation":"(Ahmadi, 2024)","plainCitation":"(Ahmadi, 2024)","noteIndex":0},"citationItems":[{"id":51,"uris":["http://zotero.org/users/13346706/items/WQ3GZF6B"],"itemData":{"id":51,"type":"article-journal","abstract":"As per the Nilson report, fraudulent activities targeting cards amounted to a loss of $32.34 billion globally in 2021, a 14 % increase from the previous year. Such practices can be combated by harnessing OpenAI’s powerful machine learning and automation capabilities. Such advanced technologies help financial companies avoid any potential fraud and protect their esteemed clients' interests. Through the adoption and utilization of such innovative technologies., financial institutions will be better placed to protect their customers and entities from financial losses. Digital fraudsters are skilful in identifying loopholes and have developed cunning techniques like phishing for unsuspecting victims and wittingly swindling money off them. They are also updated in using OpenAI to develop deceitful information to scam people. This has seen the emergence of names like WormGPT and FraudGPT, reliant on generative AI models used by tech corporations with fraud intents. As a result, fraud detection techniques have to evolve with time as fraudsters progressively devise new techniques that bypass old and rigid banking security protocols and learn how to convince unsuspecting individuals to dispatch their money to them.","container-title":"Journal of Knowledge Learning and Science Technology","DOI":"10.60087/jklst.vol2.n3.p281","ISSN":"2959-6386","issue":"3","journalAbbreviation":"JKLST","language":"en","page":"263-281","source":"DOI.org (Crossref)","title":"Open AI and its Impact on Fraud Detection in Financial Industry","URL":"https://jklst.org/index.php/home/article/view/91","volume":"2","author":[{"family":"Ahmadi","given":"Sina"}],"accessed":{"date-parts":[["2024",1,24]]},"issued":{"date-parts":[["2024",9,20]]}}}],"schema":"https://github.com/citation-style-language/schema/raw/master/csl-citation.json"} </w:instrText>
            </w:r>
            <w:r w:rsidRPr="00ED6D7C">
              <w:rPr>
                <w:b/>
                <w:bCs/>
                <w:sz w:val="14"/>
                <w:szCs w:val="14"/>
              </w:rPr>
              <w:fldChar w:fldCharType="separate"/>
            </w:r>
            <w:r w:rsidR="00374D52" w:rsidRPr="00ED6D7C">
              <w:rPr>
                <w:rFonts w:cs="Times New Roman"/>
                <w:sz w:val="14"/>
                <w:szCs w:val="14"/>
              </w:rPr>
              <w:t>(Ahmadi, 2024)</w:t>
            </w:r>
            <w:r w:rsidRPr="00ED6D7C">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3B7B7A64" w14:textId="64692D25" w:rsidR="002E1BA2" w:rsidRPr="00ED6D7C" w:rsidRDefault="002E1BA2" w:rsidP="002E1BA2">
            <w:pPr>
              <w:pStyle w:val="AppendixLiteratureReviewTable"/>
              <w:rPr>
                <w:sz w:val="14"/>
                <w:szCs w:val="14"/>
              </w:rPr>
            </w:pPr>
            <w:r w:rsidRPr="00ED6D7C">
              <w:rPr>
                <w:sz w:val="14"/>
                <w:szCs w:val="14"/>
              </w:rPr>
              <w:t>To investigate the impact of OpenAI and advanced machine learning technologies on enhancing fraud detection and prevention in the financial industry.</w:t>
            </w:r>
          </w:p>
        </w:tc>
        <w:tc>
          <w:tcPr>
            <w:tcW w:w="283" w:type="pct"/>
            <w:tcBorders>
              <w:top w:val="single" w:sz="2" w:space="0" w:color="auto"/>
              <w:left w:val="nil"/>
              <w:bottom w:val="single" w:sz="2" w:space="0" w:color="auto"/>
              <w:right w:val="nil"/>
            </w:tcBorders>
            <w:shd w:val="clear" w:color="auto" w:fill="auto"/>
          </w:tcPr>
          <w:p w14:paraId="0B1325B3" w14:textId="31F5D476" w:rsidR="002E1BA2" w:rsidRPr="00ED6D7C" w:rsidRDefault="002E1BA2" w:rsidP="002E1BA2">
            <w:pPr>
              <w:pStyle w:val="AppendixLiteratureReviewTable"/>
              <w:rPr>
                <w:sz w:val="14"/>
                <w:szCs w:val="14"/>
              </w:rPr>
            </w:pPr>
            <w:r w:rsidRPr="00ED6D7C">
              <w:rPr>
                <w:sz w:val="14"/>
                <w:szCs w:val="14"/>
              </w:rPr>
              <w:t>Review Paper</w:t>
            </w:r>
          </w:p>
        </w:tc>
        <w:tc>
          <w:tcPr>
            <w:tcW w:w="329" w:type="pct"/>
            <w:tcBorders>
              <w:top w:val="single" w:sz="2" w:space="0" w:color="auto"/>
              <w:left w:val="nil"/>
              <w:bottom w:val="single" w:sz="2" w:space="0" w:color="auto"/>
              <w:right w:val="nil"/>
            </w:tcBorders>
            <w:shd w:val="clear" w:color="auto" w:fill="auto"/>
          </w:tcPr>
          <w:p w14:paraId="7899EF8F" w14:textId="3EE47B8C" w:rsidR="002E1BA2" w:rsidRPr="00ED6D7C" w:rsidRDefault="002E1BA2" w:rsidP="002E1BA2">
            <w:pPr>
              <w:pStyle w:val="AppendixLiteratureReviewTable"/>
              <w:rPr>
                <w:sz w:val="14"/>
                <w:szCs w:val="14"/>
              </w:rPr>
            </w:pPr>
            <w:r w:rsidRPr="00ED6D7C">
              <w:rPr>
                <w:sz w:val="14"/>
                <w:szCs w:val="14"/>
              </w:rPr>
              <w:t>Transaction fraud detection</w:t>
            </w:r>
          </w:p>
        </w:tc>
        <w:tc>
          <w:tcPr>
            <w:tcW w:w="899" w:type="pct"/>
            <w:tcBorders>
              <w:top w:val="single" w:sz="2" w:space="0" w:color="auto"/>
              <w:left w:val="nil"/>
              <w:bottom w:val="single" w:sz="2" w:space="0" w:color="auto"/>
              <w:right w:val="nil"/>
            </w:tcBorders>
            <w:shd w:val="clear" w:color="auto" w:fill="auto"/>
          </w:tcPr>
          <w:p w14:paraId="44882F3E" w14:textId="5E648B0A" w:rsidR="002E1BA2" w:rsidRPr="00ED6D7C" w:rsidRDefault="002E1BA2" w:rsidP="002E1BA2">
            <w:pPr>
              <w:pStyle w:val="AppendixLiteratureReviewTable"/>
              <w:rPr>
                <w:sz w:val="14"/>
                <w:szCs w:val="14"/>
              </w:rPr>
            </w:pPr>
            <w:r w:rsidRPr="00ED6D7C">
              <w:rPr>
                <w:sz w:val="14"/>
                <w:szCs w:val="14"/>
              </w:rPr>
              <w:t>- OpenAI and machine learning technologies can significantly improve fraud detection by identifying complex and evolving fraudulent patterns</w:t>
            </w:r>
            <w:r w:rsidRPr="00ED6D7C">
              <w:rPr>
                <w:sz w:val="14"/>
                <w:szCs w:val="14"/>
              </w:rPr>
              <w:br/>
              <w:t>- AI-based fraud detection systems can reduce false positives, enhance customer satisfaction, and protect financial institutions from financial losses</w:t>
            </w:r>
            <w:r w:rsidRPr="00ED6D7C">
              <w:rPr>
                <w:sz w:val="14"/>
                <w:szCs w:val="14"/>
              </w:rPr>
              <w:br/>
              <w:t>- Generative AI, despite its potential for detecting fraud, also poses risks as it can be misused by fraudsters to perpetrate scams</w:t>
            </w:r>
          </w:p>
        </w:tc>
        <w:tc>
          <w:tcPr>
            <w:tcW w:w="899" w:type="pct"/>
            <w:tcBorders>
              <w:top w:val="single" w:sz="2" w:space="0" w:color="auto"/>
              <w:left w:val="nil"/>
              <w:bottom w:val="single" w:sz="2" w:space="0" w:color="auto"/>
              <w:right w:val="nil"/>
            </w:tcBorders>
            <w:shd w:val="clear" w:color="auto" w:fill="auto"/>
          </w:tcPr>
          <w:p w14:paraId="378945C0" w14:textId="5236EF06" w:rsidR="002E1BA2" w:rsidRPr="00ED6D7C" w:rsidRDefault="002E1BA2" w:rsidP="002E1BA2">
            <w:pPr>
              <w:pStyle w:val="AppendixLiteratureReviewTable"/>
              <w:rPr>
                <w:sz w:val="14"/>
                <w:szCs w:val="14"/>
              </w:rPr>
            </w:pPr>
            <w:r w:rsidRPr="00ED6D7C">
              <w:rPr>
                <w:sz w:val="14"/>
                <w:szCs w:val="14"/>
              </w:rPr>
              <w:t>- Review of existing literature and case studies</w:t>
            </w:r>
            <w:r w:rsidRPr="00ED6D7C">
              <w:rPr>
                <w:sz w:val="14"/>
                <w:szCs w:val="14"/>
              </w:rPr>
              <w:br/>
              <w:t>- Analysis of current trends and technological advancements in fraud detection using AI</w:t>
            </w:r>
            <w:r w:rsidRPr="00ED6D7C">
              <w:rPr>
                <w:sz w:val="14"/>
                <w:szCs w:val="14"/>
              </w:rPr>
              <w:br/>
              <w:t>- Examination of practical applications and real-world examples, such as the use of OpenAI by Stripe and Mastercard</w:t>
            </w:r>
          </w:p>
        </w:tc>
        <w:tc>
          <w:tcPr>
            <w:tcW w:w="899" w:type="pct"/>
            <w:tcBorders>
              <w:top w:val="single" w:sz="2" w:space="0" w:color="auto"/>
              <w:left w:val="nil"/>
              <w:bottom w:val="single" w:sz="2" w:space="0" w:color="auto"/>
              <w:right w:val="nil"/>
            </w:tcBorders>
            <w:shd w:val="clear" w:color="auto" w:fill="auto"/>
          </w:tcPr>
          <w:p w14:paraId="2845A3A1" w14:textId="207CA4B4" w:rsidR="002E1BA2" w:rsidRPr="00ED6D7C" w:rsidRDefault="002E1BA2" w:rsidP="002E1BA2">
            <w:pPr>
              <w:pStyle w:val="AppendixLiteratureReviewTable"/>
              <w:rPr>
                <w:sz w:val="14"/>
                <w:szCs w:val="14"/>
              </w:rPr>
            </w:pPr>
            <w:r w:rsidRPr="00ED6D7C">
              <w:rPr>
                <w:sz w:val="14"/>
                <w:szCs w:val="14"/>
              </w:rPr>
              <w:t>- Grounded in the concepts of machine learning, neural networks, and generative AI, focusing on their application in fraud detection and prevention</w:t>
            </w:r>
          </w:p>
        </w:tc>
        <w:tc>
          <w:tcPr>
            <w:tcW w:w="899" w:type="pct"/>
            <w:tcBorders>
              <w:top w:val="single" w:sz="2" w:space="0" w:color="auto"/>
              <w:left w:val="nil"/>
              <w:bottom w:val="single" w:sz="2" w:space="0" w:color="auto"/>
              <w:right w:val="nil"/>
            </w:tcBorders>
            <w:shd w:val="clear" w:color="auto" w:fill="auto"/>
          </w:tcPr>
          <w:p w14:paraId="12A318E7" w14:textId="68C759F7" w:rsidR="002E1BA2" w:rsidRPr="00ED6D7C" w:rsidRDefault="002E1BA2" w:rsidP="002E1BA2">
            <w:pPr>
              <w:pStyle w:val="AppendixLiteratureReviewTable"/>
              <w:rPr>
                <w:sz w:val="14"/>
                <w:szCs w:val="14"/>
              </w:rPr>
            </w:pPr>
            <w:r w:rsidRPr="00ED6D7C">
              <w:rPr>
                <w:sz w:val="14"/>
                <w:szCs w:val="14"/>
              </w:rPr>
              <w:t>- Demonstrating the potential of generative AI to enhance fraud detection capabilities by creating synthetic data for training models</w:t>
            </w:r>
            <w:r w:rsidRPr="00ED6D7C">
              <w:rPr>
                <w:sz w:val="14"/>
                <w:szCs w:val="14"/>
              </w:rPr>
              <w:br/>
              <w:t>- Discussing various machine learning algorithms (e.g., logistic regression, decision trees, random forests, neural networks) used in fraud detection</w:t>
            </w:r>
            <w:r w:rsidRPr="00ED6D7C">
              <w:rPr>
                <w:sz w:val="14"/>
                <w:szCs w:val="14"/>
              </w:rPr>
              <w:br/>
              <w:t>- Highlighting the successful implementation of AI by companies like Stripe and Mastercard to improve fraud detection and customer protection</w:t>
            </w:r>
          </w:p>
        </w:tc>
      </w:tr>
      <w:tr w:rsidR="002E1BA2" w:rsidRPr="00ED6D7C" w14:paraId="430F67D8" w14:textId="77777777" w:rsidTr="00374D52">
        <w:trPr>
          <w:trHeight w:val="20"/>
        </w:trPr>
        <w:tc>
          <w:tcPr>
            <w:tcW w:w="156" w:type="pct"/>
            <w:tcBorders>
              <w:top w:val="single" w:sz="2" w:space="0" w:color="auto"/>
              <w:left w:val="nil"/>
              <w:bottom w:val="single" w:sz="2" w:space="0" w:color="auto"/>
              <w:right w:val="nil"/>
            </w:tcBorders>
          </w:tcPr>
          <w:p w14:paraId="4A0B6A99" w14:textId="0BC75F12" w:rsidR="002E1BA2" w:rsidRPr="00ED6D7C" w:rsidRDefault="00F0168C" w:rsidP="002E1BA2">
            <w:pPr>
              <w:pStyle w:val="AppendixLiteratureReviewTable"/>
              <w:rPr>
                <w:b/>
                <w:bCs/>
                <w:sz w:val="14"/>
                <w:szCs w:val="14"/>
              </w:rPr>
            </w:pPr>
            <w:r w:rsidRPr="00ED6D7C">
              <w:rPr>
                <w:b/>
                <w:bCs/>
                <w:sz w:val="14"/>
                <w:szCs w:val="14"/>
              </w:rPr>
              <w:fldChar w:fldCharType="begin"/>
            </w:r>
            <w:r w:rsidR="00374D52" w:rsidRPr="00ED6D7C">
              <w:rPr>
                <w:b/>
                <w:bCs/>
                <w:sz w:val="14"/>
                <w:szCs w:val="14"/>
              </w:rPr>
              <w:instrText xml:space="preserve"> ADDIN ZOTERO_ITEM CSL_CITATION {"citationID":"JCJaXhTh","properties":{"formattedCitation":"(Sasmal, 2021)","plainCitation":"(Sasmal, 2021)","noteIndex":0},"citationItems":[{"id":356,"uris":["http://zotero.org/users/13346706/items/JGT7CLEY"],"itemData":{"id":356,"type":"article-journal","abstract":"Card fraud and scams present escalating challenges to the security of financial transactions, necessitating innovative solutions to counter evolving threats. This research paper delves into the realm of Artificial Intelligence (AI) as a robust tool for preventing and mitigating card fraud and scams. The paper provides an indepth analysis of the current landscape of card fraud, emphasizing the financial and societal impacts, as well as the shortcomings of traditional fraud detection methods. Central to this study is the exploration of AI's pivotal role, leveraging its capabilities in data analysis, pattern recognition, and real-time decisionmaking.","container-title":"International Research Journal of Engineering &amp; Applied Sciences","DOI":"10.55083/irjeas.2021.v09i04010","ISSN":"23949910, 23220821","issue":"4","journalAbbreviation":"IRJEAS","language":"en","page":"39-44","source":"DOI.org (Crossref)","title":"Preventing Card Fraud and Scam Using Artificial Intelligence","title-short":"Synthesis and Characterization of Copper Nanoparticles","URL":"https://www.irjeas.org/wp-content/uploads/admin/volume9/V9I4/IRJEAS04V9I410211221000010.pdf?_gl=1*1ktj2nc*_ga*MTcwMzY2MjEzNi4xNjk5NDQwNDU3*_ga_P10VE8TFFE*MTcwNzI4MTgyNy4yNy4xLjE3MDcyODY1MDkuMC4wLjA.","volume":"9","author":[{"family":"Sasmal","given":"Shubhodip"}],"accessed":{"date-parts":[["2024",3,26]]},"issued":{"date-parts":[["2021",12,31]]}}}],"schema":"https://github.com/citation-style-language/schema/raw/master/csl-citation.json"} </w:instrText>
            </w:r>
            <w:r w:rsidRPr="00ED6D7C">
              <w:rPr>
                <w:b/>
                <w:bCs/>
                <w:sz w:val="14"/>
                <w:szCs w:val="14"/>
              </w:rPr>
              <w:fldChar w:fldCharType="separate"/>
            </w:r>
            <w:r w:rsidR="00374D52" w:rsidRPr="00ED6D7C">
              <w:rPr>
                <w:rFonts w:cs="Times New Roman"/>
                <w:sz w:val="14"/>
                <w:szCs w:val="14"/>
              </w:rPr>
              <w:t>(Sasmal, 2021)</w:t>
            </w:r>
            <w:r w:rsidRPr="00ED6D7C">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33053CE9" w14:textId="42D34AFF" w:rsidR="002E1BA2" w:rsidRPr="00ED6D7C" w:rsidRDefault="002E1BA2" w:rsidP="002E1BA2">
            <w:pPr>
              <w:pStyle w:val="AppendixLiteratureReviewTable"/>
              <w:rPr>
                <w:sz w:val="14"/>
                <w:szCs w:val="14"/>
              </w:rPr>
            </w:pPr>
            <w:r w:rsidRPr="00ED6D7C">
              <w:rPr>
                <w:sz w:val="14"/>
                <w:szCs w:val="14"/>
              </w:rPr>
              <w:t>To explore the use of Artificial Intelligence (AI) in preventing and mitigating card fraud and scams, and to assess the effectiveness of AI-based approaches compared to traditional methods.</w:t>
            </w:r>
          </w:p>
        </w:tc>
        <w:tc>
          <w:tcPr>
            <w:tcW w:w="283" w:type="pct"/>
            <w:tcBorders>
              <w:top w:val="single" w:sz="2" w:space="0" w:color="auto"/>
              <w:left w:val="nil"/>
              <w:bottom w:val="single" w:sz="2" w:space="0" w:color="auto"/>
              <w:right w:val="nil"/>
            </w:tcBorders>
            <w:shd w:val="clear" w:color="auto" w:fill="auto"/>
          </w:tcPr>
          <w:p w14:paraId="6AFE7B80" w14:textId="3EF0F28D" w:rsidR="002E1BA2" w:rsidRPr="00ED6D7C" w:rsidRDefault="002E1BA2" w:rsidP="002E1BA2">
            <w:pPr>
              <w:pStyle w:val="AppendixLiteratureReviewTable"/>
              <w:rPr>
                <w:sz w:val="14"/>
                <w:szCs w:val="14"/>
              </w:rPr>
            </w:pPr>
            <w:r w:rsidRPr="00ED6D7C">
              <w:rPr>
                <w:sz w:val="14"/>
                <w:szCs w:val="14"/>
              </w:rPr>
              <w:t>Research paper</w:t>
            </w:r>
          </w:p>
        </w:tc>
        <w:tc>
          <w:tcPr>
            <w:tcW w:w="329" w:type="pct"/>
            <w:tcBorders>
              <w:top w:val="single" w:sz="2" w:space="0" w:color="auto"/>
              <w:left w:val="nil"/>
              <w:bottom w:val="single" w:sz="2" w:space="0" w:color="auto"/>
              <w:right w:val="nil"/>
            </w:tcBorders>
            <w:shd w:val="clear" w:color="auto" w:fill="auto"/>
          </w:tcPr>
          <w:p w14:paraId="3FD4DAEE" w14:textId="3C95E3DD" w:rsidR="002E1BA2" w:rsidRPr="00ED6D7C" w:rsidRDefault="002E1BA2" w:rsidP="002E1BA2">
            <w:pPr>
              <w:pStyle w:val="AppendixLiteratureReviewTable"/>
              <w:rPr>
                <w:sz w:val="14"/>
                <w:szCs w:val="14"/>
              </w:rPr>
            </w:pPr>
            <w:r w:rsidRPr="00ED6D7C">
              <w:rPr>
                <w:sz w:val="14"/>
                <w:szCs w:val="14"/>
              </w:rPr>
              <w:t>Card fraud detection</w:t>
            </w:r>
          </w:p>
        </w:tc>
        <w:tc>
          <w:tcPr>
            <w:tcW w:w="899" w:type="pct"/>
            <w:tcBorders>
              <w:top w:val="single" w:sz="2" w:space="0" w:color="auto"/>
              <w:left w:val="nil"/>
              <w:bottom w:val="single" w:sz="2" w:space="0" w:color="auto"/>
              <w:right w:val="nil"/>
            </w:tcBorders>
            <w:shd w:val="clear" w:color="auto" w:fill="auto"/>
          </w:tcPr>
          <w:p w14:paraId="63DFB8FF" w14:textId="5D536A8D" w:rsidR="002E1BA2" w:rsidRPr="00ED6D7C" w:rsidRDefault="002E1BA2" w:rsidP="002E1BA2">
            <w:pPr>
              <w:pStyle w:val="AppendixLiteratureReviewTable"/>
              <w:rPr>
                <w:sz w:val="14"/>
                <w:szCs w:val="14"/>
              </w:rPr>
            </w:pPr>
            <w:r w:rsidRPr="00ED6D7C">
              <w:rPr>
                <w:sz w:val="14"/>
                <w:szCs w:val="14"/>
              </w:rPr>
              <w:t>- AI provides a robust solution for detecting and mitigating card fraud through advanced data analysis, pattern recognition, and real-time decision-making</w:t>
            </w:r>
            <w:r w:rsidRPr="00ED6D7C">
              <w:rPr>
                <w:sz w:val="14"/>
                <w:szCs w:val="14"/>
              </w:rPr>
              <w:br/>
              <w:t>- Traditional fraud detection methods are inadequate against sophisticated and evolving fraud tactics</w:t>
            </w:r>
            <w:r w:rsidRPr="00ED6D7C">
              <w:rPr>
                <w:sz w:val="14"/>
                <w:szCs w:val="14"/>
              </w:rPr>
              <w:br/>
              <w:t>- AI-based approaches, while effective, come with challenges such as the need for extensive datasets, potential biases, and privacy concerns</w:t>
            </w:r>
            <w:r w:rsidRPr="00ED6D7C">
              <w:rPr>
                <w:sz w:val="14"/>
                <w:szCs w:val="14"/>
              </w:rPr>
              <w:br/>
              <w:t>- Future research should focus on integrating blockchain, federated learning, and adaptive AI strategies to enhance fraud prevention</w:t>
            </w:r>
          </w:p>
        </w:tc>
        <w:tc>
          <w:tcPr>
            <w:tcW w:w="899" w:type="pct"/>
            <w:tcBorders>
              <w:top w:val="single" w:sz="2" w:space="0" w:color="auto"/>
              <w:left w:val="nil"/>
              <w:bottom w:val="single" w:sz="2" w:space="0" w:color="auto"/>
              <w:right w:val="nil"/>
            </w:tcBorders>
            <w:shd w:val="clear" w:color="auto" w:fill="auto"/>
          </w:tcPr>
          <w:p w14:paraId="18C8F4FE" w14:textId="29A82A6F" w:rsidR="002E1BA2" w:rsidRPr="00ED6D7C" w:rsidRDefault="002E1BA2" w:rsidP="002E1BA2">
            <w:pPr>
              <w:pStyle w:val="AppendixLiteratureReviewTable"/>
              <w:rPr>
                <w:sz w:val="14"/>
                <w:szCs w:val="14"/>
              </w:rPr>
            </w:pPr>
            <w:r w:rsidRPr="00ED6D7C">
              <w:rPr>
                <w:sz w:val="14"/>
                <w:szCs w:val="14"/>
              </w:rPr>
              <w:t>- Analysis of current trends and the impact of AI in fraud detection</w:t>
            </w:r>
            <w:r w:rsidRPr="00ED6D7C">
              <w:rPr>
                <w:sz w:val="14"/>
                <w:szCs w:val="14"/>
              </w:rPr>
              <w:br/>
              <w:t xml:space="preserve">- Examination of various AI models and techniques (supervised and unsupervised learning, anomaly detection, and </w:t>
            </w:r>
            <w:r w:rsidR="009005F2" w:rsidRPr="00ED6D7C">
              <w:rPr>
                <w:sz w:val="14"/>
                <w:szCs w:val="14"/>
              </w:rPr>
              <w:t>behavioral</w:t>
            </w:r>
            <w:r w:rsidRPr="00ED6D7C">
              <w:rPr>
                <w:sz w:val="14"/>
                <w:szCs w:val="14"/>
              </w:rPr>
              <w:t xml:space="preserve"> analytics)</w:t>
            </w:r>
            <w:r w:rsidRPr="00ED6D7C">
              <w:rPr>
                <w:sz w:val="14"/>
                <w:szCs w:val="14"/>
              </w:rPr>
              <w:br/>
              <w:t>- Consideration of ethical issues and challenges related to AI implementation</w:t>
            </w:r>
          </w:p>
        </w:tc>
        <w:tc>
          <w:tcPr>
            <w:tcW w:w="899" w:type="pct"/>
            <w:tcBorders>
              <w:top w:val="single" w:sz="2" w:space="0" w:color="auto"/>
              <w:left w:val="nil"/>
              <w:bottom w:val="single" w:sz="2" w:space="0" w:color="auto"/>
              <w:right w:val="nil"/>
            </w:tcBorders>
            <w:shd w:val="clear" w:color="auto" w:fill="auto"/>
          </w:tcPr>
          <w:p w14:paraId="706B6C64" w14:textId="777A31AA" w:rsidR="002E1BA2" w:rsidRPr="00ED6D7C" w:rsidRDefault="002E1BA2" w:rsidP="002E1BA2">
            <w:pPr>
              <w:pStyle w:val="AppendixLiteratureReviewTable"/>
              <w:rPr>
                <w:sz w:val="14"/>
                <w:szCs w:val="14"/>
              </w:rPr>
            </w:pPr>
            <w:r w:rsidRPr="00ED6D7C">
              <w:rPr>
                <w:sz w:val="14"/>
                <w:szCs w:val="14"/>
              </w:rPr>
              <w:t>- Grounded in machine learning and AI principles, focusing on their application in financial fraud detection and prevention</w:t>
            </w:r>
          </w:p>
        </w:tc>
        <w:tc>
          <w:tcPr>
            <w:tcW w:w="899" w:type="pct"/>
            <w:tcBorders>
              <w:top w:val="single" w:sz="2" w:space="0" w:color="auto"/>
              <w:left w:val="nil"/>
              <w:bottom w:val="single" w:sz="2" w:space="0" w:color="auto"/>
              <w:right w:val="nil"/>
            </w:tcBorders>
            <w:shd w:val="clear" w:color="auto" w:fill="auto"/>
          </w:tcPr>
          <w:p w14:paraId="642A3A67" w14:textId="25D04ADC" w:rsidR="002E1BA2" w:rsidRPr="00ED6D7C" w:rsidRDefault="002E1BA2" w:rsidP="002E1BA2">
            <w:pPr>
              <w:pStyle w:val="AppendixLiteratureReviewTable"/>
              <w:rPr>
                <w:sz w:val="14"/>
                <w:szCs w:val="14"/>
              </w:rPr>
            </w:pPr>
            <w:r w:rsidRPr="00ED6D7C">
              <w:rPr>
                <w:sz w:val="14"/>
                <w:szCs w:val="14"/>
              </w:rPr>
              <w:t>- Highlighting the limitations of traditional rule-based fraud detection systems</w:t>
            </w:r>
            <w:r w:rsidRPr="00ED6D7C">
              <w:rPr>
                <w:sz w:val="14"/>
                <w:szCs w:val="14"/>
              </w:rPr>
              <w:br/>
              <w:t>- Demonstrating the effectiveness of AI in identifying complex and evolving fraud patterns</w:t>
            </w:r>
            <w:r w:rsidRPr="00ED6D7C">
              <w:rPr>
                <w:sz w:val="14"/>
                <w:szCs w:val="14"/>
              </w:rPr>
              <w:br/>
              <w:t>- Addressing the ethical considerations in using AI for fraud prevention</w:t>
            </w:r>
            <w:r w:rsidRPr="00ED6D7C">
              <w:rPr>
                <w:sz w:val="14"/>
                <w:szCs w:val="14"/>
              </w:rPr>
              <w:br/>
              <w:t>- Proposing future directions for research, including the integration of blockchain and federated learning</w:t>
            </w:r>
          </w:p>
        </w:tc>
      </w:tr>
      <w:tr w:rsidR="002E1BA2" w:rsidRPr="00ED6D7C" w14:paraId="1AE24BF2" w14:textId="77777777" w:rsidTr="00374D52">
        <w:trPr>
          <w:trHeight w:val="20"/>
        </w:trPr>
        <w:tc>
          <w:tcPr>
            <w:tcW w:w="156" w:type="pct"/>
            <w:tcBorders>
              <w:top w:val="single" w:sz="2" w:space="0" w:color="auto"/>
              <w:left w:val="nil"/>
              <w:bottom w:val="single" w:sz="2" w:space="0" w:color="auto"/>
              <w:right w:val="nil"/>
            </w:tcBorders>
          </w:tcPr>
          <w:p w14:paraId="226143C6" w14:textId="2F9BF30D" w:rsidR="002E1BA2" w:rsidRPr="00ED6D7C" w:rsidRDefault="00F0168C" w:rsidP="002E1BA2">
            <w:pPr>
              <w:pStyle w:val="AppendixLiteratureReviewTable"/>
              <w:rPr>
                <w:b/>
                <w:bCs/>
                <w:sz w:val="14"/>
                <w:szCs w:val="14"/>
              </w:rPr>
            </w:pPr>
            <w:r w:rsidRPr="00ED6D7C">
              <w:rPr>
                <w:b/>
                <w:bCs/>
                <w:sz w:val="14"/>
                <w:szCs w:val="14"/>
              </w:rPr>
              <w:fldChar w:fldCharType="begin"/>
            </w:r>
            <w:r w:rsidR="00374D52" w:rsidRPr="00ED6D7C">
              <w:rPr>
                <w:b/>
                <w:bCs/>
                <w:sz w:val="14"/>
                <w:szCs w:val="14"/>
              </w:rPr>
              <w:instrText xml:space="preserve"> ADDIN ZOTERO_ITEM CSL_CITATION {"citationID":"0dPWL1Yk","properties":{"formattedCitation":"(Dayyabu et al., 2023)","plainCitation":"(Dayyabu et al., 2023)","noteIndex":0},"citationItems":[{"id":54,"uris":["http://zotero.org/users/13346706/items/Y9EESHXP"],"itemData":{"id":54,"type":"article-journal","abstract":"Credit card fraud is a major problem that has caused several challenges for practitioners in theaccounting and finance industry due to a large number of daily transactions as well as the difficulties encountered in identifying fraudulent transactions. The purpose of this study is to investigate the application of artificial intelligence techniques as a fraud detection mechanismthat can effectively and efficiently detect credit card fraud and identify fraudulent financial transactions. The data was acquired from 100 respondents across the accounting and finance industry and analysed using SPSS. Researcher analysed the data using regression analysis, Pearson correlation coefficient, and reliability analysis. Findings revealed that the three artificial intelligence techniques machine learning, data mining, and fuzzy logic have a significant positive relationship with credit card fraud detection. However, fuzzy logic was discovered tobe the least utilized by experts due to its low accuracy/precision in comparison with machine learning and data mining. Based on these findings, our study concludes that the application ofartificial intelligence techniques provides experts with better accuracy and efficiency in detecting fraudulent transactions. Therefore, it is recommended that fraud examiners, auditors, accountants, bankers, and organizations should implement and apply artificial intelligence techniques in order to spot anomalies faster and identify fraudulent financial transactions effectively and efficiently.","container-title":"E3S Web of Conferences","DOI":"10.1051/e3sconf/202338907023","ISSN":"2267-1242","journalAbbreviation":"E3S Web of Conf.","language":"en","page":"07023","source":"DOI.org (Crossref)","title":"The application of artificial intelligence techniques in credit card fraud detection: a quantitative study","title-short":"The application of artificial intelligence techniques in credit card fraud detection","URL":"https://www.e3s-conferences.org/10.1051/e3sconf/202338907023","volume":"389","author":[{"family":"Dayyabu","given":"Yusuf Yusuf"},{"family":"Arumugam","given":"Dhamayanthi"},{"family":"Balasingam","given":"Suresh"}],"editor":[{"family":"Pletnev","given":"D."},{"family":"Nguyen Khanh","given":"B."},{"family":"Kankhva","given":"V."}],"accessed":{"date-parts":[["2024",1,24]]},"issued":{"date-parts":[["2023"]]}}}],"schema":"https://github.com/citation-style-language/schema/raw/master/csl-citation.json"} </w:instrText>
            </w:r>
            <w:r w:rsidRPr="00ED6D7C">
              <w:rPr>
                <w:b/>
                <w:bCs/>
                <w:sz w:val="14"/>
                <w:szCs w:val="14"/>
              </w:rPr>
              <w:fldChar w:fldCharType="separate"/>
            </w:r>
            <w:r w:rsidR="00374D52" w:rsidRPr="00ED6D7C">
              <w:rPr>
                <w:rFonts w:cs="Times New Roman"/>
                <w:sz w:val="14"/>
                <w:szCs w:val="14"/>
              </w:rPr>
              <w:t>(Dayyabu et al., 2023)</w:t>
            </w:r>
            <w:r w:rsidRPr="00ED6D7C">
              <w:rPr>
                <w:b/>
                <w:bCs/>
                <w:sz w:val="14"/>
                <w:szCs w:val="14"/>
              </w:rPr>
              <w:fldChar w:fldCharType="end"/>
            </w:r>
          </w:p>
        </w:tc>
        <w:tc>
          <w:tcPr>
            <w:tcW w:w="635" w:type="pct"/>
            <w:tcBorders>
              <w:top w:val="single" w:sz="2" w:space="0" w:color="auto"/>
              <w:left w:val="nil"/>
              <w:bottom w:val="single" w:sz="2" w:space="0" w:color="auto"/>
              <w:right w:val="nil"/>
            </w:tcBorders>
            <w:shd w:val="clear" w:color="auto" w:fill="auto"/>
          </w:tcPr>
          <w:p w14:paraId="0871C7F1" w14:textId="42D49664" w:rsidR="002E1BA2" w:rsidRPr="00ED6D7C" w:rsidRDefault="002E1BA2" w:rsidP="002E1BA2">
            <w:pPr>
              <w:pStyle w:val="AppendixLiteratureReviewTable"/>
              <w:rPr>
                <w:sz w:val="14"/>
                <w:szCs w:val="14"/>
              </w:rPr>
            </w:pPr>
            <w:r w:rsidRPr="00ED6D7C">
              <w:rPr>
                <w:sz w:val="14"/>
                <w:szCs w:val="14"/>
              </w:rPr>
              <w:t>To investigate the application of artificial intelligence (AI) techniques in effectively and efficiently detecting credit card fraud and identifying fraudulent financial transactions.</w:t>
            </w:r>
          </w:p>
        </w:tc>
        <w:tc>
          <w:tcPr>
            <w:tcW w:w="283" w:type="pct"/>
            <w:tcBorders>
              <w:top w:val="single" w:sz="2" w:space="0" w:color="auto"/>
              <w:left w:val="nil"/>
              <w:bottom w:val="single" w:sz="2" w:space="0" w:color="auto"/>
              <w:right w:val="nil"/>
            </w:tcBorders>
            <w:shd w:val="clear" w:color="auto" w:fill="auto"/>
          </w:tcPr>
          <w:p w14:paraId="10102732" w14:textId="709A4434" w:rsidR="002E1BA2" w:rsidRPr="00ED6D7C" w:rsidRDefault="002E1BA2" w:rsidP="002E1BA2">
            <w:pPr>
              <w:pStyle w:val="AppendixLiteratureReviewTable"/>
              <w:rPr>
                <w:sz w:val="14"/>
                <w:szCs w:val="14"/>
              </w:rPr>
            </w:pPr>
            <w:r w:rsidRPr="00ED6D7C">
              <w:rPr>
                <w:sz w:val="14"/>
                <w:szCs w:val="14"/>
              </w:rPr>
              <w:t>Quantitative Study</w:t>
            </w:r>
          </w:p>
        </w:tc>
        <w:tc>
          <w:tcPr>
            <w:tcW w:w="329" w:type="pct"/>
            <w:tcBorders>
              <w:top w:val="single" w:sz="2" w:space="0" w:color="auto"/>
              <w:left w:val="nil"/>
              <w:bottom w:val="single" w:sz="2" w:space="0" w:color="auto"/>
              <w:right w:val="nil"/>
            </w:tcBorders>
            <w:shd w:val="clear" w:color="auto" w:fill="auto"/>
          </w:tcPr>
          <w:p w14:paraId="56BC56F2" w14:textId="693782D6" w:rsidR="002E1BA2" w:rsidRPr="00ED6D7C" w:rsidRDefault="002E1BA2" w:rsidP="002E1BA2">
            <w:pPr>
              <w:pStyle w:val="AppendixLiteratureReviewTable"/>
              <w:rPr>
                <w:sz w:val="14"/>
                <w:szCs w:val="14"/>
              </w:rPr>
            </w:pPr>
            <w:r w:rsidRPr="00ED6D7C">
              <w:rPr>
                <w:sz w:val="14"/>
                <w:szCs w:val="14"/>
              </w:rPr>
              <w:t>Credit card fraud detection</w:t>
            </w:r>
          </w:p>
        </w:tc>
        <w:tc>
          <w:tcPr>
            <w:tcW w:w="899" w:type="pct"/>
            <w:tcBorders>
              <w:top w:val="single" w:sz="2" w:space="0" w:color="auto"/>
              <w:left w:val="nil"/>
              <w:bottom w:val="single" w:sz="2" w:space="0" w:color="auto"/>
              <w:right w:val="nil"/>
            </w:tcBorders>
            <w:shd w:val="clear" w:color="auto" w:fill="auto"/>
          </w:tcPr>
          <w:p w14:paraId="12605B15" w14:textId="11A34701" w:rsidR="002E1BA2" w:rsidRPr="00ED6D7C" w:rsidRDefault="002E1BA2" w:rsidP="002E1BA2">
            <w:pPr>
              <w:pStyle w:val="AppendixLiteratureReviewTable"/>
              <w:rPr>
                <w:sz w:val="14"/>
                <w:szCs w:val="14"/>
              </w:rPr>
            </w:pPr>
            <w:r w:rsidRPr="00ED6D7C">
              <w:rPr>
                <w:sz w:val="14"/>
                <w:szCs w:val="14"/>
              </w:rPr>
              <w:t>- AI techniques, particularly machine learning and data mining, have a significant positive impact on credit card fraud detection</w:t>
            </w:r>
            <w:r w:rsidRPr="00ED6D7C">
              <w:rPr>
                <w:sz w:val="14"/>
                <w:szCs w:val="14"/>
              </w:rPr>
              <w:br/>
              <w:t>- Fuzzy logic, although beneficial, is less utilized due to its lower accuracy compared to machine learning and data mining</w:t>
            </w:r>
            <w:r w:rsidRPr="00ED6D7C">
              <w:rPr>
                <w:sz w:val="14"/>
                <w:szCs w:val="14"/>
              </w:rPr>
              <w:br/>
              <w:t>- AI provides better accuracy and efficiency in detecting fraudulent transactions compared to traditional methods</w:t>
            </w:r>
          </w:p>
        </w:tc>
        <w:tc>
          <w:tcPr>
            <w:tcW w:w="899" w:type="pct"/>
            <w:tcBorders>
              <w:top w:val="single" w:sz="2" w:space="0" w:color="auto"/>
              <w:left w:val="nil"/>
              <w:bottom w:val="single" w:sz="2" w:space="0" w:color="auto"/>
              <w:right w:val="nil"/>
            </w:tcBorders>
            <w:shd w:val="clear" w:color="auto" w:fill="auto"/>
          </w:tcPr>
          <w:p w14:paraId="1592EDF4" w14:textId="3FE79D1F" w:rsidR="002E1BA2" w:rsidRPr="00ED6D7C" w:rsidRDefault="002E1BA2" w:rsidP="002E1BA2">
            <w:pPr>
              <w:pStyle w:val="AppendixLiteratureReviewTable"/>
              <w:rPr>
                <w:sz w:val="14"/>
                <w:szCs w:val="14"/>
              </w:rPr>
            </w:pPr>
            <w:r w:rsidRPr="00ED6D7C">
              <w:rPr>
                <w:sz w:val="14"/>
                <w:szCs w:val="14"/>
              </w:rPr>
              <w:t>- Data collected from 100 respondents in the accounting and finance industry</w:t>
            </w:r>
            <w:r w:rsidRPr="00ED6D7C">
              <w:rPr>
                <w:sz w:val="14"/>
                <w:szCs w:val="14"/>
              </w:rPr>
              <w:br/>
              <w:t>- Analysis using SPSS, including regression analysis, Pearson correlation coefficient, and reliability analysis</w:t>
            </w:r>
          </w:p>
        </w:tc>
        <w:tc>
          <w:tcPr>
            <w:tcW w:w="899" w:type="pct"/>
            <w:tcBorders>
              <w:top w:val="single" w:sz="2" w:space="0" w:color="auto"/>
              <w:left w:val="nil"/>
              <w:bottom w:val="single" w:sz="2" w:space="0" w:color="auto"/>
              <w:right w:val="nil"/>
            </w:tcBorders>
            <w:shd w:val="clear" w:color="auto" w:fill="auto"/>
          </w:tcPr>
          <w:p w14:paraId="40BF5B65" w14:textId="33838B19" w:rsidR="002E1BA2" w:rsidRPr="00ED6D7C" w:rsidRDefault="002E1BA2" w:rsidP="002E1BA2">
            <w:pPr>
              <w:pStyle w:val="AppendixLiteratureReviewTable"/>
              <w:rPr>
                <w:sz w:val="14"/>
                <w:szCs w:val="14"/>
              </w:rPr>
            </w:pPr>
            <w:r w:rsidRPr="00ED6D7C">
              <w:rPr>
                <w:sz w:val="14"/>
                <w:szCs w:val="14"/>
              </w:rPr>
              <w:t>- Grounded in the application of AI techniques, focusing on machine learning, data mining, and fuzzy logic in the context of financial fraud detection</w:t>
            </w:r>
          </w:p>
        </w:tc>
        <w:tc>
          <w:tcPr>
            <w:tcW w:w="899" w:type="pct"/>
            <w:tcBorders>
              <w:top w:val="single" w:sz="2" w:space="0" w:color="auto"/>
              <w:left w:val="nil"/>
              <w:bottom w:val="single" w:sz="2" w:space="0" w:color="auto"/>
              <w:right w:val="nil"/>
            </w:tcBorders>
            <w:shd w:val="clear" w:color="auto" w:fill="auto"/>
          </w:tcPr>
          <w:p w14:paraId="0821FC8C" w14:textId="587C19F1" w:rsidR="002E1BA2" w:rsidRPr="00ED6D7C" w:rsidRDefault="002E1BA2" w:rsidP="002E1BA2">
            <w:pPr>
              <w:pStyle w:val="AppendixLiteratureReviewTable"/>
              <w:rPr>
                <w:sz w:val="14"/>
                <w:szCs w:val="14"/>
              </w:rPr>
            </w:pPr>
            <w:r w:rsidRPr="00ED6D7C">
              <w:rPr>
                <w:sz w:val="14"/>
                <w:szCs w:val="14"/>
              </w:rPr>
              <w:t>- Empirical evidence supporting the positive relationship between AI techniques and fraud detection accuracy</w:t>
            </w:r>
            <w:r w:rsidRPr="00ED6D7C">
              <w:rPr>
                <w:sz w:val="14"/>
                <w:szCs w:val="14"/>
              </w:rPr>
              <w:br/>
              <w:t>- Highlighting the need for adopting advanced AI techniques over traditional method</w:t>
            </w:r>
            <w:r w:rsidRPr="00ED6D7C">
              <w:rPr>
                <w:sz w:val="14"/>
                <w:szCs w:val="14"/>
              </w:rPr>
              <w:br/>
              <w:t>- Addressing limitations and suggesting improvements for future research</w:t>
            </w:r>
          </w:p>
        </w:tc>
      </w:tr>
      <w:tr w:rsidR="002E1BA2" w:rsidRPr="00ED6D7C" w14:paraId="7DFAC569" w14:textId="77777777" w:rsidTr="00374D52">
        <w:trPr>
          <w:trHeight w:val="20"/>
        </w:trPr>
        <w:tc>
          <w:tcPr>
            <w:tcW w:w="156" w:type="pct"/>
            <w:tcBorders>
              <w:top w:val="single" w:sz="2" w:space="0" w:color="auto"/>
              <w:left w:val="nil"/>
              <w:bottom w:val="single" w:sz="2" w:space="0" w:color="auto"/>
              <w:right w:val="nil"/>
            </w:tcBorders>
            <w:shd w:val="clear" w:color="auto" w:fill="F2F2F2" w:themeFill="background1" w:themeFillShade="F2"/>
          </w:tcPr>
          <w:p w14:paraId="74317442" w14:textId="799D1174" w:rsidR="002E1BA2" w:rsidRPr="00ED6D7C" w:rsidRDefault="00F0168C" w:rsidP="002E1BA2">
            <w:pPr>
              <w:pStyle w:val="AppendixLiteratureReviewTable"/>
              <w:rPr>
                <w:b/>
                <w:bCs/>
                <w:sz w:val="14"/>
                <w:szCs w:val="14"/>
              </w:rPr>
            </w:pPr>
            <w:r w:rsidRPr="00ED6D7C">
              <w:rPr>
                <w:b/>
                <w:bCs/>
                <w:sz w:val="14"/>
                <w:szCs w:val="14"/>
              </w:rPr>
              <w:fldChar w:fldCharType="begin"/>
            </w:r>
            <w:r w:rsidR="00374D52" w:rsidRPr="00ED6D7C">
              <w:rPr>
                <w:b/>
                <w:bCs/>
                <w:sz w:val="14"/>
                <w:szCs w:val="14"/>
              </w:rPr>
              <w:instrText xml:space="preserve"> ADDIN ZOTERO_ITEM CSL_CITATION {"citationID":"ABxDlEn3","properties":{"formattedCitation":"(Cirqueira et al., 2021)","plainCitation":"(Cirqueira et al., 2021)","noteIndex":0},"citationItems":[{"id":503,"uris":["http://zotero.org/users/13346706/items/CAFFZBEU"],"itemData":{"id":503,"type":"paper-conference","abstract":"Experts rely on fraud detection and decision support systems to analyze fraud cases, a growing problem in digital retailing and banking. With the advent of Artiﬁcial Intelligence (AI) for decision support, those experts face the black-box problem and lack trust in AI predictions for fraud. Such an issue has been tackled by employing Explainable AI (XAI) to provide experts with explained AI predictions through various explanation methods. However, fraud detection studies supported by XAI lack a user-centric perspective and discussion on how principles are deployed, both important requirements for experts to choose an appropriate explanation method. On the other hand, recent research in Information Systems (IS) and Human-Computer Interaction highlights the need for understanding user requirements to develop tailored design principles for decision support systems. In this research, we adopt a design science research methodology and IS theoretical lens to develop and evaluate design principles, which align fraud expert’s tasks with explanation methods for Explainable AI decision support. We evaluate the utility of these principles using an information quality framework to interview experts in banking fraud, plus a simulation. The results show that the principles are an useful tool for designing decision support systems for fraud detection with embedded user-centric Explainable AI.","container-title":"Artificial Intelligence in HCI","DOI":"https://doi.org/10.1007/978-3-030-77772-2_2","event-place":"Cham","ISBN":"978-3-030-77771-5","language":"en","note":"collection-title: Lecture Notes in Computer Science\nDOI: 10.1007/978-3-030-77772-2_2","page":"21-40","publisher":"Springer International Publishing","publisher-place":"Cham","source":"DOI.org (Crossref)","title":"Towards Design Principles for User-Centric Explainable AI in Fraud Detection","URL":"https://link.springer.com/10.1007/978-3-030-77772-2_2","volume":"12797","editor":[{"family":"Degen","given":"Helmut"},{"family":"Ntoa","given":"Stavroula"}],"author":[{"family":"Cirqueira","given":"Douglas"},{"family":"Helfert","given":"Markus"},{"family":"Bezbradica","given":"Marija"}],"accessed":{"date-parts":[["2024",4,6]]},"issued":{"date-parts":[["2021"]]}}}],"schema":"https://github.com/citation-style-language/schema/raw/master/csl-citation.json"} </w:instrText>
            </w:r>
            <w:r w:rsidRPr="00ED6D7C">
              <w:rPr>
                <w:b/>
                <w:bCs/>
                <w:sz w:val="14"/>
                <w:szCs w:val="14"/>
              </w:rPr>
              <w:fldChar w:fldCharType="separate"/>
            </w:r>
            <w:r w:rsidR="00374D52" w:rsidRPr="00ED6D7C">
              <w:rPr>
                <w:rFonts w:cs="Times New Roman"/>
                <w:sz w:val="14"/>
                <w:szCs w:val="14"/>
              </w:rPr>
              <w:t>(Cirqueira et al., 2021)</w:t>
            </w:r>
            <w:r w:rsidRPr="00ED6D7C">
              <w:rPr>
                <w:b/>
                <w:bCs/>
                <w:sz w:val="14"/>
                <w:szCs w:val="14"/>
              </w:rPr>
              <w:fldChar w:fldCharType="end"/>
            </w:r>
          </w:p>
        </w:tc>
        <w:tc>
          <w:tcPr>
            <w:tcW w:w="635" w:type="pct"/>
            <w:tcBorders>
              <w:top w:val="single" w:sz="2" w:space="0" w:color="auto"/>
              <w:left w:val="nil"/>
              <w:bottom w:val="single" w:sz="2" w:space="0" w:color="auto"/>
              <w:right w:val="nil"/>
            </w:tcBorders>
            <w:shd w:val="clear" w:color="auto" w:fill="F2F2F2" w:themeFill="background1" w:themeFillShade="F2"/>
          </w:tcPr>
          <w:p w14:paraId="2845F872" w14:textId="2BFC26EA" w:rsidR="002E1BA2" w:rsidRPr="00ED6D7C" w:rsidRDefault="002E1BA2" w:rsidP="002E1BA2">
            <w:pPr>
              <w:pStyle w:val="AppendixLiteratureReviewTable"/>
              <w:rPr>
                <w:sz w:val="14"/>
                <w:szCs w:val="14"/>
              </w:rPr>
            </w:pPr>
            <w:r w:rsidRPr="00ED6D7C">
              <w:rPr>
                <w:sz w:val="14"/>
                <w:szCs w:val="14"/>
              </w:rPr>
              <w:t>To develop and evaluate design principles that align fraud experts’ tasks with explanation methods (EM) for Explainable AI (XAI) decision support in fraud detection.</w:t>
            </w:r>
          </w:p>
        </w:tc>
        <w:tc>
          <w:tcPr>
            <w:tcW w:w="283" w:type="pct"/>
            <w:tcBorders>
              <w:top w:val="single" w:sz="2" w:space="0" w:color="auto"/>
              <w:left w:val="nil"/>
              <w:bottom w:val="single" w:sz="2" w:space="0" w:color="auto"/>
              <w:right w:val="nil"/>
            </w:tcBorders>
            <w:shd w:val="clear" w:color="auto" w:fill="F2F2F2" w:themeFill="background1" w:themeFillShade="F2"/>
          </w:tcPr>
          <w:p w14:paraId="1F58F99E" w14:textId="036DBC39" w:rsidR="002E1BA2" w:rsidRPr="00ED6D7C" w:rsidRDefault="002E1BA2" w:rsidP="002E1BA2">
            <w:pPr>
              <w:pStyle w:val="AppendixLiteratureReviewTable"/>
              <w:rPr>
                <w:sz w:val="14"/>
                <w:szCs w:val="14"/>
              </w:rPr>
            </w:pPr>
            <w:r w:rsidRPr="00ED6D7C">
              <w:rPr>
                <w:sz w:val="14"/>
                <w:szCs w:val="14"/>
              </w:rPr>
              <w:t>Empirical Paper</w:t>
            </w:r>
          </w:p>
        </w:tc>
        <w:tc>
          <w:tcPr>
            <w:tcW w:w="329" w:type="pct"/>
            <w:tcBorders>
              <w:top w:val="single" w:sz="2" w:space="0" w:color="auto"/>
              <w:left w:val="nil"/>
              <w:bottom w:val="single" w:sz="2" w:space="0" w:color="auto"/>
              <w:right w:val="nil"/>
            </w:tcBorders>
            <w:shd w:val="clear" w:color="auto" w:fill="F2F2F2" w:themeFill="background1" w:themeFillShade="F2"/>
          </w:tcPr>
          <w:p w14:paraId="336CF1D3" w14:textId="23DA88B0" w:rsidR="002E1BA2" w:rsidRPr="00ED6D7C" w:rsidRDefault="002E1BA2" w:rsidP="002E1BA2">
            <w:pPr>
              <w:pStyle w:val="AppendixLiteratureReviewTable"/>
              <w:rPr>
                <w:sz w:val="14"/>
                <w:szCs w:val="14"/>
              </w:rPr>
            </w:pPr>
            <w:r w:rsidRPr="00ED6D7C">
              <w:rPr>
                <w:sz w:val="14"/>
                <w:szCs w:val="14"/>
              </w:rPr>
              <w:t>Fraud detection</w:t>
            </w:r>
          </w:p>
        </w:tc>
        <w:tc>
          <w:tcPr>
            <w:tcW w:w="899" w:type="pct"/>
            <w:tcBorders>
              <w:top w:val="single" w:sz="2" w:space="0" w:color="auto"/>
              <w:left w:val="nil"/>
              <w:bottom w:val="single" w:sz="2" w:space="0" w:color="auto"/>
              <w:right w:val="nil"/>
            </w:tcBorders>
            <w:shd w:val="clear" w:color="auto" w:fill="F2F2F2" w:themeFill="background1" w:themeFillShade="F2"/>
          </w:tcPr>
          <w:p w14:paraId="7585F3CE" w14:textId="11BA8156" w:rsidR="002E1BA2" w:rsidRPr="00ED6D7C" w:rsidRDefault="002E1BA2" w:rsidP="002E1BA2">
            <w:pPr>
              <w:pStyle w:val="AppendixLiteratureReviewTable"/>
              <w:rPr>
                <w:sz w:val="14"/>
                <w:szCs w:val="14"/>
              </w:rPr>
            </w:pPr>
            <w:r w:rsidRPr="00ED6D7C">
              <w:rPr>
                <w:sz w:val="14"/>
                <w:szCs w:val="14"/>
              </w:rPr>
              <w:t>- The developed design principles significantly enhance the alignment between fraud experts' tasks and XAI explanations, increasing trust and efficiency in fraud detection</w:t>
            </w:r>
            <w:r w:rsidRPr="00ED6D7C">
              <w:rPr>
                <w:sz w:val="14"/>
                <w:szCs w:val="14"/>
              </w:rPr>
              <w:br/>
              <w:t>- Experts found the principles valuable, highlighting their utility in understanding AI predictions and aiding in decision support for fraud detection</w:t>
            </w:r>
            <w:r w:rsidRPr="00ED6D7C">
              <w:rPr>
                <w:sz w:val="14"/>
                <w:szCs w:val="14"/>
              </w:rPr>
              <w:br/>
              <w:t>- The principles provide a structured approach to embedding user-centric XAI in fraud detection systems, thus fostering trust and improving the decision-making process</w:t>
            </w:r>
          </w:p>
        </w:tc>
        <w:tc>
          <w:tcPr>
            <w:tcW w:w="899" w:type="pct"/>
            <w:tcBorders>
              <w:top w:val="single" w:sz="2" w:space="0" w:color="auto"/>
              <w:left w:val="nil"/>
              <w:bottom w:val="single" w:sz="2" w:space="0" w:color="auto"/>
              <w:right w:val="nil"/>
            </w:tcBorders>
            <w:shd w:val="clear" w:color="auto" w:fill="F2F2F2" w:themeFill="background1" w:themeFillShade="F2"/>
          </w:tcPr>
          <w:p w14:paraId="2EE722F8" w14:textId="3B0078F7" w:rsidR="002E1BA2" w:rsidRPr="00ED6D7C" w:rsidRDefault="002E1BA2" w:rsidP="002E1BA2">
            <w:pPr>
              <w:pStyle w:val="AppendixLiteratureReviewTable"/>
              <w:rPr>
                <w:sz w:val="14"/>
                <w:szCs w:val="14"/>
              </w:rPr>
            </w:pPr>
            <w:r w:rsidRPr="00ED6D7C">
              <w:rPr>
                <w:sz w:val="14"/>
                <w:szCs w:val="14"/>
              </w:rPr>
              <w:t>-Design science research methodology, involving iterative development and evaluation of design principles with feedback from fraud experts</w:t>
            </w:r>
            <w:r w:rsidRPr="00ED6D7C">
              <w:rPr>
                <w:sz w:val="14"/>
                <w:szCs w:val="14"/>
              </w:rPr>
              <w:br/>
              <w:t>- Evaluation using an information quality framework through expert interviews and a simulation on a real transaction fraud dataset</w:t>
            </w:r>
          </w:p>
        </w:tc>
        <w:tc>
          <w:tcPr>
            <w:tcW w:w="899" w:type="pct"/>
            <w:tcBorders>
              <w:top w:val="single" w:sz="2" w:space="0" w:color="auto"/>
              <w:left w:val="nil"/>
              <w:bottom w:val="single" w:sz="2" w:space="0" w:color="auto"/>
              <w:right w:val="nil"/>
            </w:tcBorders>
            <w:shd w:val="clear" w:color="auto" w:fill="F2F2F2" w:themeFill="background1" w:themeFillShade="F2"/>
          </w:tcPr>
          <w:p w14:paraId="743544C1" w14:textId="1C2D6277" w:rsidR="002E1BA2" w:rsidRPr="00ED6D7C" w:rsidRDefault="002E1BA2" w:rsidP="002E1BA2">
            <w:pPr>
              <w:pStyle w:val="AppendixLiteratureReviewTable"/>
              <w:rPr>
                <w:sz w:val="14"/>
                <w:szCs w:val="14"/>
              </w:rPr>
            </w:pPr>
            <w:r w:rsidRPr="00ED6D7C">
              <w:rPr>
                <w:sz w:val="14"/>
                <w:szCs w:val="14"/>
              </w:rPr>
              <w:t>- Combining Information Systems (IS) and Human-Computer Interaction (HCI) theoretical lenses to develop user-centric design principles for XAI in fraud detection</w:t>
            </w:r>
          </w:p>
        </w:tc>
        <w:tc>
          <w:tcPr>
            <w:tcW w:w="899" w:type="pct"/>
            <w:tcBorders>
              <w:top w:val="single" w:sz="2" w:space="0" w:color="auto"/>
              <w:left w:val="nil"/>
              <w:bottom w:val="single" w:sz="2" w:space="0" w:color="auto"/>
              <w:right w:val="nil"/>
            </w:tcBorders>
            <w:shd w:val="clear" w:color="auto" w:fill="F2F2F2" w:themeFill="background1" w:themeFillShade="F2"/>
          </w:tcPr>
          <w:p w14:paraId="3A9B96F3" w14:textId="142734B1" w:rsidR="002E1BA2" w:rsidRPr="00ED6D7C" w:rsidRDefault="002E1BA2" w:rsidP="002E1BA2">
            <w:pPr>
              <w:pStyle w:val="AppendixLiteratureReviewTable"/>
              <w:rPr>
                <w:sz w:val="14"/>
                <w:szCs w:val="14"/>
              </w:rPr>
            </w:pPr>
            <w:r w:rsidRPr="00ED6D7C">
              <w:rPr>
                <w:sz w:val="14"/>
                <w:szCs w:val="14"/>
              </w:rPr>
              <w:t>- Developing a set of design principles for aligning fraud experts’ tasks with XAI explanations</w:t>
            </w:r>
            <w:r w:rsidRPr="00ED6D7C">
              <w:rPr>
                <w:sz w:val="14"/>
                <w:szCs w:val="14"/>
              </w:rPr>
              <w:br/>
              <w:t>- Providing empirical evidence of the principles' utility through qualitative feedback from fraud experts and quantitative simulation results</w:t>
            </w:r>
            <w:r w:rsidRPr="00ED6D7C">
              <w:rPr>
                <w:sz w:val="14"/>
                <w:szCs w:val="14"/>
              </w:rPr>
              <w:br/>
              <w:t>- Highlighting the importance of user-centric XAI in fostering trust and improving decision support systems for fraud detection</w:t>
            </w:r>
          </w:p>
        </w:tc>
      </w:tr>
      <w:tr w:rsidR="002E1BA2" w:rsidRPr="00ED6D7C" w14:paraId="3B21AC9B" w14:textId="77777777" w:rsidTr="00374D52">
        <w:trPr>
          <w:trHeight w:val="20"/>
        </w:trPr>
        <w:tc>
          <w:tcPr>
            <w:tcW w:w="156" w:type="pct"/>
            <w:tcBorders>
              <w:top w:val="single" w:sz="2" w:space="0" w:color="auto"/>
              <w:left w:val="nil"/>
              <w:bottom w:val="single" w:sz="4" w:space="0" w:color="auto"/>
              <w:right w:val="nil"/>
            </w:tcBorders>
            <w:shd w:val="clear" w:color="auto" w:fill="F2F2F2" w:themeFill="background1" w:themeFillShade="F2"/>
          </w:tcPr>
          <w:p w14:paraId="0FB9EA59" w14:textId="4082BBEB" w:rsidR="002E1BA2" w:rsidRPr="00ED6D7C" w:rsidRDefault="006F0E1E" w:rsidP="002E1BA2">
            <w:pPr>
              <w:pStyle w:val="AppendixLiteratureReviewTable"/>
              <w:rPr>
                <w:b/>
                <w:bCs/>
                <w:sz w:val="14"/>
                <w:szCs w:val="14"/>
              </w:rPr>
            </w:pPr>
            <w:r w:rsidRPr="00ED6D7C">
              <w:rPr>
                <w:b/>
                <w:bCs/>
                <w:sz w:val="14"/>
                <w:szCs w:val="14"/>
              </w:rPr>
              <w:fldChar w:fldCharType="begin"/>
            </w:r>
            <w:r w:rsidR="00374D52" w:rsidRPr="00ED6D7C">
              <w:rPr>
                <w:b/>
                <w:bCs/>
                <w:sz w:val="14"/>
                <w:szCs w:val="14"/>
              </w:rPr>
              <w:instrText xml:space="preserve"> ADDIN ZOTERO_ITEM CSL_CITATION {"citationID":"kL4QZunC","properties":{"formattedCitation":"(Wolfsberg Group, 2022)","plainCitation":"(Wolfsberg Group, 2022)","noteIndex":0},"citationItems":[{"id":61,"uris":["http://zotero.org/users/13346706/items/NAD5L76U"],"itemData":{"id":61,"type":"article-journal","language":"en","source":"Zotero","title":"Wolfsberg Principles for Using Artificial Intelligence and Machine Learning in Financial Crime Compliance","URL":"https://db.wolfsberg-group.org/assets/f956f457-fea2-40b6-a471-b416d86b84ec/Wolfsberg%20Principles%20for%20Using%20Artificial%20Intelligence%20and%20Machine%20Learning%20in%20Financial%20Crime%20Compliance.pdf","author":[{"literal":"Wolfsberg Group"}],"issued":{"date-parts":[["2022"]]}}}],"schema":"https://github.com/citation-style-language/schema/raw/master/csl-citation.json"} </w:instrText>
            </w:r>
            <w:r w:rsidRPr="00ED6D7C">
              <w:rPr>
                <w:b/>
                <w:bCs/>
                <w:sz w:val="14"/>
                <w:szCs w:val="14"/>
              </w:rPr>
              <w:fldChar w:fldCharType="separate"/>
            </w:r>
            <w:r w:rsidR="00374D52" w:rsidRPr="00ED6D7C">
              <w:rPr>
                <w:rFonts w:cs="Times New Roman"/>
                <w:sz w:val="14"/>
                <w:szCs w:val="14"/>
              </w:rPr>
              <w:t>(Wolfsberg Group, 2022)</w:t>
            </w:r>
            <w:r w:rsidRPr="00ED6D7C">
              <w:rPr>
                <w:b/>
                <w:bCs/>
                <w:sz w:val="14"/>
                <w:szCs w:val="14"/>
              </w:rPr>
              <w:fldChar w:fldCharType="end"/>
            </w:r>
          </w:p>
        </w:tc>
        <w:tc>
          <w:tcPr>
            <w:tcW w:w="635" w:type="pct"/>
            <w:tcBorders>
              <w:top w:val="single" w:sz="2" w:space="0" w:color="auto"/>
              <w:left w:val="nil"/>
              <w:bottom w:val="single" w:sz="4" w:space="0" w:color="auto"/>
              <w:right w:val="nil"/>
            </w:tcBorders>
            <w:shd w:val="clear" w:color="auto" w:fill="F2F2F2" w:themeFill="background1" w:themeFillShade="F2"/>
          </w:tcPr>
          <w:p w14:paraId="6A600211" w14:textId="3F1D2C63" w:rsidR="002E1BA2" w:rsidRPr="00ED6D7C" w:rsidRDefault="002E1BA2" w:rsidP="002E1BA2">
            <w:pPr>
              <w:pStyle w:val="AppendixLiteratureReviewTable"/>
              <w:rPr>
                <w:sz w:val="14"/>
                <w:szCs w:val="14"/>
              </w:rPr>
            </w:pPr>
            <w:r w:rsidRPr="00ED6D7C">
              <w:rPr>
                <w:sz w:val="14"/>
                <w:szCs w:val="14"/>
              </w:rPr>
              <w:t>To provide a set of principles (the Wolfsberg Principles) that guide financial institutions (FIs) in the responsible use of Artificial Intelligence (AI) and Machine Learning (ML) in financial crime compliance, ensuring ethical considerations and effective risk management.</w:t>
            </w:r>
          </w:p>
        </w:tc>
        <w:tc>
          <w:tcPr>
            <w:tcW w:w="283" w:type="pct"/>
            <w:tcBorders>
              <w:top w:val="single" w:sz="2" w:space="0" w:color="auto"/>
              <w:left w:val="nil"/>
              <w:bottom w:val="single" w:sz="4" w:space="0" w:color="auto"/>
              <w:right w:val="nil"/>
            </w:tcBorders>
            <w:shd w:val="clear" w:color="auto" w:fill="F2F2F2" w:themeFill="background1" w:themeFillShade="F2"/>
          </w:tcPr>
          <w:p w14:paraId="003C3DB1" w14:textId="5D3CB3BF" w:rsidR="002E1BA2" w:rsidRPr="00ED6D7C" w:rsidRDefault="002E1BA2" w:rsidP="002E1BA2">
            <w:pPr>
              <w:pStyle w:val="AppendixLiteratureReviewTable"/>
              <w:rPr>
                <w:sz w:val="14"/>
                <w:szCs w:val="14"/>
              </w:rPr>
            </w:pPr>
            <w:r w:rsidRPr="00ED6D7C">
              <w:rPr>
                <w:sz w:val="14"/>
                <w:szCs w:val="14"/>
              </w:rPr>
              <w:t>Position Paper</w:t>
            </w:r>
          </w:p>
        </w:tc>
        <w:tc>
          <w:tcPr>
            <w:tcW w:w="329" w:type="pct"/>
            <w:tcBorders>
              <w:top w:val="single" w:sz="2" w:space="0" w:color="auto"/>
              <w:left w:val="nil"/>
              <w:bottom w:val="single" w:sz="4" w:space="0" w:color="auto"/>
              <w:right w:val="nil"/>
            </w:tcBorders>
            <w:shd w:val="clear" w:color="auto" w:fill="F2F2F2" w:themeFill="background1" w:themeFillShade="F2"/>
          </w:tcPr>
          <w:p w14:paraId="221757EA" w14:textId="7CC881CC" w:rsidR="002E1BA2" w:rsidRPr="00ED6D7C" w:rsidRDefault="002E1BA2" w:rsidP="002E1BA2">
            <w:pPr>
              <w:pStyle w:val="AppendixLiteratureReviewTable"/>
              <w:rPr>
                <w:sz w:val="14"/>
                <w:szCs w:val="14"/>
              </w:rPr>
            </w:pPr>
            <w:r w:rsidRPr="00ED6D7C">
              <w:rPr>
                <w:sz w:val="14"/>
                <w:szCs w:val="14"/>
              </w:rPr>
              <w:t>Financial crime risks</w:t>
            </w:r>
          </w:p>
        </w:tc>
        <w:tc>
          <w:tcPr>
            <w:tcW w:w="899" w:type="pct"/>
            <w:tcBorders>
              <w:top w:val="single" w:sz="2" w:space="0" w:color="auto"/>
              <w:left w:val="nil"/>
              <w:bottom w:val="single" w:sz="4" w:space="0" w:color="auto"/>
              <w:right w:val="nil"/>
            </w:tcBorders>
            <w:shd w:val="clear" w:color="auto" w:fill="F2F2F2" w:themeFill="background1" w:themeFillShade="F2"/>
          </w:tcPr>
          <w:p w14:paraId="749470B7" w14:textId="33286007" w:rsidR="002E1BA2" w:rsidRPr="00ED6D7C" w:rsidRDefault="002E1BA2" w:rsidP="002E1BA2">
            <w:pPr>
              <w:pStyle w:val="AppendixLiteratureReviewTable"/>
              <w:rPr>
                <w:sz w:val="14"/>
                <w:szCs w:val="14"/>
              </w:rPr>
            </w:pPr>
            <w:r w:rsidRPr="00ED6D7C">
              <w:rPr>
                <w:sz w:val="14"/>
                <w:szCs w:val="14"/>
              </w:rPr>
              <w:t>- Financial institutions should adopt a risk-based approach to AI/ML implementation, considering data ethics and ensuring fair, effective, and explainable outcomes</w:t>
            </w:r>
            <w:r w:rsidRPr="00ED6D7C">
              <w:rPr>
                <w:sz w:val="14"/>
                <w:szCs w:val="14"/>
              </w:rPr>
              <w:br/>
              <w:t>- The responsible use of AI/ML can enhance the detection and management of financial crime, but requires careful oversight, transparency, and ethical considerations</w:t>
            </w:r>
          </w:p>
        </w:tc>
        <w:tc>
          <w:tcPr>
            <w:tcW w:w="899" w:type="pct"/>
            <w:tcBorders>
              <w:top w:val="single" w:sz="2" w:space="0" w:color="auto"/>
              <w:left w:val="nil"/>
              <w:bottom w:val="single" w:sz="4" w:space="0" w:color="auto"/>
              <w:right w:val="nil"/>
            </w:tcBorders>
            <w:shd w:val="clear" w:color="auto" w:fill="F2F2F2" w:themeFill="background1" w:themeFillShade="F2"/>
          </w:tcPr>
          <w:p w14:paraId="7DB51A5B" w14:textId="2EF8BC31" w:rsidR="002E1BA2" w:rsidRPr="00ED6D7C" w:rsidRDefault="002E1BA2" w:rsidP="002E1BA2">
            <w:pPr>
              <w:pStyle w:val="AppendixLiteratureReviewTable"/>
              <w:rPr>
                <w:sz w:val="14"/>
                <w:szCs w:val="14"/>
              </w:rPr>
            </w:pPr>
            <w:r w:rsidRPr="00ED6D7C">
              <w:rPr>
                <w:sz w:val="14"/>
                <w:szCs w:val="14"/>
              </w:rPr>
              <w:t>- Conceptual framework development based on extensive regulatory, industry, and academic resources on data ethics</w:t>
            </w:r>
            <w:r w:rsidRPr="00ED6D7C">
              <w:rPr>
                <w:sz w:val="14"/>
                <w:szCs w:val="14"/>
              </w:rPr>
              <w:br/>
              <w:t>- The development of guiding principles for FIs to manage the operational and reputational risks associated with AI/ML in financial crime compliance</w:t>
            </w:r>
          </w:p>
        </w:tc>
        <w:tc>
          <w:tcPr>
            <w:tcW w:w="899" w:type="pct"/>
            <w:tcBorders>
              <w:top w:val="single" w:sz="2" w:space="0" w:color="auto"/>
              <w:left w:val="nil"/>
              <w:bottom w:val="single" w:sz="4" w:space="0" w:color="auto"/>
              <w:right w:val="nil"/>
            </w:tcBorders>
            <w:shd w:val="clear" w:color="auto" w:fill="F2F2F2" w:themeFill="background1" w:themeFillShade="F2"/>
          </w:tcPr>
          <w:p w14:paraId="27C11B42" w14:textId="175880DD" w:rsidR="002E1BA2" w:rsidRPr="00ED6D7C" w:rsidRDefault="002E1BA2" w:rsidP="002E1BA2">
            <w:pPr>
              <w:pStyle w:val="AppendixLiteratureReviewTable"/>
              <w:rPr>
                <w:sz w:val="14"/>
                <w:szCs w:val="14"/>
              </w:rPr>
            </w:pPr>
            <w:r w:rsidRPr="00ED6D7C">
              <w:rPr>
                <w:sz w:val="14"/>
                <w:szCs w:val="14"/>
              </w:rPr>
              <w:t>- The principles are underpinned by existing literature and regulatory guidelines on data ethics and AI/ML applications in financial services</w:t>
            </w:r>
            <w:r w:rsidRPr="00ED6D7C">
              <w:rPr>
                <w:sz w:val="14"/>
                <w:szCs w:val="14"/>
              </w:rPr>
              <w:br/>
              <w:t>- Integration of ethical and operational risk assessments into AI/ML governance frameworks within Fis</w:t>
            </w:r>
          </w:p>
        </w:tc>
        <w:tc>
          <w:tcPr>
            <w:tcW w:w="899" w:type="pct"/>
            <w:tcBorders>
              <w:top w:val="single" w:sz="2" w:space="0" w:color="auto"/>
              <w:left w:val="nil"/>
              <w:bottom w:val="single" w:sz="4" w:space="0" w:color="auto"/>
              <w:right w:val="nil"/>
            </w:tcBorders>
            <w:shd w:val="clear" w:color="auto" w:fill="F2F2F2" w:themeFill="background1" w:themeFillShade="F2"/>
          </w:tcPr>
          <w:p w14:paraId="363F72BE" w14:textId="395468B1" w:rsidR="002E1BA2" w:rsidRPr="00ED6D7C" w:rsidRDefault="002E1BA2" w:rsidP="002E1BA2">
            <w:pPr>
              <w:pStyle w:val="AppendixLiteratureReviewTable"/>
              <w:rPr>
                <w:sz w:val="14"/>
                <w:szCs w:val="14"/>
              </w:rPr>
            </w:pPr>
            <w:r w:rsidRPr="00ED6D7C">
              <w:rPr>
                <w:sz w:val="14"/>
                <w:szCs w:val="14"/>
              </w:rPr>
              <w:t>- Introduction of the Wolfsberg Principles, which provide a comprehensive guide for FIs on the ethical and effective use of AI/ML in financial crime compliance</w:t>
            </w:r>
            <w:r w:rsidRPr="00ED6D7C">
              <w:rPr>
                <w:sz w:val="14"/>
                <w:szCs w:val="14"/>
              </w:rPr>
              <w:br/>
              <w:t>- Emphasis on the importance of transparency, accountability, and technical expertise in the deployment of AI/ML technologies</w:t>
            </w:r>
            <w:r w:rsidRPr="00ED6D7C">
              <w:rPr>
                <w:sz w:val="14"/>
                <w:szCs w:val="14"/>
              </w:rPr>
              <w:br/>
              <w:t>- Advocacy for a balanced approach that mitigates risks while leveraging the benefits of AI/ML for fraud detection and prevention</w:t>
            </w:r>
          </w:p>
        </w:tc>
      </w:tr>
    </w:tbl>
    <w:p w14:paraId="148CAB1B" w14:textId="77777777" w:rsidR="00AB187F" w:rsidRPr="00ED6D7C" w:rsidRDefault="00AB187F" w:rsidP="00C85919">
      <w:pPr>
        <w:rPr>
          <w:sz w:val="18"/>
          <w:szCs w:val="20"/>
          <w:lang w:val="en-US"/>
        </w:rPr>
      </w:pPr>
    </w:p>
    <w:tbl>
      <w:tblPr>
        <w:tblW w:w="4395" w:type="dxa"/>
        <w:tblLayout w:type="fixed"/>
        <w:tblCellMar>
          <w:left w:w="70" w:type="dxa"/>
          <w:right w:w="70" w:type="dxa"/>
        </w:tblCellMar>
        <w:tblLook w:val="04A0" w:firstRow="1" w:lastRow="0" w:firstColumn="1" w:lastColumn="0" w:noHBand="0" w:noVBand="1"/>
      </w:tblPr>
      <w:tblGrid>
        <w:gridCol w:w="4395"/>
      </w:tblGrid>
      <w:tr w:rsidR="009F64BE" w:rsidRPr="00ED6D7C" w14:paraId="0C0C6F76" w14:textId="77777777" w:rsidTr="00ED6D7C">
        <w:trPr>
          <w:trHeight w:val="20"/>
        </w:trPr>
        <w:tc>
          <w:tcPr>
            <w:tcW w:w="4395" w:type="dxa"/>
          </w:tcPr>
          <w:p w14:paraId="2CD89658" w14:textId="79805BAB" w:rsidR="009F64BE" w:rsidRPr="00ED6D7C" w:rsidRDefault="009F64BE" w:rsidP="009F64BE">
            <w:pPr>
              <w:pStyle w:val="AppendixLiteratureReviewTable"/>
              <w:rPr>
                <w:sz w:val="14"/>
                <w:szCs w:val="14"/>
              </w:rPr>
            </w:pPr>
            <w:r w:rsidRPr="00ED6D7C">
              <w:rPr>
                <w:sz w:val="14"/>
                <w:szCs w:val="14"/>
              </w:rPr>
              <w:t>AUC = Area Under the Curve</w:t>
            </w:r>
          </w:p>
        </w:tc>
      </w:tr>
      <w:tr w:rsidR="009F64BE" w:rsidRPr="00ED6D7C" w14:paraId="716D8966" w14:textId="77777777" w:rsidTr="00ED6D7C">
        <w:trPr>
          <w:trHeight w:val="20"/>
        </w:trPr>
        <w:tc>
          <w:tcPr>
            <w:tcW w:w="4395" w:type="dxa"/>
            <w:vAlign w:val="bottom"/>
          </w:tcPr>
          <w:p w14:paraId="524663BF" w14:textId="4C49AD4D" w:rsidR="009F64BE" w:rsidRPr="00ED6D7C" w:rsidRDefault="009F64BE" w:rsidP="009F64BE">
            <w:pPr>
              <w:pStyle w:val="AppendixLiteratureReviewTable"/>
              <w:rPr>
                <w:sz w:val="14"/>
                <w:szCs w:val="14"/>
              </w:rPr>
            </w:pPr>
            <w:r w:rsidRPr="00ED6D7C">
              <w:rPr>
                <w:sz w:val="14"/>
                <w:szCs w:val="14"/>
              </w:rPr>
              <w:t>AUC PR = Area Under the Precision-Recall Curve</w:t>
            </w:r>
          </w:p>
        </w:tc>
      </w:tr>
      <w:tr w:rsidR="009F64BE" w:rsidRPr="00ED6D7C" w14:paraId="18FAC09B" w14:textId="77777777" w:rsidTr="00ED6D7C">
        <w:trPr>
          <w:trHeight w:val="20"/>
        </w:trPr>
        <w:tc>
          <w:tcPr>
            <w:tcW w:w="4395" w:type="dxa"/>
            <w:vAlign w:val="bottom"/>
          </w:tcPr>
          <w:p w14:paraId="4A4D77D3" w14:textId="418A3851" w:rsidR="009F64BE" w:rsidRPr="00ED6D7C" w:rsidRDefault="009F64BE" w:rsidP="009F64BE">
            <w:pPr>
              <w:pStyle w:val="AppendixLiteratureReviewTable"/>
              <w:rPr>
                <w:sz w:val="14"/>
                <w:szCs w:val="14"/>
              </w:rPr>
            </w:pPr>
            <w:r w:rsidRPr="00ED6D7C">
              <w:rPr>
                <w:sz w:val="14"/>
                <w:szCs w:val="14"/>
              </w:rPr>
              <w:t>AUPRCC = Average precision and recall curve</w:t>
            </w:r>
          </w:p>
        </w:tc>
      </w:tr>
      <w:tr w:rsidR="009F64BE" w:rsidRPr="00ED6D7C" w14:paraId="4952008C" w14:textId="77777777" w:rsidTr="00ED6D7C">
        <w:trPr>
          <w:trHeight w:val="20"/>
        </w:trPr>
        <w:tc>
          <w:tcPr>
            <w:tcW w:w="4395" w:type="dxa"/>
          </w:tcPr>
          <w:p w14:paraId="4C53E3AB" w14:textId="6E9F50FE" w:rsidR="009F64BE" w:rsidRPr="00ED6D7C" w:rsidRDefault="009F64BE" w:rsidP="009F64BE">
            <w:pPr>
              <w:pStyle w:val="AppendixLiteratureReviewTable"/>
              <w:rPr>
                <w:sz w:val="14"/>
                <w:szCs w:val="14"/>
              </w:rPr>
            </w:pPr>
            <w:r w:rsidRPr="00ED6D7C">
              <w:rPr>
                <w:sz w:val="14"/>
                <w:szCs w:val="14"/>
              </w:rPr>
              <w:t>MCC = Matthews Correlation Coefficient</w:t>
            </w:r>
          </w:p>
        </w:tc>
      </w:tr>
      <w:tr w:rsidR="009F64BE" w:rsidRPr="00ED6D7C" w14:paraId="7F170038" w14:textId="77777777" w:rsidTr="00ED6D7C">
        <w:trPr>
          <w:trHeight w:val="20"/>
        </w:trPr>
        <w:tc>
          <w:tcPr>
            <w:tcW w:w="4395" w:type="dxa"/>
          </w:tcPr>
          <w:p w14:paraId="4C1C91ED" w14:textId="70F30ABE" w:rsidR="009F64BE" w:rsidRPr="00ED6D7C" w:rsidRDefault="009F64BE" w:rsidP="009F64BE">
            <w:pPr>
              <w:pStyle w:val="AppendixLiteratureReviewTable"/>
              <w:rPr>
                <w:sz w:val="14"/>
                <w:szCs w:val="14"/>
              </w:rPr>
            </w:pPr>
            <w:r w:rsidRPr="00ED6D7C">
              <w:rPr>
                <w:sz w:val="14"/>
                <w:szCs w:val="14"/>
              </w:rPr>
              <w:t>PRC = Precision-Recall Curve</w:t>
            </w:r>
          </w:p>
        </w:tc>
      </w:tr>
      <w:tr w:rsidR="009F64BE" w:rsidRPr="00ED6D7C" w14:paraId="0FAF00B0" w14:textId="77777777" w:rsidTr="00ED6D7C">
        <w:trPr>
          <w:trHeight w:val="20"/>
        </w:trPr>
        <w:tc>
          <w:tcPr>
            <w:tcW w:w="4395" w:type="dxa"/>
          </w:tcPr>
          <w:p w14:paraId="10AE7444" w14:textId="36F01F93" w:rsidR="009F64BE" w:rsidRPr="00ED6D7C" w:rsidRDefault="009F64BE" w:rsidP="009F64BE">
            <w:pPr>
              <w:pStyle w:val="AppendixLiteratureReviewTable"/>
              <w:rPr>
                <w:sz w:val="14"/>
                <w:szCs w:val="14"/>
              </w:rPr>
            </w:pPr>
            <w:r w:rsidRPr="00ED6D7C">
              <w:rPr>
                <w:sz w:val="14"/>
                <w:szCs w:val="14"/>
              </w:rPr>
              <w:t>ROC = Receiver Operating Characteristic</w:t>
            </w:r>
          </w:p>
        </w:tc>
      </w:tr>
      <w:tr w:rsidR="009F64BE" w:rsidRPr="00ED6D7C" w14:paraId="0F53001F" w14:textId="77777777" w:rsidTr="00ED6D7C">
        <w:trPr>
          <w:trHeight w:val="20"/>
        </w:trPr>
        <w:tc>
          <w:tcPr>
            <w:tcW w:w="4395" w:type="dxa"/>
          </w:tcPr>
          <w:p w14:paraId="0EC3F9CE" w14:textId="77777777" w:rsidR="009F64BE" w:rsidRPr="00ED6D7C" w:rsidRDefault="009F64BE" w:rsidP="00605841">
            <w:pPr>
              <w:pStyle w:val="AppendixLiteratureReviewTable"/>
              <w:rPr>
                <w:sz w:val="14"/>
                <w:szCs w:val="14"/>
              </w:rPr>
            </w:pPr>
            <w:r w:rsidRPr="00ED6D7C">
              <w:rPr>
                <w:sz w:val="14"/>
                <w:szCs w:val="14"/>
              </w:rPr>
              <w:t>ROC AUC  = Receiver Operating Characteristic Curve Area Under Curve</w:t>
            </w:r>
          </w:p>
        </w:tc>
      </w:tr>
      <w:tr w:rsidR="009F64BE" w:rsidRPr="00ED6D7C" w14:paraId="19CA4A95" w14:textId="77777777" w:rsidTr="00ED6D7C">
        <w:trPr>
          <w:trHeight w:val="20"/>
        </w:trPr>
        <w:tc>
          <w:tcPr>
            <w:tcW w:w="4395" w:type="dxa"/>
            <w:shd w:val="clear" w:color="auto" w:fill="F2F2F2" w:themeFill="background1" w:themeFillShade="F2"/>
          </w:tcPr>
          <w:p w14:paraId="14D06548" w14:textId="0AD4CCC7" w:rsidR="009F64BE" w:rsidRPr="00ED6D7C" w:rsidRDefault="009F64BE" w:rsidP="009F64BE">
            <w:pPr>
              <w:pStyle w:val="AppendixLiteratureReviewTable"/>
              <w:rPr>
                <w:sz w:val="14"/>
                <w:szCs w:val="14"/>
              </w:rPr>
            </w:pPr>
            <w:r w:rsidRPr="00ED6D7C">
              <w:rPr>
                <w:sz w:val="14"/>
                <w:szCs w:val="14"/>
              </w:rPr>
              <w:t>Used for requirements</w:t>
            </w:r>
          </w:p>
        </w:tc>
      </w:tr>
    </w:tbl>
    <w:p w14:paraId="4BFEEAFA" w14:textId="77777777" w:rsidR="00665DAB" w:rsidRPr="005B5698" w:rsidRDefault="00665DAB" w:rsidP="00ED6D7C">
      <w:pPr>
        <w:ind w:firstLine="0"/>
      </w:pPr>
    </w:p>
    <w:sectPr w:rsidR="00665DAB" w:rsidRPr="005B5698" w:rsidSect="00374D52">
      <w:headerReference w:type="even" r:id="rId8"/>
      <w:headerReference w:type="default" r:id="rId9"/>
      <w:pgSz w:w="16838" w:h="11906" w:orient="landscape"/>
      <w:pgMar w:top="1418" w:right="1418"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48286" w14:textId="77777777" w:rsidR="00E44B7C" w:rsidRDefault="00E44B7C" w:rsidP="00C45E12">
      <w:pPr>
        <w:spacing w:line="240" w:lineRule="auto"/>
      </w:pPr>
      <w:r>
        <w:separator/>
      </w:r>
    </w:p>
  </w:endnote>
  <w:endnote w:type="continuationSeparator" w:id="0">
    <w:p w14:paraId="5F46E470" w14:textId="77777777" w:rsidR="00E44B7C" w:rsidRDefault="00E44B7C" w:rsidP="00C45E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672AE" w14:textId="77777777" w:rsidR="00E44B7C" w:rsidRDefault="00E44B7C" w:rsidP="00C45E12">
      <w:pPr>
        <w:spacing w:line="240" w:lineRule="auto"/>
      </w:pPr>
      <w:r>
        <w:separator/>
      </w:r>
    </w:p>
  </w:footnote>
  <w:footnote w:type="continuationSeparator" w:id="0">
    <w:p w14:paraId="6421AAFA" w14:textId="77777777" w:rsidR="00E44B7C" w:rsidRDefault="00E44B7C" w:rsidP="00C45E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5A40C" w14:textId="77777777" w:rsidR="000F6109" w:rsidRPr="000F6109" w:rsidRDefault="000F6109">
    <w:pPr>
      <w:pStyle w:val="Kopfzeile"/>
      <w:framePr w:wrap="around" w:vAnchor="text" w:hAnchor="margin" w:xAlign="outside" w:y="1"/>
      <w:rPr>
        <w:rStyle w:val="Seitenzahl"/>
        <w:rFonts w:eastAsiaTheme="majorEastAsia"/>
        <w:lang w:val="en-US"/>
      </w:rPr>
    </w:pPr>
    <w:r>
      <w:rPr>
        <w:rStyle w:val="Seitenzahl"/>
        <w:rFonts w:eastAsiaTheme="majorEastAsia"/>
      </w:rPr>
      <w:fldChar w:fldCharType="begin"/>
    </w:r>
    <w:r w:rsidRPr="000F6109">
      <w:rPr>
        <w:rStyle w:val="Seitenzahl"/>
        <w:rFonts w:eastAsiaTheme="majorEastAsia"/>
        <w:lang w:val="en-US"/>
      </w:rPr>
      <w:instrText xml:space="preserve">PAGE  </w:instrText>
    </w:r>
    <w:r>
      <w:rPr>
        <w:rStyle w:val="Seitenzahl"/>
        <w:rFonts w:eastAsiaTheme="majorEastAsia"/>
      </w:rPr>
      <w:fldChar w:fldCharType="separate"/>
    </w:r>
    <w:r w:rsidRPr="000F6109">
      <w:rPr>
        <w:rStyle w:val="Seitenzahl"/>
        <w:rFonts w:eastAsiaTheme="majorEastAsia"/>
        <w:lang w:val="en-US"/>
      </w:rPr>
      <w:t>2</w:t>
    </w:r>
    <w:r>
      <w:rPr>
        <w:rStyle w:val="Seitenzahl"/>
        <w:rFonts w:eastAsiaTheme="majorEastAsia"/>
      </w:rPr>
      <w:fldChar w:fldCharType="end"/>
    </w:r>
  </w:p>
  <w:p w14:paraId="460346F0" w14:textId="77777777" w:rsidR="000F6109" w:rsidRPr="00F202CD" w:rsidRDefault="000F6109">
    <w:pPr>
      <w:pStyle w:val="Kopfzeile"/>
      <w:tabs>
        <w:tab w:val="clear" w:pos="5040"/>
        <w:tab w:val="center" w:pos="4560"/>
      </w:tabs>
      <w:ind w:right="360" w:firstLine="360"/>
      <w:rPr>
        <w:i/>
        <w:lang w:val="en-GB"/>
      </w:rPr>
    </w:pPr>
    <w:r w:rsidRPr="000F6109">
      <w:rPr>
        <w:lang w:val="en-US"/>
      </w:rPr>
      <w:tab/>
    </w:r>
    <w:r w:rsidRPr="00F202CD">
      <w:rPr>
        <w:lang w:val="en-GB"/>
      </w:rPr>
      <w:t>Nuclear Instruments and Methods in Physics Research 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3754" w14:textId="77777777" w:rsidR="000F6109" w:rsidRPr="00A50653" w:rsidRDefault="000F6109">
    <w:pPr>
      <w:pStyle w:val="Kopfzeile"/>
      <w:framePr w:wrap="around" w:vAnchor="text" w:hAnchor="margin" w:xAlign="outside" w:y="1"/>
      <w:rPr>
        <w:rStyle w:val="Seitenzahl"/>
        <w:rFonts w:eastAsiaTheme="majorEastAsia"/>
        <w:lang w:val="en-US"/>
      </w:rPr>
    </w:pPr>
    <w:r w:rsidRPr="00A50653">
      <w:rPr>
        <w:rStyle w:val="Seitenzahl"/>
        <w:rFonts w:eastAsiaTheme="majorEastAsia"/>
      </w:rPr>
      <w:fldChar w:fldCharType="begin"/>
    </w:r>
    <w:r w:rsidRPr="00A50653">
      <w:rPr>
        <w:rStyle w:val="Seitenzahl"/>
        <w:rFonts w:eastAsiaTheme="majorEastAsia"/>
        <w:lang w:val="en-US"/>
      </w:rPr>
      <w:instrText xml:space="preserve">PAGE  </w:instrText>
    </w:r>
    <w:r w:rsidRPr="00A50653">
      <w:rPr>
        <w:rStyle w:val="Seitenzahl"/>
        <w:rFonts w:eastAsiaTheme="majorEastAsia"/>
      </w:rPr>
      <w:fldChar w:fldCharType="separate"/>
    </w:r>
    <w:r w:rsidRPr="00A50653">
      <w:rPr>
        <w:rStyle w:val="Seitenzahl"/>
        <w:rFonts w:eastAsiaTheme="majorEastAsia"/>
        <w:lang w:val="en-US"/>
      </w:rPr>
      <w:t>1</w:t>
    </w:r>
    <w:r w:rsidRPr="00A50653">
      <w:rPr>
        <w:rStyle w:val="Seitenzahl"/>
        <w:rFonts w:eastAsiaTheme="majorEastAsia"/>
      </w:rPr>
      <w:fldChar w:fldCharType="end"/>
    </w:r>
  </w:p>
  <w:p w14:paraId="466B7911" w14:textId="5A7C37AD" w:rsidR="000F6109" w:rsidRPr="00F202CD" w:rsidRDefault="000F6109" w:rsidP="009D0316">
    <w:pPr>
      <w:pStyle w:val="Kopfzeile"/>
      <w:tabs>
        <w:tab w:val="clear" w:pos="5040"/>
        <w:tab w:val="center" w:pos="4560"/>
      </w:tabs>
      <w:rPr>
        <w:i/>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97EAE"/>
    <w:multiLevelType w:val="hybridMultilevel"/>
    <w:tmpl w:val="3E9430A8"/>
    <w:lvl w:ilvl="0" w:tplc="22928B2A">
      <w:numFmt w:val="bullet"/>
      <w:lvlText w:val="-"/>
      <w:lvlJc w:val="left"/>
      <w:pPr>
        <w:ind w:left="720" w:hanging="360"/>
      </w:pPr>
      <w:rPr>
        <w:rFonts w:ascii="Times New Roman" w:eastAsiaTheme="minorHAnsi" w:hAnsi="Times New Roman" w:cs="Times New Roman" w:hint="default"/>
      </w:rPr>
    </w:lvl>
    <w:lvl w:ilvl="1" w:tplc="14070003" w:tentative="1">
      <w:start w:val="1"/>
      <w:numFmt w:val="bullet"/>
      <w:lvlText w:val="o"/>
      <w:lvlJc w:val="left"/>
      <w:pPr>
        <w:ind w:left="1440" w:hanging="360"/>
      </w:pPr>
      <w:rPr>
        <w:rFonts w:ascii="Courier New" w:hAnsi="Courier New" w:cs="Courier New" w:hint="default"/>
      </w:rPr>
    </w:lvl>
    <w:lvl w:ilvl="2" w:tplc="14070005" w:tentative="1">
      <w:start w:val="1"/>
      <w:numFmt w:val="bullet"/>
      <w:lvlText w:val=""/>
      <w:lvlJc w:val="left"/>
      <w:pPr>
        <w:ind w:left="2160" w:hanging="360"/>
      </w:pPr>
      <w:rPr>
        <w:rFonts w:ascii="Wingdings" w:hAnsi="Wingdings" w:hint="default"/>
      </w:rPr>
    </w:lvl>
    <w:lvl w:ilvl="3" w:tplc="14070001" w:tentative="1">
      <w:start w:val="1"/>
      <w:numFmt w:val="bullet"/>
      <w:lvlText w:val=""/>
      <w:lvlJc w:val="left"/>
      <w:pPr>
        <w:ind w:left="2880" w:hanging="360"/>
      </w:pPr>
      <w:rPr>
        <w:rFonts w:ascii="Symbol" w:hAnsi="Symbol" w:hint="default"/>
      </w:rPr>
    </w:lvl>
    <w:lvl w:ilvl="4" w:tplc="14070003" w:tentative="1">
      <w:start w:val="1"/>
      <w:numFmt w:val="bullet"/>
      <w:lvlText w:val="o"/>
      <w:lvlJc w:val="left"/>
      <w:pPr>
        <w:ind w:left="3600" w:hanging="360"/>
      </w:pPr>
      <w:rPr>
        <w:rFonts w:ascii="Courier New" w:hAnsi="Courier New" w:cs="Courier New" w:hint="default"/>
      </w:rPr>
    </w:lvl>
    <w:lvl w:ilvl="5" w:tplc="14070005" w:tentative="1">
      <w:start w:val="1"/>
      <w:numFmt w:val="bullet"/>
      <w:lvlText w:val=""/>
      <w:lvlJc w:val="left"/>
      <w:pPr>
        <w:ind w:left="4320" w:hanging="360"/>
      </w:pPr>
      <w:rPr>
        <w:rFonts w:ascii="Wingdings" w:hAnsi="Wingdings" w:hint="default"/>
      </w:rPr>
    </w:lvl>
    <w:lvl w:ilvl="6" w:tplc="14070001" w:tentative="1">
      <w:start w:val="1"/>
      <w:numFmt w:val="bullet"/>
      <w:lvlText w:val=""/>
      <w:lvlJc w:val="left"/>
      <w:pPr>
        <w:ind w:left="5040" w:hanging="360"/>
      </w:pPr>
      <w:rPr>
        <w:rFonts w:ascii="Symbol" w:hAnsi="Symbol" w:hint="default"/>
      </w:rPr>
    </w:lvl>
    <w:lvl w:ilvl="7" w:tplc="14070003" w:tentative="1">
      <w:start w:val="1"/>
      <w:numFmt w:val="bullet"/>
      <w:lvlText w:val="o"/>
      <w:lvlJc w:val="left"/>
      <w:pPr>
        <w:ind w:left="5760" w:hanging="360"/>
      </w:pPr>
      <w:rPr>
        <w:rFonts w:ascii="Courier New" w:hAnsi="Courier New" w:cs="Courier New" w:hint="default"/>
      </w:rPr>
    </w:lvl>
    <w:lvl w:ilvl="8" w:tplc="14070005" w:tentative="1">
      <w:start w:val="1"/>
      <w:numFmt w:val="bullet"/>
      <w:lvlText w:val=""/>
      <w:lvlJc w:val="left"/>
      <w:pPr>
        <w:ind w:left="6480" w:hanging="360"/>
      </w:pPr>
      <w:rPr>
        <w:rFonts w:ascii="Wingdings" w:hAnsi="Wingdings" w:hint="default"/>
      </w:rPr>
    </w:lvl>
  </w:abstractNum>
  <w:abstractNum w:abstractNumId="1" w15:restartNumberingAfterBreak="0">
    <w:nsid w:val="1B3D252D"/>
    <w:multiLevelType w:val="hybridMultilevel"/>
    <w:tmpl w:val="0792E640"/>
    <w:lvl w:ilvl="0" w:tplc="98C2CE40">
      <w:numFmt w:val="bullet"/>
      <w:lvlText w:val=""/>
      <w:lvlJc w:val="left"/>
      <w:pPr>
        <w:ind w:left="644" w:hanging="360"/>
      </w:pPr>
      <w:rPr>
        <w:rFonts w:ascii="Wingdings" w:eastAsiaTheme="minorHAnsi" w:hAnsi="Wingdings" w:cstheme="minorBidi" w:hint="default"/>
      </w:rPr>
    </w:lvl>
    <w:lvl w:ilvl="1" w:tplc="08070003" w:tentative="1">
      <w:start w:val="1"/>
      <w:numFmt w:val="bullet"/>
      <w:lvlText w:val="o"/>
      <w:lvlJc w:val="left"/>
      <w:pPr>
        <w:ind w:left="1364" w:hanging="360"/>
      </w:pPr>
      <w:rPr>
        <w:rFonts w:ascii="Courier New" w:hAnsi="Courier New" w:cs="Courier New" w:hint="default"/>
      </w:rPr>
    </w:lvl>
    <w:lvl w:ilvl="2" w:tplc="08070005" w:tentative="1">
      <w:start w:val="1"/>
      <w:numFmt w:val="bullet"/>
      <w:lvlText w:val=""/>
      <w:lvlJc w:val="left"/>
      <w:pPr>
        <w:ind w:left="2084" w:hanging="360"/>
      </w:pPr>
      <w:rPr>
        <w:rFonts w:ascii="Wingdings" w:hAnsi="Wingdings" w:hint="default"/>
      </w:rPr>
    </w:lvl>
    <w:lvl w:ilvl="3" w:tplc="08070001" w:tentative="1">
      <w:start w:val="1"/>
      <w:numFmt w:val="bullet"/>
      <w:lvlText w:val=""/>
      <w:lvlJc w:val="left"/>
      <w:pPr>
        <w:ind w:left="2804" w:hanging="360"/>
      </w:pPr>
      <w:rPr>
        <w:rFonts w:ascii="Symbol" w:hAnsi="Symbol" w:hint="default"/>
      </w:rPr>
    </w:lvl>
    <w:lvl w:ilvl="4" w:tplc="08070003" w:tentative="1">
      <w:start w:val="1"/>
      <w:numFmt w:val="bullet"/>
      <w:lvlText w:val="o"/>
      <w:lvlJc w:val="left"/>
      <w:pPr>
        <w:ind w:left="3524" w:hanging="360"/>
      </w:pPr>
      <w:rPr>
        <w:rFonts w:ascii="Courier New" w:hAnsi="Courier New" w:cs="Courier New" w:hint="default"/>
      </w:rPr>
    </w:lvl>
    <w:lvl w:ilvl="5" w:tplc="08070005" w:tentative="1">
      <w:start w:val="1"/>
      <w:numFmt w:val="bullet"/>
      <w:lvlText w:val=""/>
      <w:lvlJc w:val="left"/>
      <w:pPr>
        <w:ind w:left="4244" w:hanging="360"/>
      </w:pPr>
      <w:rPr>
        <w:rFonts w:ascii="Wingdings" w:hAnsi="Wingdings" w:hint="default"/>
      </w:rPr>
    </w:lvl>
    <w:lvl w:ilvl="6" w:tplc="08070001" w:tentative="1">
      <w:start w:val="1"/>
      <w:numFmt w:val="bullet"/>
      <w:lvlText w:val=""/>
      <w:lvlJc w:val="left"/>
      <w:pPr>
        <w:ind w:left="4964" w:hanging="360"/>
      </w:pPr>
      <w:rPr>
        <w:rFonts w:ascii="Symbol" w:hAnsi="Symbol" w:hint="default"/>
      </w:rPr>
    </w:lvl>
    <w:lvl w:ilvl="7" w:tplc="08070003" w:tentative="1">
      <w:start w:val="1"/>
      <w:numFmt w:val="bullet"/>
      <w:lvlText w:val="o"/>
      <w:lvlJc w:val="left"/>
      <w:pPr>
        <w:ind w:left="5684" w:hanging="360"/>
      </w:pPr>
      <w:rPr>
        <w:rFonts w:ascii="Courier New" w:hAnsi="Courier New" w:cs="Courier New" w:hint="default"/>
      </w:rPr>
    </w:lvl>
    <w:lvl w:ilvl="8" w:tplc="08070005" w:tentative="1">
      <w:start w:val="1"/>
      <w:numFmt w:val="bullet"/>
      <w:lvlText w:val=""/>
      <w:lvlJc w:val="left"/>
      <w:pPr>
        <w:ind w:left="6404" w:hanging="360"/>
      </w:pPr>
      <w:rPr>
        <w:rFonts w:ascii="Wingdings" w:hAnsi="Wingdings" w:hint="default"/>
      </w:rPr>
    </w:lvl>
  </w:abstractNum>
  <w:abstractNum w:abstractNumId="2" w15:restartNumberingAfterBreak="0">
    <w:nsid w:val="24A467C6"/>
    <w:multiLevelType w:val="hybridMultilevel"/>
    <w:tmpl w:val="6B3C6E80"/>
    <w:lvl w:ilvl="0" w:tplc="C2E8C46E">
      <w:numFmt w:val="bullet"/>
      <w:lvlText w:val="-"/>
      <w:lvlJc w:val="left"/>
      <w:pPr>
        <w:ind w:left="720" w:hanging="360"/>
      </w:pPr>
      <w:rPr>
        <w:rFonts w:ascii="Times New Roman" w:eastAsiaTheme="minorHAnsi" w:hAnsi="Times New Roman" w:cs="Times New Roman" w:hint="default"/>
      </w:rPr>
    </w:lvl>
    <w:lvl w:ilvl="1" w:tplc="14070003" w:tentative="1">
      <w:start w:val="1"/>
      <w:numFmt w:val="bullet"/>
      <w:lvlText w:val="o"/>
      <w:lvlJc w:val="left"/>
      <w:pPr>
        <w:ind w:left="1440" w:hanging="360"/>
      </w:pPr>
      <w:rPr>
        <w:rFonts w:ascii="Courier New" w:hAnsi="Courier New" w:cs="Courier New" w:hint="default"/>
      </w:rPr>
    </w:lvl>
    <w:lvl w:ilvl="2" w:tplc="14070005" w:tentative="1">
      <w:start w:val="1"/>
      <w:numFmt w:val="bullet"/>
      <w:lvlText w:val=""/>
      <w:lvlJc w:val="left"/>
      <w:pPr>
        <w:ind w:left="2160" w:hanging="360"/>
      </w:pPr>
      <w:rPr>
        <w:rFonts w:ascii="Wingdings" w:hAnsi="Wingdings" w:hint="default"/>
      </w:rPr>
    </w:lvl>
    <w:lvl w:ilvl="3" w:tplc="14070001" w:tentative="1">
      <w:start w:val="1"/>
      <w:numFmt w:val="bullet"/>
      <w:lvlText w:val=""/>
      <w:lvlJc w:val="left"/>
      <w:pPr>
        <w:ind w:left="2880" w:hanging="360"/>
      </w:pPr>
      <w:rPr>
        <w:rFonts w:ascii="Symbol" w:hAnsi="Symbol" w:hint="default"/>
      </w:rPr>
    </w:lvl>
    <w:lvl w:ilvl="4" w:tplc="14070003" w:tentative="1">
      <w:start w:val="1"/>
      <w:numFmt w:val="bullet"/>
      <w:lvlText w:val="o"/>
      <w:lvlJc w:val="left"/>
      <w:pPr>
        <w:ind w:left="3600" w:hanging="360"/>
      </w:pPr>
      <w:rPr>
        <w:rFonts w:ascii="Courier New" w:hAnsi="Courier New" w:cs="Courier New" w:hint="default"/>
      </w:rPr>
    </w:lvl>
    <w:lvl w:ilvl="5" w:tplc="14070005" w:tentative="1">
      <w:start w:val="1"/>
      <w:numFmt w:val="bullet"/>
      <w:lvlText w:val=""/>
      <w:lvlJc w:val="left"/>
      <w:pPr>
        <w:ind w:left="4320" w:hanging="360"/>
      </w:pPr>
      <w:rPr>
        <w:rFonts w:ascii="Wingdings" w:hAnsi="Wingdings" w:hint="default"/>
      </w:rPr>
    </w:lvl>
    <w:lvl w:ilvl="6" w:tplc="14070001" w:tentative="1">
      <w:start w:val="1"/>
      <w:numFmt w:val="bullet"/>
      <w:lvlText w:val=""/>
      <w:lvlJc w:val="left"/>
      <w:pPr>
        <w:ind w:left="5040" w:hanging="360"/>
      </w:pPr>
      <w:rPr>
        <w:rFonts w:ascii="Symbol" w:hAnsi="Symbol" w:hint="default"/>
      </w:rPr>
    </w:lvl>
    <w:lvl w:ilvl="7" w:tplc="14070003" w:tentative="1">
      <w:start w:val="1"/>
      <w:numFmt w:val="bullet"/>
      <w:lvlText w:val="o"/>
      <w:lvlJc w:val="left"/>
      <w:pPr>
        <w:ind w:left="5760" w:hanging="360"/>
      </w:pPr>
      <w:rPr>
        <w:rFonts w:ascii="Courier New" w:hAnsi="Courier New" w:cs="Courier New" w:hint="default"/>
      </w:rPr>
    </w:lvl>
    <w:lvl w:ilvl="8" w:tplc="14070005" w:tentative="1">
      <w:start w:val="1"/>
      <w:numFmt w:val="bullet"/>
      <w:lvlText w:val=""/>
      <w:lvlJc w:val="left"/>
      <w:pPr>
        <w:ind w:left="6480" w:hanging="360"/>
      </w:pPr>
      <w:rPr>
        <w:rFonts w:ascii="Wingdings" w:hAnsi="Wingdings" w:hint="default"/>
      </w:rPr>
    </w:lvl>
  </w:abstractNum>
  <w:abstractNum w:abstractNumId="3" w15:restartNumberingAfterBreak="0">
    <w:nsid w:val="3C37434E"/>
    <w:multiLevelType w:val="hybridMultilevel"/>
    <w:tmpl w:val="DC5409D2"/>
    <w:lvl w:ilvl="0" w:tplc="5D920688">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6205803"/>
    <w:multiLevelType w:val="multilevel"/>
    <w:tmpl w:val="AA9EF6E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5" w15:restartNumberingAfterBreak="0">
    <w:nsid w:val="581313F7"/>
    <w:multiLevelType w:val="hybridMultilevel"/>
    <w:tmpl w:val="13AAA400"/>
    <w:lvl w:ilvl="0" w:tplc="1548C1AA">
      <w:start w:val="1"/>
      <w:numFmt w:val="bullet"/>
      <w:pStyle w:val="ListenabsatzPaper"/>
      <w:lvlText w:val=""/>
      <w:lvlJc w:val="left"/>
      <w:pPr>
        <w:ind w:left="1004" w:hanging="360"/>
      </w:pPr>
      <w:rPr>
        <w:rFonts w:ascii="Symbol" w:hAnsi="Symbol" w:hint="default"/>
      </w:rPr>
    </w:lvl>
    <w:lvl w:ilvl="1" w:tplc="14070003" w:tentative="1">
      <w:start w:val="1"/>
      <w:numFmt w:val="bullet"/>
      <w:lvlText w:val="o"/>
      <w:lvlJc w:val="left"/>
      <w:pPr>
        <w:ind w:left="1724" w:hanging="360"/>
      </w:pPr>
      <w:rPr>
        <w:rFonts w:ascii="Courier New" w:hAnsi="Courier New" w:cs="Courier New" w:hint="default"/>
      </w:rPr>
    </w:lvl>
    <w:lvl w:ilvl="2" w:tplc="14070005" w:tentative="1">
      <w:start w:val="1"/>
      <w:numFmt w:val="bullet"/>
      <w:lvlText w:val=""/>
      <w:lvlJc w:val="left"/>
      <w:pPr>
        <w:ind w:left="2444" w:hanging="360"/>
      </w:pPr>
      <w:rPr>
        <w:rFonts w:ascii="Wingdings" w:hAnsi="Wingdings" w:hint="default"/>
      </w:rPr>
    </w:lvl>
    <w:lvl w:ilvl="3" w:tplc="14070001" w:tentative="1">
      <w:start w:val="1"/>
      <w:numFmt w:val="bullet"/>
      <w:lvlText w:val=""/>
      <w:lvlJc w:val="left"/>
      <w:pPr>
        <w:ind w:left="3164" w:hanging="360"/>
      </w:pPr>
      <w:rPr>
        <w:rFonts w:ascii="Symbol" w:hAnsi="Symbol" w:hint="default"/>
      </w:rPr>
    </w:lvl>
    <w:lvl w:ilvl="4" w:tplc="14070003" w:tentative="1">
      <w:start w:val="1"/>
      <w:numFmt w:val="bullet"/>
      <w:lvlText w:val="o"/>
      <w:lvlJc w:val="left"/>
      <w:pPr>
        <w:ind w:left="3884" w:hanging="360"/>
      </w:pPr>
      <w:rPr>
        <w:rFonts w:ascii="Courier New" w:hAnsi="Courier New" w:cs="Courier New" w:hint="default"/>
      </w:rPr>
    </w:lvl>
    <w:lvl w:ilvl="5" w:tplc="14070005" w:tentative="1">
      <w:start w:val="1"/>
      <w:numFmt w:val="bullet"/>
      <w:lvlText w:val=""/>
      <w:lvlJc w:val="left"/>
      <w:pPr>
        <w:ind w:left="4604" w:hanging="360"/>
      </w:pPr>
      <w:rPr>
        <w:rFonts w:ascii="Wingdings" w:hAnsi="Wingdings" w:hint="default"/>
      </w:rPr>
    </w:lvl>
    <w:lvl w:ilvl="6" w:tplc="14070001" w:tentative="1">
      <w:start w:val="1"/>
      <w:numFmt w:val="bullet"/>
      <w:lvlText w:val=""/>
      <w:lvlJc w:val="left"/>
      <w:pPr>
        <w:ind w:left="5324" w:hanging="360"/>
      </w:pPr>
      <w:rPr>
        <w:rFonts w:ascii="Symbol" w:hAnsi="Symbol" w:hint="default"/>
      </w:rPr>
    </w:lvl>
    <w:lvl w:ilvl="7" w:tplc="14070003" w:tentative="1">
      <w:start w:val="1"/>
      <w:numFmt w:val="bullet"/>
      <w:lvlText w:val="o"/>
      <w:lvlJc w:val="left"/>
      <w:pPr>
        <w:ind w:left="6044" w:hanging="360"/>
      </w:pPr>
      <w:rPr>
        <w:rFonts w:ascii="Courier New" w:hAnsi="Courier New" w:cs="Courier New" w:hint="default"/>
      </w:rPr>
    </w:lvl>
    <w:lvl w:ilvl="8" w:tplc="14070005" w:tentative="1">
      <w:start w:val="1"/>
      <w:numFmt w:val="bullet"/>
      <w:lvlText w:val=""/>
      <w:lvlJc w:val="left"/>
      <w:pPr>
        <w:ind w:left="6764" w:hanging="360"/>
      </w:pPr>
      <w:rPr>
        <w:rFonts w:ascii="Wingdings" w:hAnsi="Wingdings" w:hint="default"/>
      </w:rPr>
    </w:lvl>
  </w:abstractNum>
  <w:abstractNum w:abstractNumId="6" w15:restartNumberingAfterBreak="0">
    <w:nsid w:val="7B4F65D5"/>
    <w:multiLevelType w:val="multilevel"/>
    <w:tmpl w:val="FA64998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16cid:durableId="880439273">
    <w:abstractNumId w:val="6"/>
  </w:num>
  <w:num w:numId="2" w16cid:durableId="555244883">
    <w:abstractNumId w:val="4"/>
  </w:num>
  <w:num w:numId="3" w16cid:durableId="1871600818">
    <w:abstractNumId w:val="6"/>
  </w:num>
  <w:num w:numId="4" w16cid:durableId="1481340066">
    <w:abstractNumId w:val="6"/>
  </w:num>
  <w:num w:numId="5" w16cid:durableId="1178277824">
    <w:abstractNumId w:val="6"/>
  </w:num>
  <w:num w:numId="6" w16cid:durableId="1251769983">
    <w:abstractNumId w:val="6"/>
  </w:num>
  <w:num w:numId="7" w16cid:durableId="207760545">
    <w:abstractNumId w:val="6"/>
  </w:num>
  <w:num w:numId="8" w16cid:durableId="474377130">
    <w:abstractNumId w:val="3"/>
  </w:num>
  <w:num w:numId="9" w16cid:durableId="123817413">
    <w:abstractNumId w:val="1"/>
  </w:num>
  <w:num w:numId="10" w16cid:durableId="772938378">
    <w:abstractNumId w:val="2"/>
  </w:num>
  <w:num w:numId="11" w16cid:durableId="849182335">
    <w:abstractNumId w:val="0"/>
  </w:num>
  <w:num w:numId="12" w16cid:durableId="10735085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9DE"/>
    <w:rsid w:val="00000CAD"/>
    <w:rsid w:val="00002D04"/>
    <w:rsid w:val="00003457"/>
    <w:rsid w:val="0000571B"/>
    <w:rsid w:val="00006599"/>
    <w:rsid w:val="000100C3"/>
    <w:rsid w:val="000103E3"/>
    <w:rsid w:val="00013A07"/>
    <w:rsid w:val="00023FEA"/>
    <w:rsid w:val="00030038"/>
    <w:rsid w:val="000317CE"/>
    <w:rsid w:val="000347CB"/>
    <w:rsid w:val="00035BEB"/>
    <w:rsid w:val="00040B28"/>
    <w:rsid w:val="000421FB"/>
    <w:rsid w:val="00044329"/>
    <w:rsid w:val="00056E82"/>
    <w:rsid w:val="000605FE"/>
    <w:rsid w:val="00061C5F"/>
    <w:rsid w:val="00063D96"/>
    <w:rsid w:val="000712F1"/>
    <w:rsid w:val="000713AE"/>
    <w:rsid w:val="00075829"/>
    <w:rsid w:val="0007676C"/>
    <w:rsid w:val="0007750A"/>
    <w:rsid w:val="000820DD"/>
    <w:rsid w:val="0008318D"/>
    <w:rsid w:val="00083BE0"/>
    <w:rsid w:val="00090B1B"/>
    <w:rsid w:val="00092230"/>
    <w:rsid w:val="00093D2D"/>
    <w:rsid w:val="000946F4"/>
    <w:rsid w:val="00094FC0"/>
    <w:rsid w:val="0009577C"/>
    <w:rsid w:val="000969DB"/>
    <w:rsid w:val="00096AC0"/>
    <w:rsid w:val="00097D25"/>
    <w:rsid w:val="000A1E87"/>
    <w:rsid w:val="000B038E"/>
    <w:rsid w:val="000B4628"/>
    <w:rsid w:val="000B5B60"/>
    <w:rsid w:val="000C48DA"/>
    <w:rsid w:val="000D10EC"/>
    <w:rsid w:val="000D2225"/>
    <w:rsid w:val="000D2763"/>
    <w:rsid w:val="000D7BE7"/>
    <w:rsid w:val="000E0D4D"/>
    <w:rsid w:val="000E0F26"/>
    <w:rsid w:val="000E3605"/>
    <w:rsid w:val="000E50B6"/>
    <w:rsid w:val="000E667E"/>
    <w:rsid w:val="000E76E8"/>
    <w:rsid w:val="000F0508"/>
    <w:rsid w:val="000F6109"/>
    <w:rsid w:val="000F6933"/>
    <w:rsid w:val="0010418B"/>
    <w:rsid w:val="00104E8B"/>
    <w:rsid w:val="00105C0A"/>
    <w:rsid w:val="00105DEC"/>
    <w:rsid w:val="00112C62"/>
    <w:rsid w:val="00112F14"/>
    <w:rsid w:val="0011301B"/>
    <w:rsid w:val="001159EC"/>
    <w:rsid w:val="001166E0"/>
    <w:rsid w:val="00116CC0"/>
    <w:rsid w:val="0012153C"/>
    <w:rsid w:val="00122662"/>
    <w:rsid w:val="001234C7"/>
    <w:rsid w:val="0012369B"/>
    <w:rsid w:val="001238BD"/>
    <w:rsid w:val="00125259"/>
    <w:rsid w:val="00126A4A"/>
    <w:rsid w:val="00130A5B"/>
    <w:rsid w:val="001321BF"/>
    <w:rsid w:val="00135202"/>
    <w:rsid w:val="00140816"/>
    <w:rsid w:val="00142218"/>
    <w:rsid w:val="00142A59"/>
    <w:rsid w:val="00151259"/>
    <w:rsid w:val="001514BE"/>
    <w:rsid w:val="00152B14"/>
    <w:rsid w:val="001601C5"/>
    <w:rsid w:val="001611A7"/>
    <w:rsid w:val="001634B4"/>
    <w:rsid w:val="00170F2D"/>
    <w:rsid w:val="00177F21"/>
    <w:rsid w:val="00181A7D"/>
    <w:rsid w:val="0018319B"/>
    <w:rsid w:val="00191853"/>
    <w:rsid w:val="00194786"/>
    <w:rsid w:val="0019781D"/>
    <w:rsid w:val="001A0948"/>
    <w:rsid w:val="001A4D1D"/>
    <w:rsid w:val="001A67C0"/>
    <w:rsid w:val="001B0851"/>
    <w:rsid w:val="001B0A99"/>
    <w:rsid w:val="001B3A1F"/>
    <w:rsid w:val="001B4C4C"/>
    <w:rsid w:val="001B6B57"/>
    <w:rsid w:val="001B7358"/>
    <w:rsid w:val="001B76E8"/>
    <w:rsid w:val="001C015C"/>
    <w:rsid w:val="001C6696"/>
    <w:rsid w:val="001D1371"/>
    <w:rsid w:val="001D4D55"/>
    <w:rsid w:val="001E3672"/>
    <w:rsid w:val="001E3794"/>
    <w:rsid w:val="001F050C"/>
    <w:rsid w:val="001F2516"/>
    <w:rsid w:val="001F3534"/>
    <w:rsid w:val="001F779A"/>
    <w:rsid w:val="002005AC"/>
    <w:rsid w:val="00201E0E"/>
    <w:rsid w:val="002056A3"/>
    <w:rsid w:val="00206EBA"/>
    <w:rsid w:val="00212BA4"/>
    <w:rsid w:val="002163D4"/>
    <w:rsid w:val="00221144"/>
    <w:rsid w:val="002236DC"/>
    <w:rsid w:val="00223F11"/>
    <w:rsid w:val="00224E3D"/>
    <w:rsid w:val="00224F99"/>
    <w:rsid w:val="00230882"/>
    <w:rsid w:val="0023185F"/>
    <w:rsid w:val="0023279C"/>
    <w:rsid w:val="00232FEB"/>
    <w:rsid w:val="0023372D"/>
    <w:rsid w:val="00235060"/>
    <w:rsid w:val="00235218"/>
    <w:rsid w:val="002357E1"/>
    <w:rsid w:val="00240DEE"/>
    <w:rsid w:val="002465C8"/>
    <w:rsid w:val="00254C97"/>
    <w:rsid w:val="00257DAC"/>
    <w:rsid w:val="00260200"/>
    <w:rsid w:val="00262090"/>
    <w:rsid w:val="00263C20"/>
    <w:rsid w:val="002656DF"/>
    <w:rsid w:val="002673FD"/>
    <w:rsid w:val="002702DC"/>
    <w:rsid w:val="00270D39"/>
    <w:rsid w:val="00271063"/>
    <w:rsid w:val="00276DEC"/>
    <w:rsid w:val="00281E67"/>
    <w:rsid w:val="002824A1"/>
    <w:rsid w:val="0028375F"/>
    <w:rsid w:val="00284A1C"/>
    <w:rsid w:val="00284B78"/>
    <w:rsid w:val="0028720A"/>
    <w:rsid w:val="002906BE"/>
    <w:rsid w:val="002917B5"/>
    <w:rsid w:val="0029238C"/>
    <w:rsid w:val="00294250"/>
    <w:rsid w:val="002966A3"/>
    <w:rsid w:val="002975C9"/>
    <w:rsid w:val="002A011B"/>
    <w:rsid w:val="002A5718"/>
    <w:rsid w:val="002B1395"/>
    <w:rsid w:val="002B576B"/>
    <w:rsid w:val="002B6B1D"/>
    <w:rsid w:val="002B770C"/>
    <w:rsid w:val="002C2EA5"/>
    <w:rsid w:val="002C7104"/>
    <w:rsid w:val="002D3473"/>
    <w:rsid w:val="002D50DB"/>
    <w:rsid w:val="002D7ABE"/>
    <w:rsid w:val="002E1BA2"/>
    <w:rsid w:val="002E72CA"/>
    <w:rsid w:val="002F0DA4"/>
    <w:rsid w:val="002F0E21"/>
    <w:rsid w:val="002F19F5"/>
    <w:rsid w:val="002F2414"/>
    <w:rsid w:val="002F414D"/>
    <w:rsid w:val="002F4A09"/>
    <w:rsid w:val="002F7983"/>
    <w:rsid w:val="00300C77"/>
    <w:rsid w:val="003023D7"/>
    <w:rsid w:val="00303979"/>
    <w:rsid w:val="0030557A"/>
    <w:rsid w:val="003067AC"/>
    <w:rsid w:val="00313510"/>
    <w:rsid w:val="00314372"/>
    <w:rsid w:val="0031555B"/>
    <w:rsid w:val="00315B4D"/>
    <w:rsid w:val="00317EF7"/>
    <w:rsid w:val="0032086F"/>
    <w:rsid w:val="00320DA8"/>
    <w:rsid w:val="003216F1"/>
    <w:rsid w:val="00330FAA"/>
    <w:rsid w:val="00331AAE"/>
    <w:rsid w:val="00333ACA"/>
    <w:rsid w:val="00334957"/>
    <w:rsid w:val="0033621A"/>
    <w:rsid w:val="003367EC"/>
    <w:rsid w:val="00341AA4"/>
    <w:rsid w:val="00343320"/>
    <w:rsid w:val="0034429C"/>
    <w:rsid w:val="00344525"/>
    <w:rsid w:val="0034670F"/>
    <w:rsid w:val="00351F44"/>
    <w:rsid w:val="003524D8"/>
    <w:rsid w:val="003546E1"/>
    <w:rsid w:val="003566F3"/>
    <w:rsid w:val="003600E8"/>
    <w:rsid w:val="00363F1E"/>
    <w:rsid w:val="00364DA3"/>
    <w:rsid w:val="0036693B"/>
    <w:rsid w:val="00372219"/>
    <w:rsid w:val="003728BD"/>
    <w:rsid w:val="00374A1B"/>
    <w:rsid w:val="00374D52"/>
    <w:rsid w:val="003805BF"/>
    <w:rsid w:val="003838EC"/>
    <w:rsid w:val="0038429D"/>
    <w:rsid w:val="00384EE7"/>
    <w:rsid w:val="00391153"/>
    <w:rsid w:val="0039719B"/>
    <w:rsid w:val="003A057C"/>
    <w:rsid w:val="003A2873"/>
    <w:rsid w:val="003A2BE1"/>
    <w:rsid w:val="003A2C96"/>
    <w:rsid w:val="003A4526"/>
    <w:rsid w:val="003A4CCC"/>
    <w:rsid w:val="003B01E1"/>
    <w:rsid w:val="003B0227"/>
    <w:rsid w:val="003B160E"/>
    <w:rsid w:val="003C103B"/>
    <w:rsid w:val="003C11A1"/>
    <w:rsid w:val="003C1A14"/>
    <w:rsid w:val="003D4834"/>
    <w:rsid w:val="003D59EA"/>
    <w:rsid w:val="003D5E60"/>
    <w:rsid w:val="003E3754"/>
    <w:rsid w:val="003E3D26"/>
    <w:rsid w:val="003F186C"/>
    <w:rsid w:val="003F576A"/>
    <w:rsid w:val="003F661E"/>
    <w:rsid w:val="004003D1"/>
    <w:rsid w:val="00401B77"/>
    <w:rsid w:val="00402A2B"/>
    <w:rsid w:val="004034C2"/>
    <w:rsid w:val="00403AF0"/>
    <w:rsid w:val="0040614E"/>
    <w:rsid w:val="004070E8"/>
    <w:rsid w:val="00407C31"/>
    <w:rsid w:val="00412482"/>
    <w:rsid w:val="00412B85"/>
    <w:rsid w:val="00413EED"/>
    <w:rsid w:val="00417513"/>
    <w:rsid w:val="00417831"/>
    <w:rsid w:val="004218F8"/>
    <w:rsid w:val="00422767"/>
    <w:rsid w:val="00427339"/>
    <w:rsid w:val="004323A5"/>
    <w:rsid w:val="0043281A"/>
    <w:rsid w:val="00435005"/>
    <w:rsid w:val="00443D78"/>
    <w:rsid w:val="00444E99"/>
    <w:rsid w:val="0044777F"/>
    <w:rsid w:val="00447938"/>
    <w:rsid w:val="00457E57"/>
    <w:rsid w:val="004633AC"/>
    <w:rsid w:val="004701AD"/>
    <w:rsid w:val="004711D2"/>
    <w:rsid w:val="0048344A"/>
    <w:rsid w:val="004840C4"/>
    <w:rsid w:val="00484A7C"/>
    <w:rsid w:val="004869F5"/>
    <w:rsid w:val="0048768D"/>
    <w:rsid w:val="0049036D"/>
    <w:rsid w:val="00490A2E"/>
    <w:rsid w:val="0049213E"/>
    <w:rsid w:val="00495ED9"/>
    <w:rsid w:val="004969EC"/>
    <w:rsid w:val="004973D2"/>
    <w:rsid w:val="004A02FA"/>
    <w:rsid w:val="004A06A5"/>
    <w:rsid w:val="004A2AFB"/>
    <w:rsid w:val="004A6531"/>
    <w:rsid w:val="004B0745"/>
    <w:rsid w:val="004B0AAF"/>
    <w:rsid w:val="004B1186"/>
    <w:rsid w:val="004B2614"/>
    <w:rsid w:val="004B4D08"/>
    <w:rsid w:val="004B5D2D"/>
    <w:rsid w:val="004B626E"/>
    <w:rsid w:val="004B6AB3"/>
    <w:rsid w:val="004B783C"/>
    <w:rsid w:val="004C32AB"/>
    <w:rsid w:val="004C4421"/>
    <w:rsid w:val="004C5591"/>
    <w:rsid w:val="004C6A12"/>
    <w:rsid w:val="004D596C"/>
    <w:rsid w:val="004D5BC8"/>
    <w:rsid w:val="004D5F2F"/>
    <w:rsid w:val="004D6BD5"/>
    <w:rsid w:val="004E060E"/>
    <w:rsid w:val="004E428D"/>
    <w:rsid w:val="004E4DE5"/>
    <w:rsid w:val="004F1236"/>
    <w:rsid w:val="004F2F40"/>
    <w:rsid w:val="004F3C9D"/>
    <w:rsid w:val="004F6543"/>
    <w:rsid w:val="005001F8"/>
    <w:rsid w:val="0050210D"/>
    <w:rsid w:val="005062E0"/>
    <w:rsid w:val="005103F2"/>
    <w:rsid w:val="00510A6F"/>
    <w:rsid w:val="0051363D"/>
    <w:rsid w:val="005266AE"/>
    <w:rsid w:val="005307EC"/>
    <w:rsid w:val="005361C9"/>
    <w:rsid w:val="00536F03"/>
    <w:rsid w:val="00537A43"/>
    <w:rsid w:val="00541317"/>
    <w:rsid w:val="00541BB6"/>
    <w:rsid w:val="00541CFD"/>
    <w:rsid w:val="00543EF5"/>
    <w:rsid w:val="005466EA"/>
    <w:rsid w:val="0055322B"/>
    <w:rsid w:val="00561E77"/>
    <w:rsid w:val="00562031"/>
    <w:rsid w:val="00562575"/>
    <w:rsid w:val="00563263"/>
    <w:rsid w:val="00563A4D"/>
    <w:rsid w:val="00565F89"/>
    <w:rsid w:val="0057067E"/>
    <w:rsid w:val="0057264A"/>
    <w:rsid w:val="005734A0"/>
    <w:rsid w:val="005741C2"/>
    <w:rsid w:val="005742FB"/>
    <w:rsid w:val="00574608"/>
    <w:rsid w:val="00576A93"/>
    <w:rsid w:val="00577872"/>
    <w:rsid w:val="005809F5"/>
    <w:rsid w:val="00582B8C"/>
    <w:rsid w:val="0058400D"/>
    <w:rsid w:val="005842D4"/>
    <w:rsid w:val="005853D8"/>
    <w:rsid w:val="00586700"/>
    <w:rsid w:val="005919F1"/>
    <w:rsid w:val="00591DF0"/>
    <w:rsid w:val="005929D5"/>
    <w:rsid w:val="00593C9E"/>
    <w:rsid w:val="00594ADB"/>
    <w:rsid w:val="00597BFF"/>
    <w:rsid w:val="005A64EF"/>
    <w:rsid w:val="005A6590"/>
    <w:rsid w:val="005B084A"/>
    <w:rsid w:val="005B17B8"/>
    <w:rsid w:val="005B1D5B"/>
    <w:rsid w:val="005B264B"/>
    <w:rsid w:val="005B3A17"/>
    <w:rsid w:val="005B5698"/>
    <w:rsid w:val="005B6E00"/>
    <w:rsid w:val="005C3FFF"/>
    <w:rsid w:val="005C576A"/>
    <w:rsid w:val="005C7E24"/>
    <w:rsid w:val="005D18E5"/>
    <w:rsid w:val="005D4BDA"/>
    <w:rsid w:val="005D50DC"/>
    <w:rsid w:val="005D53B9"/>
    <w:rsid w:val="005E1D31"/>
    <w:rsid w:val="005E1EA9"/>
    <w:rsid w:val="005E5296"/>
    <w:rsid w:val="005F005A"/>
    <w:rsid w:val="005F0081"/>
    <w:rsid w:val="005F0C8B"/>
    <w:rsid w:val="005F7506"/>
    <w:rsid w:val="00600028"/>
    <w:rsid w:val="00601372"/>
    <w:rsid w:val="00601CF3"/>
    <w:rsid w:val="00602D22"/>
    <w:rsid w:val="0060486E"/>
    <w:rsid w:val="00606D2F"/>
    <w:rsid w:val="006106DA"/>
    <w:rsid w:val="006128E0"/>
    <w:rsid w:val="0061292D"/>
    <w:rsid w:val="00612EAD"/>
    <w:rsid w:val="00614838"/>
    <w:rsid w:val="00614C3F"/>
    <w:rsid w:val="00615D15"/>
    <w:rsid w:val="00620D91"/>
    <w:rsid w:val="006235B3"/>
    <w:rsid w:val="00625A55"/>
    <w:rsid w:val="00630645"/>
    <w:rsid w:val="00632D2E"/>
    <w:rsid w:val="00635B4F"/>
    <w:rsid w:val="006365E0"/>
    <w:rsid w:val="006376B1"/>
    <w:rsid w:val="00637BED"/>
    <w:rsid w:val="00643AA1"/>
    <w:rsid w:val="00644F5E"/>
    <w:rsid w:val="00647C87"/>
    <w:rsid w:val="00652135"/>
    <w:rsid w:val="006554F1"/>
    <w:rsid w:val="0065691D"/>
    <w:rsid w:val="00657B95"/>
    <w:rsid w:val="006654D3"/>
    <w:rsid w:val="00665DAB"/>
    <w:rsid w:val="006701F8"/>
    <w:rsid w:val="006721E0"/>
    <w:rsid w:val="00674ED5"/>
    <w:rsid w:val="00675D45"/>
    <w:rsid w:val="00677DFC"/>
    <w:rsid w:val="00680D18"/>
    <w:rsid w:val="006831FE"/>
    <w:rsid w:val="006914A2"/>
    <w:rsid w:val="00692B8C"/>
    <w:rsid w:val="006941C2"/>
    <w:rsid w:val="006959DE"/>
    <w:rsid w:val="00696A97"/>
    <w:rsid w:val="00697496"/>
    <w:rsid w:val="006978F9"/>
    <w:rsid w:val="006A1546"/>
    <w:rsid w:val="006A1EE2"/>
    <w:rsid w:val="006A2073"/>
    <w:rsid w:val="006A3223"/>
    <w:rsid w:val="006A74A8"/>
    <w:rsid w:val="006B4CAF"/>
    <w:rsid w:val="006B5F06"/>
    <w:rsid w:val="006C16B9"/>
    <w:rsid w:val="006C47E3"/>
    <w:rsid w:val="006D1376"/>
    <w:rsid w:val="006D3DAE"/>
    <w:rsid w:val="006E2B66"/>
    <w:rsid w:val="006E42AA"/>
    <w:rsid w:val="006E5B1F"/>
    <w:rsid w:val="006E6192"/>
    <w:rsid w:val="006E755D"/>
    <w:rsid w:val="006E7BE4"/>
    <w:rsid w:val="006F0E1E"/>
    <w:rsid w:val="006F107E"/>
    <w:rsid w:val="006F151F"/>
    <w:rsid w:val="006F2372"/>
    <w:rsid w:val="00701DE7"/>
    <w:rsid w:val="0070264F"/>
    <w:rsid w:val="00702685"/>
    <w:rsid w:val="0070342D"/>
    <w:rsid w:val="00703583"/>
    <w:rsid w:val="00710863"/>
    <w:rsid w:val="00710C92"/>
    <w:rsid w:val="00715599"/>
    <w:rsid w:val="00717656"/>
    <w:rsid w:val="00721359"/>
    <w:rsid w:val="00727014"/>
    <w:rsid w:val="007276EF"/>
    <w:rsid w:val="00735494"/>
    <w:rsid w:val="007449B5"/>
    <w:rsid w:val="007467AB"/>
    <w:rsid w:val="007539D1"/>
    <w:rsid w:val="0075585A"/>
    <w:rsid w:val="00760E97"/>
    <w:rsid w:val="0076673F"/>
    <w:rsid w:val="007670D8"/>
    <w:rsid w:val="00770915"/>
    <w:rsid w:val="0077402D"/>
    <w:rsid w:val="0077555C"/>
    <w:rsid w:val="00781A12"/>
    <w:rsid w:val="00781FAE"/>
    <w:rsid w:val="007840E6"/>
    <w:rsid w:val="0078445F"/>
    <w:rsid w:val="00785DEF"/>
    <w:rsid w:val="007900DF"/>
    <w:rsid w:val="007904A8"/>
    <w:rsid w:val="00795F53"/>
    <w:rsid w:val="00796A0B"/>
    <w:rsid w:val="007A116A"/>
    <w:rsid w:val="007A6E67"/>
    <w:rsid w:val="007A754A"/>
    <w:rsid w:val="007A768E"/>
    <w:rsid w:val="007B04F1"/>
    <w:rsid w:val="007B371D"/>
    <w:rsid w:val="007C06A6"/>
    <w:rsid w:val="007C0851"/>
    <w:rsid w:val="007C0D19"/>
    <w:rsid w:val="007C3F3B"/>
    <w:rsid w:val="007C5EAD"/>
    <w:rsid w:val="007D2024"/>
    <w:rsid w:val="007D3283"/>
    <w:rsid w:val="007D3F82"/>
    <w:rsid w:val="007D4A65"/>
    <w:rsid w:val="007E3081"/>
    <w:rsid w:val="007E5251"/>
    <w:rsid w:val="007F149B"/>
    <w:rsid w:val="007F28EA"/>
    <w:rsid w:val="007F5C8A"/>
    <w:rsid w:val="007F6ABF"/>
    <w:rsid w:val="00800F17"/>
    <w:rsid w:val="00801451"/>
    <w:rsid w:val="00802F46"/>
    <w:rsid w:val="00803553"/>
    <w:rsid w:val="00803D5C"/>
    <w:rsid w:val="008073DE"/>
    <w:rsid w:val="00811238"/>
    <w:rsid w:val="00811A5B"/>
    <w:rsid w:val="00813977"/>
    <w:rsid w:val="00814428"/>
    <w:rsid w:val="008158E1"/>
    <w:rsid w:val="008162F6"/>
    <w:rsid w:val="0081716A"/>
    <w:rsid w:val="008229A9"/>
    <w:rsid w:val="00822D96"/>
    <w:rsid w:val="00823BC1"/>
    <w:rsid w:val="00824BFD"/>
    <w:rsid w:val="00832F4C"/>
    <w:rsid w:val="008332FA"/>
    <w:rsid w:val="008340F2"/>
    <w:rsid w:val="0083445B"/>
    <w:rsid w:val="0083674B"/>
    <w:rsid w:val="00837807"/>
    <w:rsid w:val="008433CD"/>
    <w:rsid w:val="0084392D"/>
    <w:rsid w:val="008472F1"/>
    <w:rsid w:val="00853946"/>
    <w:rsid w:val="0086087A"/>
    <w:rsid w:val="008609E9"/>
    <w:rsid w:val="00861900"/>
    <w:rsid w:val="00863A63"/>
    <w:rsid w:val="00865D5D"/>
    <w:rsid w:val="00873601"/>
    <w:rsid w:val="00873CCE"/>
    <w:rsid w:val="00875220"/>
    <w:rsid w:val="0087754F"/>
    <w:rsid w:val="00877A12"/>
    <w:rsid w:val="0088247E"/>
    <w:rsid w:val="00886003"/>
    <w:rsid w:val="00891F32"/>
    <w:rsid w:val="0089521B"/>
    <w:rsid w:val="00897F40"/>
    <w:rsid w:val="008B2722"/>
    <w:rsid w:val="008B2795"/>
    <w:rsid w:val="008B3482"/>
    <w:rsid w:val="008B446C"/>
    <w:rsid w:val="008B54A9"/>
    <w:rsid w:val="008B5C6B"/>
    <w:rsid w:val="008B5D0A"/>
    <w:rsid w:val="008C36DB"/>
    <w:rsid w:val="008C5591"/>
    <w:rsid w:val="008C65DB"/>
    <w:rsid w:val="008C6CA6"/>
    <w:rsid w:val="008C7164"/>
    <w:rsid w:val="008C7B16"/>
    <w:rsid w:val="008D0186"/>
    <w:rsid w:val="008D1906"/>
    <w:rsid w:val="008D1B0C"/>
    <w:rsid w:val="008D2DB0"/>
    <w:rsid w:val="008D3710"/>
    <w:rsid w:val="008D3A8B"/>
    <w:rsid w:val="008D6128"/>
    <w:rsid w:val="008E073C"/>
    <w:rsid w:val="008E14A1"/>
    <w:rsid w:val="008E5CFA"/>
    <w:rsid w:val="008F0904"/>
    <w:rsid w:val="009005F2"/>
    <w:rsid w:val="00901C76"/>
    <w:rsid w:val="009125F8"/>
    <w:rsid w:val="009126DE"/>
    <w:rsid w:val="0091399A"/>
    <w:rsid w:val="00913E02"/>
    <w:rsid w:val="009145F4"/>
    <w:rsid w:val="00915BF1"/>
    <w:rsid w:val="0092187D"/>
    <w:rsid w:val="0092337E"/>
    <w:rsid w:val="0092362F"/>
    <w:rsid w:val="0094103A"/>
    <w:rsid w:val="00946560"/>
    <w:rsid w:val="00946FDC"/>
    <w:rsid w:val="009543A5"/>
    <w:rsid w:val="00962485"/>
    <w:rsid w:val="0096380D"/>
    <w:rsid w:val="00965094"/>
    <w:rsid w:val="00966185"/>
    <w:rsid w:val="009716C5"/>
    <w:rsid w:val="00975E96"/>
    <w:rsid w:val="009806AB"/>
    <w:rsid w:val="0098284E"/>
    <w:rsid w:val="00982D59"/>
    <w:rsid w:val="0098373D"/>
    <w:rsid w:val="00984E3E"/>
    <w:rsid w:val="00987251"/>
    <w:rsid w:val="009900B9"/>
    <w:rsid w:val="00992349"/>
    <w:rsid w:val="00995507"/>
    <w:rsid w:val="009A13BD"/>
    <w:rsid w:val="009A2951"/>
    <w:rsid w:val="009A4118"/>
    <w:rsid w:val="009A4636"/>
    <w:rsid w:val="009B25E8"/>
    <w:rsid w:val="009C2392"/>
    <w:rsid w:val="009C36FF"/>
    <w:rsid w:val="009C5764"/>
    <w:rsid w:val="009D0316"/>
    <w:rsid w:val="009D1179"/>
    <w:rsid w:val="009D1DA2"/>
    <w:rsid w:val="009D6CEB"/>
    <w:rsid w:val="009D7675"/>
    <w:rsid w:val="009E7A23"/>
    <w:rsid w:val="009F01A1"/>
    <w:rsid w:val="009F384E"/>
    <w:rsid w:val="009F4022"/>
    <w:rsid w:val="009F4595"/>
    <w:rsid w:val="009F64BE"/>
    <w:rsid w:val="009F7DB4"/>
    <w:rsid w:val="00A00D80"/>
    <w:rsid w:val="00A01039"/>
    <w:rsid w:val="00A07C65"/>
    <w:rsid w:val="00A1633C"/>
    <w:rsid w:val="00A16862"/>
    <w:rsid w:val="00A17B40"/>
    <w:rsid w:val="00A220A6"/>
    <w:rsid w:val="00A33179"/>
    <w:rsid w:val="00A338DB"/>
    <w:rsid w:val="00A37145"/>
    <w:rsid w:val="00A46A0B"/>
    <w:rsid w:val="00A47C53"/>
    <w:rsid w:val="00A50653"/>
    <w:rsid w:val="00A52B67"/>
    <w:rsid w:val="00A5406D"/>
    <w:rsid w:val="00A572C1"/>
    <w:rsid w:val="00A573BE"/>
    <w:rsid w:val="00A622BA"/>
    <w:rsid w:val="00A62D96"/>
    <w:rsid w:val="00A63BBE"/>
    <w:rsid w:val="00A643DB"/>
    <w:rsid w:val="00A64615"/>
    <w:rsid w:val="00A65032"/>
    <w:rsid w:val="00A726A7"/>
    <w:rsid w:val="00A75F8B"/>
    <w:rsid w:val="00A7770B"/>
    <w:rsid w:val="00A8000A"/>
    <w:rsid w:val="00A80759"/>
    <w:rsid w:val="00A80A9D"/>
    <w:rsid w:val="00A81C7A"/>
    <w:rsid w:val="00A820BD"/>
    <w:rsid w:val="00A82D5A"/>
    <w:rsid w:val="00A83CAF"/>
    <w:rsid w:val="00A87C6B"/>
    <w:rsid w:val="00A91D3E"/>
    <w:rsid w:val="00A92630"/>
    <w:rsid w:val="00A95468"/>
    <w:rsid w:val="00A954CA"/>
    <w:rsid w:val="00A956D2"/>
    <w:rsid w:val="00A97483"/>
    <w:rsid w:val="00AA039A"/>
    <w:rsid w:val="00AA36EB"/>
    <w:rsid w:val="00AA466D"/>
    <w:rsid w:val="00AA5EBF"/>
    <w:rsid w:val="00AA6959"/>
    <w:rsid w:val="00AA78FF"/>
    <w:rsid w:val="00AB1030"/>
    <w:rsid w:val="00AB187F"/>
    <w:rsid w:val="00AB6DB3"/>
    <w:rsid w:val="00AC41A4"/>
    <w:rsid w:val="00AC4CEC"/>
    <w:rsid w:val="00AD0A2C"/>
    <w:rsid w:val="00AD22D5"/>
    <w:rsid w:val="00AD34F2"/>
    <w:rsid w:val="00AD3A43"/>
    <w:rsid w:val="00AD5BE7"/>
    <w:rsid w:val="00AE13BD"/>
    <w:rsid w:val="00AE28A9"/>
    <w:rsid w:val="00AE4A0D"/>
    <w:rsid w:val="00AE6534"/>
    <w:rsid w:val="00AF0408"/>
    <w:rsid w:val="00AF12E4"/>
    <w:rsid w:val="00AF599D"/>
    <w:rsid w:val="00B02975"/>
    <w:rsid w:val="00B03C59"/>
    <w:rsid w:val="00B04BAC"/>
    <w:rsid w:val="00B055D5"/>
    <w:rsid w:val="00B07A90"/>
    <w:rsid w:val="00B13A38"/>
    <w:rsid w:val="00B161D9"/>
    <w:rsid w:val="00B21DE1"/>
    <w:rsid w:val="00B2249A"/>
    <w:rsid w:val="00B25859"/>
    <w:rsid w:val="00B2660A"/>
    <w:rsid w:val="00B338AD"/>
    <w:rsid w:val="00B3546F"/>
    <w:rsid w:val="00B40797"/>
    <w:rsid w:val="00B421D2"/>
    <w:rsid w:val="00B42CEB"/>
    <w:rsid w:val="00B438B8"/>
    <w:rsid w:val="00B439E9"/>
    <w:rsid w:val="00B4418D"/>
    <w:rsid w:val="00B47C33"/>
    <w:rsid w:val="00B47E30"/>
    <w:rsid w:val="00B577E6"/>
    <w:rsid w:val="00B62D09"/>
    <w:rsid w:val="00B645E6"/>
    <w:rsid w:val="00B64ED6"/>
    <w:rsid w:val="00B6551D"/>
    <w:rsid w:val="00B8209B"/>
    <w:rsid w:val="00B84E90"/>
    <w:rsid w:val="00B927F3"/>
    <w:rsid w:val="00B93751"/>
    <w:rsid w:val="00B975F8"/>
    <w:rsid w:val="00BA09F1"/>
    <w:rsid w:val="00BA0D78"/>
    <w:rsid w:val="00BA18BA"/>
    <w:rsid w:val="00BA1A3A"/>
    <w:rsid w:val="00BA4348"/>
    <w:rsid w:val="00BA5E04"/>
    <w:rsid w:val="00BA7061"/>
    <w:rsid w:val="00BB0FE7"/>
    <w:rsid w:val="00BB13B0"/>
    <w:rsid w:val="00BB2C09"/>
    <w:rsid w:val="00BB30D6"/>
    <w:rsid w:val="00BB4AE4"/>
    <w:rsid w:val="00BB7E54"/>
    <w:rsid w:val="00BC394C"/>
    <w:rsid w:val="00BC48E1"/>
    <w:rsid w:val="00BC4F51"/>
    <w:rsid w:val="00BD58E1"/>
    <w:rsid w:val="00BD5967"/>
    <w:rsid w:val="00BD6141"/>
    <w:rsid w:val="00BD664D"/>
    <w:rsid w:val="00BE3030"/>
    <w:rsid w:val="00BE3DC6"/>
    <w:rsid w:val="00BE7059"/>
    <w:rsid w:val="00BF28D5"/>
    <w:rsid w:val="00BF2BBA"/>
    <w:rsid w:val="00BF54C2"/>
    <w:rsid w:val="00BF717E"/>
    <w:rsid w:val="00BF7FBB"/>
    <w:rsid w:val="00C0552B"/>
    <w:rsid w:val="00C05559"/>
    <w:rsid w:val="00C058B0"/>
    <w:rsid w:val="00C06952"/>
    <w:rsid w:val="00C120F2"/>
    <w:rsid w:val="00C1362E"/>
    <w:rsid w:val="00C138A2"/>
    <w:rsid w:val="00C1695B"/>
    <w:rsid w:val="00C17473"/>
    <w:rsid w:val="00C23AD4"/>
    <w:rsid w:val="00C23D46"/>
    <w:rsid w:val="00C32EB2"/>
    <w:rsid w:val="00C45E12"/>
    <w:rsid w:val="00C5532E"/>
    <w:rsid w:val="00C60F84"/>
    <w:rsid w:val="00C71103"/>
    <w:rsid w:val="00C73ABF"/>
    <w:rsid w:val="00C80FB8"/>
    <w:rsid w:val="00C82485"/>
    <w:rsid w:val="00C8306C"/>
    <w:rsid w:val="00C85919"/>
    <w:rsid w:val="00C87ECF"/>
    <w:rsid w:val="00C92138"/>
    <w:rsid w:val="00C926DD"/>
    <w:rsid w:val="00C92C24"/>
    <w:rsid w:val="00C9724C"/>
    <w:rsid w:val="00CA343C"/>
    <w:rsid w:val="00CB66BA"/>
    <w:rsid w:val="00CC0E50"/>
    <w:rsid w:val="00CC12B6"/>
    <w:rsid w:val="00CC2779"/>
    <w:rsid w:val="00CC38E5"/>
    <w:rsid w:val="00CC42A0"/>
    <w:rsid w:val="00CC4D62"/>
    <w:rsid w:val="00CC6CB5"/>
    <w:rsid w:val="00CC6EB2"/>
    <w:rsid w:val="00CC739D"/>
    <w:rsid w:val="00CD1066"/>
    <w:rsid w:val="00CD2BD5"/>
    <w:rsid w:val="00CD2BEE"/>
    <w:rsid w:val="00CD79E5"/>
    <w:rsid w:val="00CE0AA8"/>
    <w:rsid w:val="00CE22AC"/>
    <w:rsid w:val="00CF1D4A"/>
    <w:rsid w:val="00CF3D53"/>
    <w:rsid w:val="00CF780C"/>
    <w:rsid w:val="00D02941"/>
    <w:rsid w:val="00D02A3D"/>
    <w:rsid w:val="00D04D61"/>
    <w:rsid w:val="00D05D09"/>
    <w:rsid w:val="00D15A07"/>
    <w:rsid w:val="00D169A0"/>
    <w:rsid w:val="00D2559C"/>
    <w:rsid w:val="00D27D6D"/>
    <w:rsid w:val="00D30777"/>
    <w:rsid w:val="00D31AD3"/>
    <w:rsid w:val="00D31E50"/>
    <w:rsid w:val="00D32D50"/>
    <w:rsid w:val="00D37933"/>
    <w:rsid w:val="00D40F38"/>
    <w:rsid w:val="00D42821"/>
    <w:rsid w:val="00D4288D"/>
    <w:rsid w:val="00D44DDA"/>
    <w:rsid w:val="00D45833"/>
    <w:rsid w:val="00D47865"/>
    <w:rsid w:val="00D50E14"/>
    <w:rsid w:val="00D52174"/>
    <w:rsid w:val="00D5280E"/>
    <w:rsid w:val="00D54605"/>
    <w:rsid w:val="00D601D9"/>
    <w:rsid w:val="00D63087"/>
    <w:rsid w:val="00D71041"/>
    <w:rsid w:val="00D833B9"/>
    <w:rsid w:val="00D84052"/>
    <w:rsid w:val="00D85B3D"/>
    <w:rsid w:val="00D90743"/>
    <w:rsid w:val="00D90802"/>
    <w:rsid w:val="00D97E25"/>
    <w:rsid w:val="00DA0484"/>
    <w:rsid w:val="00DA0714"/>
    <w:rsid w:val="00DA15DE"/>
    <w:rsid w:val="00DA19E8"/>
    <w:rsid w:val="00DA27DD"/>
    <w:rsid w:val="00DA4553"/>
    <w:rsid w:val="00DB3EE0"/>
    <w:rsid w:val="00DC33F0"/>
    <w:rsid w:val="00DC7D44"/>
    <w:rsid w:val="00DD0C67"/>
    <w:rsid w:val="00DD21F2"/>
    <w:rsid w:val="00DD283E"/>
    <w:rsid w:val="00DD3F2A"/>
    <w:rsid w:val="00DD45A1"/>
    <w:rsid w:val="00DE0FBE"/>
    <w:rsid w:val="00DE4342"/>
    <w:rsid w:val="00DE63CE"/>
    <w:rsid w:val="00DE7AC5"/>
    <w:rsid w:val="00DF1279"/>
    <w:rsid w:val="00DF18CB"/>
    <w:rsid w:val="00DF200B"/>
    <w:rsid w:val="00DF4016"/>
    <w:rsid w:val="00DF4A02"/>
    <w:rsid w:val="00DF7DBD"/>
    <w:rsid w:val="00E00252"/>
    <w:rsid w:val="00E01594"/>
    <w:rsid w:val="00E05EB6"/>
    <w:rsid w:val="00E072BF"/>
    <w:rsid w:val="00E074CE"/>
    <w:rsid w:val="00E100F9"/>
    <w:rsid w:val="00E1080A"/>
    <w:rsid w:val="00E11948"/>
    <w:rsid w:val="00E12909"/>
    <w:rsid w:val="00E2082C"/>
    <w:rsid w:val="00E27AA4"/>
    <w:rsid w:val="00E3267D"/>
    <w:rsid w:val="00E3429A"/>
    <w:rsid w:val="00E358BE"/>
    <w:rsid w:val="00E427B9"/>
    <w:rsid w:val="00E44B7C"/>
    <w:rsid w:val="00E45894"/>
    <w:rsid w:val="00E51010"/>
    <w:rsid w:val="00E55413"/>
    <w:rsid w:val="00E55C75"/>
    <w:rsid w:val="00E55F5A"/>
    <w:rsid w:val="00E60A95"/>
    <w:rsid w:val="00E61B44"/>
    <w:rsid w:val="00E642FA"/>
    <w:rsid w:val="00E64839"/>
    <w:rsid w:val="00E721AC"/>
    <w:rsid w:val="00E72CEA"/>
    <w:rsid w:val="00E735C7"/>
    <w:rsid w:val="00E74EE1"/>
    <w:rsid w:val="00E760A7"/>
    <w:rsid w:val="00E82771"/>
    <w:rsid w:val="00E92FA4"/>
    <w:rsid w:val="00E94384"/>
    <w:rsid w:val="00E9536B"/>
    <w:rsid w:val="00E95D03"/>
    <w:rsid w:val="00E97D14"/>
    <w:rsid w:val="00EA4CD9"/>
    <w:rsid w:val="00EA6076"/>
    <w:rsid w:val="00EB0969"/>
    <w:rsid w:val="00EB25A7"/>
    <w:rsid w:val="00EB2A18"/>
    <w:rsid w:val="00EB3245"/>
    <w:rsid w:val="00EB4242"/>
    <w:rsid w:val="00EC44B9"/>
    <w:rsid w:val="00EC5806"/>
    <w:rsid w:val="00EC749D"/>
    <w:rsid w:val="00ED648E"/>
    <w:rsid w:val="00ED670D"/>
    <w:rsid w:val="00ED6D7C"/>
    <w:rsid w:val="00ED7DDC"/>
    <w:rsid w:val="00EE0841"/>
    <w:rsid w:val="00EE5428"/>
    <w:rsid w:val="00EE55BC"/>
    <w:rsid w:val="00EE663D"/>
    <w:rsid w:val="00EF2C54"/>
    <w:rsid w:val="00EF48FC"/>
    <w:rsid w:val="00EF72F4"/>
    <w:rsid w:val="00EF7AEA"/>
    <w:rsid w:val="00F0168C"/>
    <w:rsid w:val="00F044E7"/>
    <w:rsid w:val="00F04A99"/>
    <w:rsid w:val="00F07064"/>
    <w:rsid w:val="00F07625"/>
    <w:rsid w:val="00F10319"/>
    <w:rsid w:val="00F1048F"/>
    <w:rsid w:val="00F1150E"/>
    <w:rsid w:val="00F169EE"/>
    <w:rsid w:val="00F16A95"/>
    <w:rsid w:val="00F205BE"/>
    <w:rsid w:val="00F313C1"/>
    <w:rsid w:val="00F31486"/>
    <w:rsid w:val="00F319C0"/>
    <w:rsid w:val="00F41879"/>
    <w:rsid w:val="00F42870"/>
    <w:rsid w:val="00F43333"/>
    <w:rsid w:val="00F44E46"/>
    <w:rsid w:val="00F467BE"/>
    <w:rsid w:val="00F46801"/>
    <w:rsid w:val="00F5249D"/>
    <w:rsid w:val="00F54162"/>
    <w:rsid w:val="00F5651E"/>
    <w:rsid w:val="00F567F0"/>
    <w:rsid w:val="00F624E2"/>
    <w:rsid w:val="00F64513"/>
    <w:rsid w:val="00F66D18"/>
    <w:rsid w:val="00F711EF"/>
    <w:rsid w:val="00F72B6C"/>
    <w:rsid w:val="00F7469C"/>
    <w:rsid w:val="00F751B4"/>
    <w:rsid w:val="00F75600"/>
    <w:rsid w:val="00F7644D"/>
    <w:rsid w:val="00F76D96"/>
    <w:rsid w:val="00F824E8"/>
    <w:rsid w:val="00F82CCB"/>
    <w:rsid w:val="00F851F1"/>
    <w:rsid w:val="00F8600D"/>
    <w:rsid w:val="00F86FD4"/>
    <w:rsid w:val="00F90992"/>
    <w:rsid w:val="00F91442"/>
    <w:rsid w:val="00F91631"/>
    <w:rsid w:val="00F92706"/>
    <w:rsid w:val="00F93A55"/>
    <w:rsid w:val="00F97142"/>
    <w:rsid w:val="00FA2144"/>
    <w:rsid w:val="00FA2415"/>
    <w:rsid w:val="00FA4588"/>
    <w:rsid w:val="00FA4D72"/>
    <w:rsid w:val="00FA60B9"/>
    <w:rsid w:val="00FA6A9F"/>
    <w:rsid w:val="00FB0866"/>
    <w:rsid w:val="00FB5A94"/>
    <w:rsid w:val="00FB63F8"/>
    <w:rsid w:val="00FC5C18"/>
    <w:rsid w:val="00FD11FC"/>
    <w:rsid w:val="00FD3794"/>
    <w:rsid w:val="00FD5A3B"/>
    <w:rsid w:val="00FD66DD"/>
    <w:rsid w:val="00FD6E05"/>
    <w:rsid w:val="00FE33A2"/>
    <w:rsid w:val="00FE3C2C"/>
    <w:rsid w:val="00FF04AE"/>
    <w:rsid w:val="00FF1B9C"/>
    <w:rsid w:val="00FF4588"/>
    <w:rsid w:val="00FF7AD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FF8BF"/>
  <w15:chartTrackingRefBased/>
  <w15:docId w15:val="{C656FC65-191B-400E-A369-3CBD26CF28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C576A"/>
    <w:pPr>
      <w:spacing w:after="0" w:line="360" w:lineRule="auto"/>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5B6E00"/>
    <w:pPr>
      <w:keepNext/>
      <w:keepLines/>
      <w:numPr>
        <w:numId w:val="1"/>
      </w:numPr>
      <w:spacing w:before="240" w:after="480"/>
      <w:jc w:val="left"/>
      <w:outlineLvl w:val="0"/>
    </w:pPr>
    <w:rPr>
      <w:rFonts w:eastAsiaTheme="majorEastAsia" w:cstheme="majorBidi"/>
      <w:b/>
      <w:color w:val="000000" w:themeColor="text1"/>
      <w:szCs w:val="40"/>
    </w:rPr>
  </w:style>
  <w:style w:type="paragraph" w:styleId="berschrift2">
    <w:name w:val="heading 2"/>
    <w:basedOn w:val="Standard"/>
    <w:next w:val="Standard"/>
    <w:link w:val="berschrift2Zchn"/>
    <w:uiPriority w:val="9"/>
    <w:unhideWhenUsed/>
    <w:qFormat/>
    <w:rsid w:val="00BB4AE4"/>
    <w:pPr>
      <w:keepNext/>
      <w:keepLines/>
      <w:numPr>
        <w:ilvl w:val="1"/>
        <w:numId w:val="1"/>
      </w:numPr>
      <w:spacing w:before="240" w:after="240"/>
      <w:jc w:val="left"/>
      <w:outlineLvl w:val="1"/>
    </w:pPr>
    <w:rPr>
      <w:rFonts w:eastAsiaTheme="majorEastAsia" w:cstheme="majorBidi"/>
      <w:i/>
      <w:color w:val="000000" w:themeColor="text1"/>
      <w:szCs w:val="32"/>
    </w:rPr>
  </w:style>
  <w:style w:type="paragraph" w:styleId="berschrift3">
    <w:name w:val="heading 3"/>
    <w:basedOn w:val="Standard"/>
    <w:next w:val="Standard"/>
    <w:link w:val="berschrift3Zchn"/>
    <w:uiPriority w:val="9"/>
    <w:unhideWhenUsed/>
    <w:qFormat/>
    <w:rsid w:val="009C36FF"/>
    <w:pPr>
      <w:keepNext/>
      <w:keepLines/>
      <w:numPr>
        <w:ilvl w:val="2"/>
        <w:numId w:val="1"/>
      </w:numPr>
      <w:spacing w:before="240"/>
      <w:jc w:val="left"/>
      <w:outlineLvl w:val="2"/>
    </w:pPr>
    <w:rPr>
      <w:rFonts w:eastAsiaTheme="majorEastAsia" w:cstheme="majorBidi"/>
      <w:i/>
      <w:color w:val="000000" w:themeColor="text1"/>
      <w:szCs w:val="28"/>
    </w:rPr>
  </w:style>
  <w:style w:type="paragraph" w:styleId="berschrift4">
    <w:name w:val="heading 4"/>
    <w:basedOn w:val="Standard"/>
    <w:next w:val="Standard"/>
    <w:link w:val="berschrift4Zchn"/>
    <w:uiPriority w:val="9"/>
    <w:semiHidden/>
    <w:unhideWhenUsed/>
    <w:qFormat/>
    <w:rsid w:val="006959DE"/>
    <w:pPr>
      <w:keepNext/>
      <w:keepLines/>
      <w:numPr>
        <w:ilvl w:val="3"/>
        <w:numId w:val="1"/>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6959DE"/>
    <w:pPr>
      <w:keepNext/>
      <w:keepLines/>
      <w:numPr>
        <w:ilvl w:val="4"/>
        <w:numId w:val="1"/>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6959DE"/>
    <w:pPr>
      <w:keepNext/>
      <w:keepLines/>
      <w:numPr>
        <w:ilvl w:val="5"/>
        <w:numId w:val="1"/>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6959DE"/>
    <w:pPr>
      <w:keepNext/>
      <w:keepLines/>
      <w:numPr>
        <w:ilvl w:val="6"/>
        <w:numId w:val="1"/>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6959DE"/>
    <w:pPr>
      <w:keepNext/>
      <w:keepLines/>
      <w:numPr>
        <w:ilvl w:val="7"/>
        <w:numId w:val="1"/>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6959DE"/>
    <w:pPr>
      <w:keepNext/>
      <w:keepLines/>
      <w:numPr>
        <w:ilvl w:val="8"/>
        <w:numId w:val="1"/>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B6E00"/>
    <w:rPr>
      <w:rFonts w:ascii="Times New Roman" w:eastAsiaTheme="majorEastAsia" w:hAnsi="Times New Roman" w:cstheme="majorBidi"/>
      <w:b/>
      <w:color w:val="000000" w:themeColor="text1"/>
      <w:sz w:val="20"/>
      <w:szCs w:val="40"/>
    </w:rPr>
  </w:style>
  <w:style w:type="character" w:customStyle="1" w:styleId="berschrift2Zchn">
    <w:name w:val="Überschrift 2 Zchn"/>
    <w:basedOn w:val="Absatz-Standardschriftart"/>
    <w:link w:val="berschrift2"/>
    <w:uiPriority w:val="9"/>
    <w:rsid w:val="00BB4AE4"/>
    <w:rPr>
      <w:rFonts w:ascii="Times New Roman" w:eastAsiaTheme="majorEastAsia" w:hAnsi="Times New Roman" w:cstheme="majorBidi"/>
      <w:i/>
      <w:color w:val="000000" w:themeColor="text1"/>
      <w:sz w:val="20"/>
      <w:szCs w:val="32"/>
      <w:lang w:val="en-GB"/>
    </w:rPr>
  </w:style>
  <w:style w:type="character" w:customStyle="1" w:styleId="berschrift3Zchn">
    <w:name w:val="Überschrift 3 Zchn"/>
    <w:basedOn w:val="Absatz-Standardschriftart"/>
    <w:link w:val="berschrift3"/>
    <w:uiPriority w:val="9"/>
    <w:rsid w:val="009C36FF"/>
    <w:rPr>
      <w:rFonts w:ascii="Times New Roman" w:eastAsiaTheme="majorEastAsia" w:hAnsi="Times New Roman" w:cstheme="majorBidi"/>
      <w:i/>
      <w:color w:val="000000" w:themeColor="text1"/>
      <w:sz w:val="20"/>
      <w:szCs w:val="28"/>
      <w:lang w:val="en-GB"/>
    </w:rPr>
  </w:style>
  <w:style w:type="character" w:customStyle="1" w:styleId="berschrift4Zchn">
    <w:name w:val="Überschrift 4 Zchn"/>
    <w:basedOn w:val="Absatz-Standardschriftart"/>
    <w:link w:val="berschrift4"/>
    <w:uiPriority w:val="9"/>
    <w:semiHidden/>
    <w:rsid w:val="006959DE"/>
    <w:rPr>
      <w:rFonts w:eastAsiaTheme="majorEastAsia" w:cstheme="majorBidi"/>
      <w:i/>
      <w:iCs/>
      <w:color w:val="0F4761" w:themeColor="accent1" w:themeShade="BF"/>
      <w:lang w:val="en-GB"/>
    </w:rPr>
  </w:style>
  <w:style w:type="character" w:customStyle="1" w:styleId="berschrift5Zchn">
    <w:name w:val="Überschrift 5 Zchn"/>
    <w:basedOn w:val="Absatz-Standardschriftart"/>
    <w:link w:val="berschrift5"/>
    <w:uiPriority w:val="9"/>
    <w:semiHidden/>
    <w:rsid w:val="006959DE"/>
    <w:rPr>
      <w:rFonts w:eastAsiaTheme="majorEastAsia" w:cstheme="majorBidi"/>
      <w:color w:val="0F4761" w:themeColor="accent1" w:themeShade="BF"/>
      <w:lang w:val="en-GB"/>
    </w:rPr>
  </w:style>
  <w:style w:type="character" w:customStyle="1" w:styleId="berschrift6Zchn">
    <w:name w:val="Überschrift 6 Zchn"/>
    <w:basedOn w:val="Absatz-Standardschriftart"/>
    <w:link w:val="berschrift6"/>
    <w:uiPriority w:val="9"/>
    <w:semiHidden/>
    <w:rsid w:val="006959DE"/>
    <w:rPr>
      <w:rFonts w:eastAsiaTheme="majorEastAsia" w:cstheme="majorBidi"/>
      <w:i/>
      <w:iCs/>
      <w:color w:val="595959" w:themeColor="text1" w:themeTint="A6"/>
      <w:lang w:val="en-GB"/>
    </w:rPr>
  </w:style>
  <w:style w:type="character" w:customStyle="1" w:styleId="berschrift7Zchn">
    <w:name w:val="Überschrift 7 Zchn"/>
    <w:basedOn w:val="Absatz-Standardschriftart"/>
    <w:link w:val="berschrift7"/>
    <w:uiPriority w:val="9"/>
    <w:semiHidden/>
    <w:rsid w:val="006959DE"/>
    <w:rPr>
      <w:rFonts w:eastAsiaTheme="majorEastAsia" w:cstheme="majorBidi"/>
      <w:color w:val="595959" w:themeColor="text1" w:themeTint="A6"/>
      <w:lang w:val="en-GB"/>
    </w:rPr>
  </w:style>
  <w:style w:type="character" w:customStyle="1" w:styleId="berschrift8Zchn">
    <w:name w:val="Überschrift 8 Zchn"/>
    <w:basedOn w:val="Absatz-Standardschriftart"/>
    <w:link w:val="berschrift8"/>
    <w:uiPriority w:val="9"/>
    <w:semiHidden/>
    <w:rsid w:val="006959DE"/>
    <w:rPr>
      <w:rFonts w:eastAsiaTheme="majorEastAsia" w:cstheme="majorBidi"/>
      <w:i/>
      <w:iCs/>
      <w:color w:val="272727" w:themeColor="text1" w:themeTint="D8"/>
      <w:lang w:val="en-GB"/>
    </w:rPr>
  </w:style>
  <w:style w:type="character" w:customStyle="1" w:styleId="berschrift9Zchn">
    <w:name w:val="Überschrift 9 Zchn"/>
    <w:basedOn w:val="Absatz-Standardschriftart"/>
    <w:link w:val="berschrift9"/>
    <w:uiPriority w:val="9"/>
    <w:semiHidden/>
    <w:rsid w:val="006959DE"/>
    <w:rPr>
      <w:rFonts w:eastAsiaTheme="majorEastAsia" w:cstheme="majorBidi"/>
      <w:color w:val="272727" w:themeColor="text1" w:themeTint="D8"/>
      <w:lang w:val="en-GB"/>
    </w:rPr>
  </w:style>
  <w:style w:type="paragraph" w:styleId="Titel">
    <w:name w:val="Title"/>
    <w:basedOn w:val="Standard"/>
    <w:next w:val="Standard"/>
    <w:link w:val="TitelZchn"/>
    <w:uiPriority w:val="10"/>
    <w:qFormat/>
    <w:rsid w:val="006959D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959DE"/>
    <w:rPr>
      <w:rFonts w:asciiTheme="majorHAnsi" w:eastAsiaTheme="majorEastAsia" w:hAnsiTheme="majorHAnsi" w:cstheme="majorBidi"/>
      <w:spacing w:val="-10"/>
      <w:kern w:val="28"/>
      <w:sz w:val="56"/>
      <w:szCs w:val="56"/>
      <w:lang w:val="en-GB"/>
    </w:rPr>
  </w:style>
  <w:style w:type="paragraph" w:styleId="Untertitel">
    <w:name w:val="Subtitle"/>
    <w:basedOn w:val="Standard"/>
    <w:next w:val="Standard"/>
    <w:link w:val="UntertitelZchn"/>
    <w:uiPriority w:val="11"/>
    <w:qFormat/>
    <w:rsid w:val="006959DE"/>
    <w:pPr>
      <w:numPr>
        <w:ilvl w:val="1"/>
      </w:numPr>
      <w:ind w:firstLine="284"/>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6959DE"/>
    <w:rPr>
      <w:rFonts w:eastAsiaTheme="majorEastAsia" w:cstheme="majorBidi"/>
      <w:color w:val="595959" w:themeColor="text1" w:themeTint="A6"/>
      <w:spacing w:val="15"/>
      <w:sz w:val="28"/>
      <w:szCs w:val="28"/>
      <w:lang w:val="en-GB"/>
    </w:rPr>
  </w:style>
  <w:style w:type="paragraph" w:styleId="Zitat">
    <w:name w:val="Quote"/>
    <w:basedOn w:val="Standard"/>
    <w:next w:val="Standard"/>
    <w:link w:val="ZitatZchn"/>
    <w:uiPriority w:val="29"/>
    <w:qFormat/>
    <w:rsid w:val="006959DE"/>
    <w:pPr>
      <w:spacing w:before="160"/>
      <w:jc w:val="center"/>
    </w:pPr>
    <w:rPr>
      <w:i/>
      <w:iCs/>
      <w:color w:val="404040" w:themeColor="text1" w:themeTint="BF"/>
    </w:rPr>
  </w:style>
  <w:style w:type="character" w:customStyle="1" w:styleId="ZitatZchn">
    <w:name w:val="Zitat Zchn"/>
    <w:basedOn w:val="Absatz-Standardschriftart"/>
    <w:link w:val="Zitat"/>
    <w:uiPriority w:val="29"/>
    <w:rsid w:val="006959DE"/>
    <w:rPr>
      <w:i/>
      <w:iCs/>
      <w:color w:val="404040" w:themeColor="text1" w:themeTint="BF"/>
      <w:lang w:val="en-GB"/>
    </w:rPr>
  </w:style>
  <w:style w:type="paragraph" w:styleId="Listenabsatz">
    <w:name w:val="List Paragraph"/>
    <w:basedOn w:val="Standard"/>
    <w:uiPriority w:val="34"/>
    <w:qFormat/>
    <w:rsid w:val="006959DE"/>
    <w:pPr>
      <w:ind w:left="720"/>
      <w:contextualSpacing/>
    </w:pPr>
  </w:style>
  <w:style w:type="character" w:styleId="IntensiveHervorhebung">
    <w:name w:val="Intense Emphasis"/>
    <w:basedOn w:val="Absatz-Standardschriftart"/>
    <w:uiPriority w:val="21"/>
    <w:qFormat/>
    <w:rsid w:val="006959DE"/>
    <w:rPr>
      <w:i/>
      <w:iCs/>
      <w:color w:val="0F4761" w:themeColor="accent1" w:themeShade="BF"/>
    </w:rPr>
  </w:style>
  <w:style w:type="paragraph" w:styleId="IntensivesZitat">
    <w:name w:val="Intense Quote"/>
    <w:basedOn w:val="Standard"/>
    <w:next w:val="Standard"/>
    <w:link w:val="IntensivesZitatZchn"/>
    <w:uiPriority w:val="30"/>
    <w:qFormat/>
    <w:rsid w:val="006959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6959DE"/>
    <w:rPr>
      <w:i/>
      <w:iCs/>
      <w:color w:val="0F4761" w:themeColor="accent1" w:themeShade="BF"/>
      <w:lang w:val="en-GB"/>
    </w:rPr>
  </w:style>
  <w:style w:type="character" w:styleId="IntensiverVerweis">
    <w:name w:val="Intense Reference"/>
    <w:basedOn w:val="Absatz-Standardschriftart"/>
    <w:uiPriority w:val="32"/>
    <w:qFormat/>
    <w:rsid w:val="006959DE"/>
    <w:rPr>
      <w:b/>
      <w:bCs/>
      <w:smallCaps/>
      <w:color w:val="0F4761" w:themeColor="accent1" w:themeShade="BF"/>
      <w:spacing w:val="5"/>
    </w:rPr>
  </w:style>
  <w:style w:type="paragraph" w:customStyle="1" w:styleId="Els-Title">
    <w:name w:val="Els-Title"/>
    <w:next w:val="Els-Author"/>
    <w:rsid w:val="00135202"/>
    <w:pPr>
      <w:suppressAutoHyphens/>
      <w:spacing w:before="1140" w:after="240" w:line="400" w:lineRule="exact"/>
      <w:jc w:val="center"/>
    </w:pPr>
    <w:rPr>
      <w:rFonts w:ascii="Times New Roman" w:eastAsia="Times New Roman" w:hAnsi="Times New Roman" w:cs="Times New Roman"/>
      <w:kern w:val="0"/>
      <w:sz w:val="34"/>
      <w:szCs w:val="20"/>
      <w:lang w:val="en-US" w:eastAsia="de-DE"/>
      <w14:ligatures w14:val="none"/>
    </w:rPr>
  </w:style>
  <w:style w:type="paragraph" w:customStyle="1" w:styleId="Els-Author">
    <w:name w:val="Els-Author"/>
    <w:next w:val="Els-Affiliation"/>
    <w:rsid w:val="00135202"/>
    <w:pPr>
      <w:keepNext/>
      <w:suppressAutoHyphens/>
      <w:spacing w:line="300" w:lineRule="exact"/>
      <w:jc w:val="center"/>
    </w:pPr>
    <w:rPr>
      <w:rFonts w:ascii="Times New Roman" w:eastAsia="Times New Roman" w:hAnsi="Times New Roman" w:cs="Times New Roman"/>
      <w:noProof/>
      <w:kern w:val="0"/>
      <w:sz w:val="26"/>
      <w:szCs w:val="20"/>
      <w:lang w:val="de-DE" w:eastAsia="de-DE"/>
      <w14:ligatures w14:val="none"/>
    </w:rPr>
  </w:style>
  <w:style w:type="paragraph" w:customStyle="1" w:styleId="Els-Affiliation">
    <w:name w:val="Els-Affiliation"/>
    <w:next w:val="Els-history"/>
    <w:rsid w:val="00135202"/>
    <w:pPr>
      <w:suppressAutoHyphens/>
      <w:spacing w:after="120" w:line="200" w:lineRule="exact"/>
      <w:jc w:val="center"/>
    </w:pPr>
    <w:rPr>
      <w:rFonts w:ascii="Times New Roman" w:eastAsia="Times New Roman" w:hAnsi="Times New Roman" w:cs="Times New Roman"/>
      <w:i/>
      <w:noProof/>
      <w:kern w:val="0"/>
      <w:sz w:val="16"/>
      <w:szCs w:val="20"/>
      <w:lang w:val="de-DE" w:eastAsia="de-DE"/>
      <w14:ligatures w14:val="none"/>
    </w:rPr>
  </w:style>
  <w:style w:type="paragraph" w:customStyle="1" w:styleId="Els-history">
    <w:name w:val="Els-history"/>
    <w:next w:val="Standard"/>
    <w:rsid w:val="00135202"/>
    <w:pPr>
      <w:spacing w:after="400" w:line="200" w:lineRule="exact"/>
      <w:jc w:val="center"/>
    </w:pPr>
    <w:rPr>
      <w:rFonts w:ascii="Times New Roman" w:eastAsia="Times New Roman" w:hAnsi="Times New Roman" w:cs="Times New Roman"/>
      <w:noProof/>
      <w:kern w:val="0"/>
      <w:sz w:val="16"/>
      <w:szCs w:val="20"/>
      <w:lang w:val="de-DE" w:eastAsia="de-DE"/>
      <w14:ligatures w14:val="none"/>
    </w:rPr>
  </w:style>
  <w:style w:type="paragraph" w:customStyle="1" w:styleId="Els-footnote">
    <w:name w:val="Els-footnote"/>
    <w:rsid w:val="00135202"/>
    <w:pPr>
      <w:keepLines/>
      <w:widowControl w:val="0"/>
      <w:spacing w:after="0" w:line="200" w:lineRule="exact"/>
      <w:ind w:left="120" w:hanging="120"/>
    </w:pPr>
    <w:rPr>
      <w:rFonts w:ascii="Times New Roman" w:eastAsia="Times New Roman" w:hAnsi="Times New Roman" w:cs="Times New Roman"/>
      <w:kern w:val="0"/>
      <w:sz w:val="16"/>
      <w:szCs w:val="20"/>
      <w:lang w:val="en-US" w:eastAsia="de-DE"/>
      <w14:ligatures w14:val="none"/>
    </w:rPr>
  </w:style>
  <w:style w:type="character" w:styleId="Funotenzeichen">
    <w:name w:val="footnote reference"/>
    <w:semiHidden/>
    <w:rsid w:val="00135202"/>
    <w:rPr>
      <w:vertAlign w:val="superscript"/>
    </w:rPr>
  </w:style>
  <w:style w:type="paragraph" w:styleId="Kopfzeile">
    <w:name w:val="header"/>
    <w:link w:val="KopfzeileZchn"/>
    <w:rsid w:val="000F6109"/>
    <w:pPr>
      <w:tabs>
        <w:tab w:val="center" w:pos="5040"/>
        <w:tab w:val="right" w:pos="10080"/>
      </w:tabs>
      <w:spacing w:after="0" w:line="200" w:lineRule="atLeast"/>
    </w:pPr>
    <w:rPr>
      <w:rFonts w:ascii="Times New Roman" w:eastAsia="Times New Roman" w:hAnsi="Times New Roman" w:cs="Times New Roman"/>
      <w:noProof/>
      <w:kern w:val="0"/>
      <w:sz w:val="16"/>
      <w:szCs w:val="20"/>
      <w:lang w:val="de-DE" w:eastAsia="de-DE"/>
      <w14:ligatures w14:val="none"/>
    </w:rPr>
  </w:style>
  <w:style w:type="character" w:customStyle="1" w:styleId="KopfzeileZchn">
    <w:name w:val="Kopfzeile Zchn"/>
    <w:basedOn w:val="Absatz-Standardschriftart"/>
    <w:link w:val="Kopfzeile"/>
    <w:rsid w:val="000F6109"/>
    <w:rPr>
      <w:rFonts w:ascii="Times New Roman" w:eastAsia="Times New Roman" w:hAnsi="Times New Roman" w:cs="Times New Roman"/>
      <w:noProof/>
      <w:kern w:val="0"/>
      <w:sz w:val="16"/>
      <w:szCs w:val="20"/>
      <w:lang w:val="de-DE" w:eastAsia="de-DE"/>
      <w14:ligatures w14:val="none"/>
    </w:rPr>
  </w:style>
  <w:style w:type="character" w:styleId="Seitenzahl">
    <w:name w:val="page number"/>
    <w:basedOn w:val="Absatz-Standardschriftart"/>
    <w:rsid w:val="000F6109"/>
  </w:style>
  <w:style w:type="paragraph" w:customStyle="1" w:styleId="Els-Abstract-text">
    <w:name w:val="Els-Abstract-text"/>
    <w:rsid w:val="000F6109"/>
    <w:pPr>
      <w:spacing w:after="220" w:line="220" w:lineRule="exact"/>
      <w:jc w:val="both"/>
    </w:pPr>
    <w:rPr>
      <w:rFonts w:ascii="Times New Roman" w:eastAsia="Times New Roman" w:hAnsi="Times New Roman" w:cs="Times New Roman"/>
      <w:kern w:val="0"/>
      <w:sz w:val="18"/>
      <w:szCs w:val="20"/>
      <w:lang w:val="en-US" w:eastAsia="de-DE"/>
      <w14:ligatures w14:val="none"/>
    </w:rPr>
  </w:style>
  <w:style w:type="paragraph" w:customStyle="1" w:styleId="Els-2ndorder-head">
    <w:name w:val="Els-2ndorder-head"/>
    <w:next w:val="Standard"/>
    <w:rsid w:val="000F6109"/>
    <w:pPr>
      <w:keepNext/>
      <w:numPr>
        <w:ilvl w:val="1"/>
        <w:numId w:val="2"/>
      </w:numPr>
      <w:suppressAutoHyphens/>
      <w:spacing w:before="240" w:after="240" w:line="240" w:lineRule="exact"/>
    </w:pPr>
    <w:rPr>
      <w:rFonts w:ascii="Times New Roman" w:eastAsia="Times New Roman" w:hAnsi="Times New Roman" w:cs="Times New Roman"/>
      <w:i/>
      <w:kern w:val="0"/>
      <w:sz w:val="20"/>
      <w:szCs w:val="20"/>
      <w:lang w:val="en-US" w:eastAsia="de-DE"/>
      <w14:ligatures w14:val="none"/>
    </w:rPr>
  </w:style>
  <w:style w:type="paragraph" w:customStyle="1" w:styleId="Els-3rdorder-head">
    <w:name w:val="Els-3rdorder-head"/>
    <w:next w:val="Standard"/>
    <w:rsid w:val="000F6109"/>
    <w:pPr>
      <w:keepNext/>
      <w:numPr>
        <w:ilvl w:val="2"/>
        <w:numId w:val="2"/>
      </w:numPr>
      <w:suppressAutoHyphens/>
      <w:spacing w:before="240" w:after="0" w:line="240" w:lineRule="exact"/>
    </w:pPr>
    <w:rPr>
      <w:rFonts w:ascii="Times New Roman" w:eastAsia="Times New Roman" w:hAnsi="Times New Roman" w:cs="Times New Roman"/>
      <w:i/>
      <w:kern w:val="0"/>
      <w:sz w:val="20"/>
      <w:szCs w:val="20"/>
      <w:lang w:val="en-US" w:eastAsia="de-DE"/>
      <w14:ligatures w14:val="none"/>
    </w:rPr>
  </w:style>
  <w:style w:type="paragraph" w:customStyle="1" w:styleId="Els-4thorder-head">
    <w:name w:val="Els-4thorder-head"/>
    <w:next w:val="Standard"/>
    <w:rsid w:val="000F6109"/>
    <w:pPr>
      <w:keepNext/>
      <w:numPr>
        <w:ilvl w:val="3"/>
        <w:numId w:val="2"/>
      </w:numPr>
      <w:suppressAutoHyphens/>
      <w:spacing w:before="240" w:after="0" w:line="240" w:lineRule="exact"/>
      <w:jc w:val="both"/>
    </w:pPr>
    <w:rPr>
      <w:rFonts w:ascii="Times New Roman" w:eastAsia="Times New Roman" w:hAnsi="Times New Roman" w:cs="Times New Roman"/>
      <w:i/>
      <w:kern w:val="0"/>
      <w:sz w:val="20"/>
      <w:szCs w:val="20"/>
      <w:lang w:val="en-US" w:eastAsia="de-DE"/>
      <w14:ligatures w14:val="none"/>
    </w:rPr>
  </w:style>
  <w:style w:type="paragraph" w:customStyle="1" w:styleId="Els-1storder-head">
    <w:name w:val="Els-1storder-head"/>
    <w:next w:val="Standard"/>
    <w:rsid w:val="000F6109"/>
    <w:pPr>
      <w:keepNext/>
      <w:numPr>
        <w:numId w:val="2"/>
      </w:numPr>
      <w:suppressAutoHyphens/>
      <w:spacing w:before="480" w:after="240" w:line="240" w:lineRule="exact"/>
    </w:pPr>
    <w:rPr>
      <w:rFonts w:ascii="Times New Roman" w:eastAsia="Times New Roman" w:hAnsi="Times New Roman" w:cs="Times New Roman"/>
      <w:b/>
      <w:kern w:val="0"/>
      <w:sz w:val="20"/>
      <w:szCs w:val="20"/>
      <w:lang w:val="en-US" w:eastAsia="de-DE"/>
      <w14:ligatures w14:val="none"/>
    </w:rPr>
  </w:style>
  <w:style w:type="paragraph" w:customStyle="1" w:styleId="Els-Abstract-head">
    <w:name w:val="Els-Abstract-head"/>
    <w:next w:val="Els-Abstract-text"/>
    <w:rsid w:val="000F6109"/>
    <w:pPr>
      <w:keepNext/>
      <w:pBdr>
        <w:top w:val="single" w:sz="4" w:space="10" w:color="auto"/>
      </w:pBdr>
      <w:suppressAutoHyphens/>
      <w:spacing w:after="220" w:line="220" w:lineRule="exact"/>
    </w:pPr>
    <w:rPr>
      <w:rFonts w:ascii="Times New Roman" w:eastAsia="Times New Roman" w:hAnsi="Times New Roman" w:cs="Times New Roman"/>
      <w:b/>
      <w:kern w:val="0"/>
      <w:sz w:val="18"/>
      <w:szCs w:val="20"/>
      <w:lang w:val="en-US" w:eastAsia="de-DE"/>
      <w14:ligatures w14:val="none"/>
    </w:rPr>
  </w:style>
  <w:style w:type="paragraph" w:customStyle="1" w:styleId="Els-keywords">
    <w:name w:val="Els-keywords"/>
    <w:next w:val="Els-1storder-head"/>
    <w:rsid w:val="000F6109"/>
    <w:pPr>
      <w:pBdr>
        <w:bottom w:val="single" w:sz="4" w:space="10" w:color="auto"/>
      </w:pBdr>
      <w:spacing w:after="0" w:line="200" w:lineRule="exact"/>
    </w:pPr>
    <w:rPr>
      <w:rFonts w:ascii="Times New Roman" w:eastAsia="Times New Roman" w:hAnsi="Times New Roman" w:cs="Times New Roman"/>
      <w:noProof/>
      <w:kern w:val="0"/>
      <w:sz w:val="16"/>
      <w:szCs w:val="20"/>
      <w:lang w:val="de-DE" w:eastAsia="de-DE"/>
      <w14:ligatures w14:val="none"/>
    </w:rPr>
  </w:style>
  <w:style w:type="paragraph" w:styleId="Fuzeile">
    <w:name w:val="footer"/>
    <w:basedOn w:val="Standard"/>
    <w:link w:val="FuzeileZchn"/>
    <w:uiPriority w:val="99"/>
    <w:unhideWhenUsed/>
    <w:rsid w:val="009D0316"/>
    <w:pPr>
      <w:tabs>
        <w:tab w:val="center" w:pos="4536"/>
        <w:tab w:val="right" w:pos="9072"/>
      </w:tabs>
      <w:spacing w:line="240" w:lineRule="auto"/>
    </w:pPr>
  </w:style>
  <w:style w:type="character" w:customStyle="1" w:styleId="FuzeileZchn">
    <w:name w:val="Fußzeile Zchn"/>
    <w:basedOn w:val="Absatz-Standardschriftart"/>
    <w:link w:val="Fuzeile"/>
    <w:uiPriority w:val="99"/>
    <w:rsid w:val="009D0316"/>
    <w:rPr>
      <w:rFonts w:ascii="Times New Roman" w:hAnsi="Times New Roman"/>
      <w:sz w:val="20"/>
    </w:rPr>
  </w:style>
  <w:style w:type="paragraph" w:styleId="Literaturverzeichnis">
    <w:name w:val="Bibliography"/>
    <w:basedOn w:val="Standard"/>
    <w:next w:val="Standard"/>
    <w:uiPriority w:val="37"/>
    <w:unhideWhenUsed/>
    <w:rsid w:val="00330FAA"/>
    <w:pPr>
      <w:tabs>
        <w:tab w:val="left" w:pos="567"/>
      </w:tabs>
      <w:spacing w:after="60" w:line="240" w:lineRule="auto"/>
      <w:ind w:left="386" w:hanging="386"/>
      <w:jc w:val="left"/>
    </w:pPr>
  </w:style>
  <w:style w:type="character" w:styleId="Hyperlink">
    <w:name w:val="Hyperlink"/>
    <w:basedOn w:val="Absatz-Standardschriftart"/>
    <w:uiPriority w:val="99"/>
    <w:unhideWhenUsed/>
    <w:rsid w:val="00CF3D53"/>
    <w:rPr>
      <w:color w:val="467886" w:themeColor="hyperlink"/>
      <w:u w:val="single"/>
    </w:rPr>
  </w:style>
  <w:style w:type="character" w:styleId="NichtaufgelsteErwhnung">
    <w:name w:val="Unresolved Mention"/>
    <w:basedOn w:val="Absatz-Standardschriftart"/>
    <w:uiPriority w:val="99"/>
    <w:semiHidden/>
    <w:unhideWhenUsed/>
    <w:rsid w:val="00CF3D53"/>
    <w:rPr>
      <w:color w:val="605E5C"/>
      <w:shd w:val="clear" w:color="auto" w:fill="E1DFDD"/>
    </w:rPr>
  </w:style>
  <w:style w:type="table" w:styleId="Tabellenraster">
    <w:name w:val="Table Grid"/>
    <w:basedOn w:val="NormaleTabelle"/>
    <w:uiPriority w:val="39"/>
    <w:rsid w:val="004E4D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652135"/>
    <w:rPr>
      <w:sz w:val="16"/>
      <w:szCs w:val="16"/>
    </w:rPr>
  </w:style>
  <w:style w:type="paragraph" w:styleId="Kommentartext">
    <w:name w:val="annotation text"/>
    <w:basedOn w:val="Standard"/>
    <w:link w:val="KommentartextZchn"/>
    <w:uiPriority w:val="99"/>
    <w:unhideWhenUsed/>
    <w:rsid w:val="00652135"/>
    <w:pPr>
      <w:spacing w:line="240" w:lineRule="auto"/>
    </w:pPr>
    <w:rPr>
      <w:szCs w:val="20"/>
    </w:rPr>
  </w:style>
  <w:style w:type="character" w:customStyle="1" w:styleId="KommentartextZchn">
    <w:name w:val="Kommentartext Zchn"/>
    <w:basedOn w:val="Absatz-Standardschriftart"/>
    <w:link w:val="Kommentartext"/>
    <w:uiPriority w:val="99"/>
    <w:rsid w:val="00652135"/>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652135"/>
    <w:rPr>
      <w:b/>
      <w:bCs/>
    </w:rPr>
  </w:style>
  <w:style w:type="character" w:customStyle="1" w:styleId="KommentarthemaZchn">
    <w:name w:val="Kommentarthema Zchn"/>
    <w:basedOn w:val="KommentartextZchn"/>
    <w:link w:val="Kommentarthema"/>
    <w:uiPriority w:val="99"/>
    <w:semiHidden/>
    <w:rsid w:val="00652135"/>
    <w:rPr>
      <w:rFonts w:ascii="Times New Roman" w:hAnsi="Times New Roman"/>
      <w:b/>
      <w:bCs/>
      <w:sz w:val="20"/>
      <w:szCs w:val="20"/>
    </w:rPr>
  </w:style>
  <w:style w:type="paragraph" w:styleId="Beschriftung">
    <w:name w:val="caption"/>
    <w:basedOn w:val="Standard"/>
    <w:next w:val="Standard"/>
    <w:uiPriority w:val="35"/>
    <w:unhideWhenUsed/>
    <w:qFormat/>
    <w:rsid w:val="00E9536B"/>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260200"/>
    <w:rPr>
      <w:color w:val="96607D" w:themeColor="followedHyperlink"/>
      <w:u w:val="single"/>
    </w:rPr>
  </w:style>
  <w:style w:type="paragraph" w:customStyle="1" w:styleId="Figure">
    <w:name w:val="Figure"/>
    <w:basedOn w:val="Standard"/>
    <w:link w:val="FigureZchn"/>
    <w:qFormat/>
    <w:rsid w:val="003D4834"/>
    <w:pPr>
      <w:keepNext/>
      <w:spacing w:before="240" w:after="60"/>
      <w:jc w:val="center"/>
    </w:pPr>
    <w:rPr>
      <w:noProof/>
      <w:lang w:val="en-US" w:eastAsia="de-DE"/>
    </w:rPr>
  </w:style>
  <w:style w:type="character" w:customStyle="1" w:styleId="FigureZchn">
    <w:name w:val="Figure Zchn"/>
    <w:basedOn w:val="Absatz-Standardschriftart"/>
    <w:link w:val="Figure"/>
    <w:rsid w:val="003D4834"/>
    <w:rPr>
      <w:rFonts w:ascii="Times New Roman" w:hAnsi="Times New Roman"/>
      <w:noProof/>
      <w:sz w:val="20"/>
      <w:lang w:val="en-US" w:eastAsia="de-DE"/>
    </w:rPr>
  </w:style>
  <w:style w:type="paragraph" w:customStyle="1" w:styleId="ListenabsatzPaper">
    <w:name w:val="Listenabsatz Paper"/>
    <w:basedOn w:val="Listenabsatz"/>
    <w:qFormat/>
    <w:rsid w:val="00A7770B"/>
    <w:pPr>
      <w:numPr>
        <w:numId w:val="12"/>
      </w:numPr>
      <w:ind w:left="284" w:hanging="228"/>
    </w:pPr>
    <w:rPr>
      <w:lang w:val="en-US" w:eastAsia="de-DE"/>
    </w:rPr>
  </w:style>
  <w:style w:type="paragraph" w:styleId="KeinLeerraum">
    <w:name w:val="No Spacing"/>
    <w:uiPriority w:val="1"/>
    <w:qFormat/>
    <w:rsid w:val="00B438B8"/>
    <w:pPr>
      <w:spacing w:after="0" w:line="240" w:lineRule="auto"/>
      <w:ind w:firstLine="284"/>
      <w:jc w:val="both"/>
    </w:pPr>
    <w:rPr>
      <w:rFonts w:ascii="Times New Roman" w:hAnsi="Times New Roman"/>
      <w:sz w:val="20"/>
    </w:rPr>
  </w:style>
  <w:style w:type="paragraph" w:customStyle="1" w:styleId="AppendixLiteratureReviewTable">
    <w:name w:val="Appendix Literature Review Table"/>
    <w:basedOn w:val="Standard"/>
    <w:link w:val="AppendixLiteratureReviewTableZchn"/>
    <w:qFormat/>
    <w:rsid w:val="00541BB6"/>
    <w:pPr>
      <w:spacing w:after="40" w:line="240" w:lineRule="auto"/>
      <w:ind w:left="-57" w:firstLine="0"/>
      <w:jc w:val="left"/>
    </w:pPr>
    <w:rPr>
      <w:sz w:val="8"/>
      <w:szCs w:val="8"/>
      <w:lang w:val="en-US" w:eastAsia="de-LI"/>
    </w:rPr>
  </w:style>
  <w:style w:type="character" w:customStyle="1" w:styleId="AppendixLiteratureReviewTableZchn">
    <w:name w:val="Appendix Literature Review Table Zchn"/>
    <w:basedOn w:val="Absatz-Standardschriftart"/>
    <w:link w:val="AppendixLiteratureReviewTable"/>
    <w:rsid w:val="00541BB6"/>
    <w:rPr>
      <w:rFonts w:ascii="Times New Roman" w:hAnsi="Times New Roman"/>
      <w:sz w:val="8"/>
      <w:szCs w:val="8"/>
      <w:lang w:val="en-US" w:eastAsia="de-L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24731">
      <w:bodyDiv w:val="1"/>
      <w:marLeft w:val="0"/>
      <w:marRight w:val="0"/>
      <w:marTop w:val="0"/>
      <w:marBottom w:val="0"/>
      <w:divBdr>
        <w:top w:val="none" w:sz="0" w:space="0" w:color="auto"/>
        <w:left w:val="none" w:sz="0" w:space="0" w:color="auto"/>
        <w:bottom w:val="none" w:sz="0" w:space="0" w:color="auto"/>
        <w:right w:val="none" w:sz="0" w:space="0" w:color="auto"/>
      </w:divBdr>
    </w:div>
    <w:div w:id="151912608">
      <w:bodyDiv w:val="1"/>
      <w:marLeft w:val="0"/>
      <w:marRight w:val="0"/>
      <w:marTop w:val="0"/>
      <w:marBottom w:val="0"/>
      <w:divBdr>
        <w:top w:val="none" w:sz="0" w:space="0" w:color="auto"/>
        <w:left w:val="none" w:sz="0" w:space="0" w:color="auto"/>
        <w:bottom w:val="none" w:sz="0" w:space="0" w:color="auto"/>
        <w:right w:val="none" w:sz="0" w:space="0" w:color="auto"/>
      </w:divBdr>
      <w:divsChild>
        <w:div w:id="1579171698">
          <w:marLeft w:val="0"/>
          <w:marRight w:val="0"/>
          <w:marTop w:val="0"/>
          <w:marBottom w:val="0"/>
          <w:divBdr>
            <w:top w:val="none" w:sz="0" w:space="0" w:color="auto"/>
            <w:left w:val="none" w:sz="0" w:space="0" w:color="auto"/>
            <w:bottom w:val="none" w:sz="0" w:space="0" w:color="auto"/>
            <w:right w:val="none" w:sz="0" w:space="0" w:color="auto"/>
          </w:divBdr>
          <w:divsChild>
            <w:div w:id="478305119">
              <w:marLeft w:val="0"/>
              <w:marRight w:val="0"/>
              <w:marTop w:val="0"/>
              <w:marBottom w:val="0"/>
              <w:divBdr>
                <w:top w:val="none" w:sz="0" w:space="0" w:color="auto"/>
                <w:left w:val="none" w:sz="0" w:space="0" w:color="auto"/>
                <w:bottom w:val="none" w:sz="0" w:space="0" w:color="auto"/>
                <w:right w:val="none" w:sz="0" w:space="0" w:color="auto"/>
              </w:divBdr>
              <w:divsChild>
                <w:div w:id="837773253">
                  <w:marLeft w:val="0"/>
                  <w:marRight w:val="0"/>
                  <w:marTop w:val="0"/>
                  <w:marBottom w:val="0"/>
                  <w:divBdr>
                    <w:top w:val="none" w:sz="0" w:space="0" w:color="auto"/>
                    <w:left w:val="none" w:sz="0" w:space="0" w:color="auto"/>
                    <w:bottom w:val="none" w:sz="0" w:space="0" w:color="auto"/>
                    <w:right w:val="none" w:sz="0" w:space="0" w:color="auto"/>
                  </w:divBdr>
                  <w:divsChild>
                    <w:div w:id="170710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068788">
      <w:bodyDiv w:val="1"/>
      <w:marLeft w:val="0"/>
      <w:marRight w:val="0"/>
      <w:marTop w:val="0"/>
      <w:marBottom w:val="0"/>
      <w:divBdr>
        <w:top w:val="none" w:sz="0" w:space="0" w:color="auto"/>
        <w:left w:val="none" w:sz="0" w:space="0" w:color="auto"/>
        <w:bottom w:val="none" w:sz="0" w:space="0" w:color="auto"/>
        <w:right w:val="none" w:sz="0" w:space="0" w:color="auto"/>
      </w:divBdr>
    </w:div>
    <w:div w:id="509174534">
      <w:bodyDiv w:val="1"/>
      <w:marLeft w:val="0"/>
      <w:marRight w:val="0"/>
      <w:marTop w:val="0"/>
      <w:marBottom w:val="0"/>
      <w:divBdr>
        <w:top w:val="none" w:sz="0" w:space="0" w:color="auto"/>
        <w:left w:val="none" w:sz="0" w:space="0" w:color="auto"/>
        <w:bottom w:val="none" w:sz="0" w:space="0" w:color="auto"/>
        <w:right w:val="none" w:sz="0" w:space="0" w:color="auto"/>
      </w:divBdr>
    </w:div>
    <w:div w:id="526254853">
      <w:bodyDiv w:val="1"/>
      <w:marLeft w:val="0"/>
      <w:marRight w:val="0"/>
      <w:marTop w:val="0"/>
      <w:marBottom w:val="0"/>
      <w:divBdr>
        <w:top w:val="none" w:sz="0" w:space="0" w:color="auto"/>
        <w:left w:val="none" w:sz="0" w:space="0" w:color="auto"/>
        <w:bottom w:val="none" w:sz="0" w:space="0" w:color="auto"/>
        <w:right w:val="none" w:sz="0" w:space="0" w:color="auto"/>
      </w:divBdr>
    </w:div>
    <w:div w:id="649359964">
      <w:bodyDiv w:val="1"/>
      <w:marLeft w:val="0"/>
      <w:marRight w:val="0"/>
      <w:marTop w:val="0"/>
      <w:marBottom w:val="0"/>
      <w:divBdr>
        <w:top w:val="none" w:sz="0" w:space="0" w:color="auto"/>
        <w:left w:val="none" w:sz="0" w:space="0" w:color="auto"/>
        <w:bottom w:val="none" w:sz="0" w:space="0" w:color="auto"/>
        <w:right w:val="none" w:sz="0" w:space="0" w:color="auto"/>
      </w:divBdr>
    </w:div>
    <w:div w:id="679350676">
      <w:bodyDiv w:val="1"/>
      <w:marLeft w:val="0"/>
      <w:marRight w:val="0"/>
      <w:marTop w:val="0"/>
      <w:marBottom w:val="0"/>
      <w:divBdr>
        <w:top w:val="none" w:sz="0" w:space="0" w:color="auto"/>
        <w:left w:val="none" w:sz="0" w:space="0" w:color="auto"/>
        <w:bottom w:val="none" w:sz="0" w:space="0" w:color="auto"/>
        <w:right w:val="none" w:sz="0" w:space="0" w:color="auto"/>
      </w:divBdr>
    </w:div>
    <w:div w:id="723337394">
      <w:bodyDiv w:val="1"/>
      <w:marLeft w:val="0"/>
      <w:marRight w:val="0"/>
      <w:marTop w:val="0"/>
      <w:marBottom w:val="0"/>
      <w:divBdr>
        <w:top w:val="none" w:sz="0" w:space="0" w:color="auto"/>
        <w:left w:val="none" w:sz="0" w:space="0" w:color="auto"/>
        <w:bottom w:val="none" w:sz="0" w:space="0" w:color="auto"/>
        <w:right w:val="none" w:sz="0" w:space="0" w:color="auto"/>
      </w:divBdr>
    </w:div>
    <w:div w:id="725832612">
      <w:bodyDiv w:val="1"/>
      <w:marLeft w:val="0"/>
      <w:marRight w:val="0"/>
      <w:marTop w:val="0"/>
      <w:marBottom w:val="0"/>
      <w:divBdr>
        <w:top w:val="none" w:sz="0" w:space="0" w:color="auto"/>
        <w:left w:val="none" w:sz="0" w:space="0" w:color="auto"/>
        <w:bottom w:val="none" w:sz="0" w:space="0" w:color="auto"/>
        <w:right w:val="none" w:sz="0" w:space="0" w:color="auto"/>
      </w:divBdr>
    </w:div>
    <w:div w:id="739639438">
      <w:bodyDiv w:val="1"/>
      <w:marLeft w:val="0"/>
      <w:marRight w:val="0"/>
      <w:marTop w:val="0"/>
      <w:marBottom w:val="0"/>
      <w:divBdr>
        <w:top w:val="none" w:sz="0" w:space="0" w:color="auto"/>
        <w:left w:val="none" w:sz="0" w:space="0" w:color="auto"/>
        <w:bottom w:val="none" w:sz="0" w:space="0" w:color="auto"/>
        <w:right w:val="none" w:sz="0" w:space="0" w:color="auto"/>
      </w:divBdr>
    </w:div>
    <w:div w:id="754975323">
      <w:bodyDiv w:val="1"/>
      <w:marLeft w:val="0"/>
      <w:marRight w:val="0"/>
      <w:marTop w:val="0"/>
      <w:marBottom w:val="0"/>
      <w:divBdr>
        <w:top w:val="none" w:sz="0" w:space="0" w:color="auto"/>
        <w:left w:val="none" w:sz="0" w:space="0" w:color="auto"/>
        <w:bottom w:val="none" w:sz="0" w:space="0" w:color="auto"/>
        <w:right w:val="none" w:sz="0" w:space="0" w:color="auto"/>
      </w:divBdr>
    </w:div>
    <w:div w:id="765658276">
      <w:bodyDiv w:val="1"/>
      <w:marLeft w:val="0"/>
      <w:marRight w:val="0"/>
      <w:marTop w:val="0"/>
      <w:marBottom w:val="0"/>
      <w:divBdr>
        <w:top w:val="none" w:sz="0" w:space="0" w:color="auto"/>
        <w:left w:val="none" w:sz="0" w:space="0" w:color="auto"/>
        <w:bottom w:val="none" w:sz="0" w:space="0" w:color="auto"/>
        <w:right w:val="none" w:sz="0" w:space="0" w:color="auto"/>
      </w:divBdr>
    </w:div>
    <w:div w:id="824512173">
      <w:bodyDiv w:val="1"/>
      <w:marLeft w:val="0"/>
      <w:marRight w:val="0"/>
      <w:marTop w:val="0"/>
      <w:marBottom w:val="0"/>
      <w:divBdr>
        <w:top w:val="none" w:sz="0" w:space="0" w:color="auto"/>
        <w:left w:val="none" w:sz="0" w:space="0" w:color="auto"/>
        <w:bottom w:val="none" w:sz="0" w:space="0" w:color="auto"/>
        <w:right w:val="none" w:sz="0" w:space="0" w:color="auto"/>
      </w:divBdr>
    </w:div>
    <w:div w:id="950010245">
      <w:bodyDiv w:val="1"/>
      <w:marLeft w:val="0"/>
      <w:marRight w:val="0"/>
      <w:marTop w:val="0"/>
      <w:marBottom w:val="0"/>
      <w:divBdr>
        <w:top w:val="none" w:sz="0" w:space="0" w:color="auto"/>
        <w:left w:val="none" w:sz="0" w:space="0" w:color="auto"/>
        <w:bottom w:val="none" w:sz="0" w:space="0" w:color="auto"/>
        <w:right w:val="none" w:sz="0" w:space="0" w:color="auto"/>
      </w:divBdr>
    </w:div>
    <w:div w:id="960259349">
      <w:bodyDiv w:val="1"/>
      <w:marLeft w:val="0"/>
      <w:marRight w:val="0"/>
      <w:marTop w:val="0"/>
      <w:marBottom w:val="0"/>
      <w:divBdr>
        <w:top w:val="none" w:sz="0" w:space="0" w:color="auto"/>
        <w:left w:val="none" w:sz="0" w:space="0" w:color="auto"/>
        <w:bottom w:val="none" w:sz="0" w:space="0" w:color="auto"/>
        <w:right w:val="none" w:sz="0" w:space="0" w:color="auto"/>
      </w:divBdr>
    </w:div>
    <w:div w:id="1102147867">
      <w:bodyDiv w:val="1"/>
      <w:marLeft w:val="0"/>
      <w:marRight w:val="0"/>
      <w:marTop w:val="0"/>
      <w:marBottom w:val="0"/>
      <w:divBdr>
        <w:top w:val="none" w:sz="0" w:space="0" w:color="auto"/>
        <w:left w:val="none" w:sz="0" w:space="0" w:color="auto"/>
        <w:bottom w:val="none" w:sz="0" w:space="0" w:color="auto"/>
        <w:right w:val="none" w:sz="0" w:space="0" w:color="auto"/>
      </w:divBdr>
    </w:div>
    <w:div w:id="1103068069">
      <w:bodyDiv w:val="1"/>
      <w:marLeft w:val="0"/>
      <w:marRight w:val="0"/>
      <w:marTop w:val="0"/>
      <w:marBottom w:val="0"/>
      <w:divBdr>
        <w:top w:val="none" w:sz="0" w:space="0" w:color="auto"/>
        <w:left w:val="none" w:sz="0" w:space="0" w:color="auto"/>
        <w:bottom w:val="none" w:sz="0" w:space="0" w:color="auto"/>
        <w:right w:val="none" w:sz="0" w:space="0" w:color="auto"/>
      </w:divBdr>
    </w:div>
    <w:div w:id="1203397582">
      <w:bodyDiv w:val="1"/>
      <w:marLeft w:val="0"/>
      <w:marRight w:val="0"/>
      <w:marTop w:val="0"/>
      <w:marBottom w:val="0"/>
      <w:divBdr>
        <w:top w:val="none" w:sz="0" w:space="0" w:color="auto"/>
        <w:left w:val="none" w:sz="0" w:space="0" w:color="auto"/>
        <w:bottom w:val="none" w:sz="0" w:space="0" w:color="auto"/>
        <w:right w:val="none" w:sz="0" w:space="0" w:color="auto"/>
      </w:divBdr>
    </w:div>
    <w:div w:id="1324161025">
      <w:bodyDiv w:val="1"/>
      <w:marLeft w:val="0"/>
      <w:marRight w:val="0"/>
      <w:marTop w:val="0"/>
      <w:marBottom w:val="0"/>
      <w:divBdr>
        <w:top w:val="none" w:sz="0" w:space="0" w:color="auto"/>
        <w:left w:val="none" w:sz="0" w:space="0" w:color="auto"/>
        <w:bottom w:val="none" w:sz="0" w:space="0" w:color="auto"/>
        <w:right w:val="none" w:sz="0" w:space="0" w:color="auto"/>
      </w:divBdr>
      <w:divsChild>
        <w:div w:id="2051607581">
          <w:marLeft w:val="0"/>
          <w:marRight w:val="0"/>
          <w:marTop w:val="0"/>
          <w:marBottom w:val="0"/>
          <w:divBdr>
            <w:top w:val="none" w:sz="0" w:space="0" w:color="auto"/>
            <w:left w:val="none" w:sz="0" w:space="0" w:color="auto"/>
            <w:bottom w:val="none" w:sz="0" w:space="0" w:color="auto"/>
            <w:right w:val="none" w:sz="0" w:space="0" w:color="auto"/>
          </w:divBdr>
          <w:divsChild>
            <w:div w:id="489979712">
              <w:marLeft w:val="0"/>
              <w:marRight w:val="0"/>
              <w:marTop w:val="0"/>
              <w:marBottom w:val="0"/>
              <w:divBdr>
                <w:top w:val="none" w:sz="0" w:space="0" w:color="auto"/>
                <w:left w:val="none" w:sz="0" w:space="0" w:color="auto"/>
                <w:bottom w:val="none" w:sz="0" w:space="0" w:color="auto"/>
                <w:right w:val="none" w:sz="0" w:space="0" w:color="auto"/>
              </w:divBdr>
              <w:divsChild>
                <w:div w:id="1605042410">
                  <w:marLeft w:val="0"/>
                  <w:marRight w:val="0"/>
                  <w:marTop w:val="0"/>
                  <w:marBottom w:val="0"/>
                  <w:divBdr>
                    <w:top w:val="none" w:sz="0" w:space="0" w:color="auto"/>
                    <w:left w:val="none" w:sz="0" w:space="0" w:color="auto"/>
                    <w:bottom w:val="none" w:sz="0" w:space="0" w:color="auto"/>
                    <w:right w:val="none" w:sz="0" w:space="0" w:color="auto"/>
                  </w:divBdr>
                  <w:divsChild>
                    <w:div w:id="192586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965361">
      <w:bodyDiv w:val="1"/>
      <w:marLeft w:val="0"/>
      <w:marRight w:val="0"/>
      <w:marTop w:val="0"/>
      <w:marBottom w:val="0"/>
      <w:divBdr>
        <w:top w:val="none" w:sz="0" w:space="0" w:color="auto"/>
        <w:left w:val="none" w:sz="0" w:space="0" w:color="auto"/>
        <w:bottom w:val="none" w:sz="0" w:space="0" w:color="auto"/>
        <w:right w:val="none" w:sz="0" w:space="0" w:color="auto"/>
      </w:divBdr>
    </w:div>
    <w:div w:id="1361130365">
      <w:bodyDiv w:val="1"/>
      <w:marLeft w:val="0"/>
      <w:marRight w:val="0"/>
      <w:marTop w:val="0"/>
      <w:marBottom w:val="0"/>
      <w:divBdr>
        <w:top w:val="none" w:sz="0" w:space="0" w:color="auto"/>
        <w:left w:val="none" w:sz="0" w:space="0" w:color="auto"/>
        <w:bottom w:val="none" w:sz="0" w:space="0" w:color="auto"/>
        <w:right w:val="none" w:sz="0" w:space="0" w:color="auto"/>
      </w:divBdr>
    </w:div>
    <w:div w:id="1414619840">
      <w:bodyDiv w:val="1"/>
      <w:marLeft w:val="0"/>
      <w:marRight w:val="0"/>
      <w:marTop w:val="0"/>
      <w:marBottom w:val="0"/>
      <w:divBdr>
        <w:top w:val="none" w:sz="0" w:space="0" w:color="auto"/>
        <w:left w:val="none" w:sz="0" w:space="0" w:color="auto"/>
        <w:bottom w:val="none" w:sz="0" w:space="0" w:color="auto"/>
        <w:right w:val="none" w:sz="0" w:space="0" w:color="auto"/>
      </w:divBdr>
    </w:div>
    <w:div w:id="1537424673">
      <w:bodyDiv w:val="1"/>
      <w:marLeft w:val="0"/>
      <w:marRight w:val="0"/>
      <w:marTop w:val="0"/>
      <w:marBottom w:val="0"/>
      <w:divBdr>
        <w:top w:val="none" w:sz="0" w:space="0" w:color="auto"/>
        <w:left w:val="none" w:sz="0" w:space="0" w:color="auto"/>
        <w:bottom w:val="none" w:sz="0" w:space="0" w:color="auto"/>
        <w:right w:val="none" w:sz="0" w:space="0" w:color="auto"/>
      </w:divBdr>
    </w:div>
    <w:div w:id="1547599303">
      <w:bodyDiv w:val="1"/>
      <w:marLeft w:val="0"/>
      <w:marRight w:val="0"/>
      <w:marTop w:val="0"/>
      <w:marBottom w:val="0"/>
      <w:divBdr>
        <w:top w:val="none" w:sz="0" w:space="0" w:color="auto"/>
        <w:left w:val="none" w:sz="0" w:space="0" w:color="auto"/>
        <w:bottom w:val="none" w:sz="0" w:space="0" w:color="auto"/>
        <w:right w:val="none" w:sz="0" w:space="0" w:color="auto"/>
      </w:divBdr>
    </w:div>
    <w:div w:id="1623614402">
      <w:bodyDiv w:val="1"/>
      <w:marLeft w:val="0"/>
      <w:marRight w:val="0"/>
      <w:marTop w:val="0"/>
      <w:marBottom w:val="0"/>
      <w:divBdr>
        <w:top w:val="none" w:sz="0" w:space="0" w:color="auto"/>
        <w:left w:val="none" w:sz="0" w:space="0" w:color="auto"/>
        <w:bottom w:val="none" w:sz="0" w:space="0" w:color="auto"/>
        <w:right w:val="none" w:sz="0" w:space="0" w:color="auto"/>
      </w:divBdr>
    </w:div>
    <w:div w:id="1674532575">
      <w:bodyDiv w:val="1"/>
      <w:marLeft w:val="0"/>
      <w:marRight w:val="0"/>
      <w:marTop w:val="0"/>
      <w:marBottom w:val="0"/>
      <w:divBdr>
        <w:top w:val="none" w:sz="0" w:space="0" w:color="auto"/>
        <w:left w:val="none" w:sz="0" w:space="0" w:color="auto"/>
        <w:bottom w:val="none" w:sz="0" w:space="0" w:color="auto"/>
        <w:right w:val="none" w:sz="0" w:space="0" w:color="auto"/>
      </w:divBdr>
    </w:div>
    <w:div w:id="1677154057">
      <w:bodyDiv w:val="1"/>
      <w:marLeft w:val="0"/>
      <w:marRight w:val="0"/>
      <w:marTop w:val="0"/>
      <w:marBottom w:val="0"/>
      <w:divBdr>
        <w:top w:val="none" w:sz="0" w:space="0" w:color="auto"/>
        <w:left w:val="none" w:sz="0" w:space="0" w:color="auto"/>
        <w:bottom w:val="none" w:sz="0" w:space="0" w:color="auto"/>
        <w:right w:val="none" w:sz="0" w:space="0" w:color="auto"/>
      </w:divBdr>
    </w:div>
    <w:div w:id="1735817258">
      <w:bodyDiv w:val="1"/>
      <w:marLeft w:val="0"/>
      <w:marRight w:val="0"/>
      <w:marTop w:val="0"/>
      <w:marBottom w:val="0"/>
      <w:divBdr>
        <w:top w:val="none" w:sz="0" w:space="0" w:color="auto"/>
        <w:left w:val="none" w:sz="0" w:space="0" w:color="auto"/>
        <w:bottom w:val="none" w:sz="0" w:space="0" w:color="auto"/>
        <w:right w:val="none" w:sz="0" w:space="0" w:color="auto"/>
      </w:divBdr>
    </w:div>
    <w:div w:id="1927574674">
      <w:bodyDiv w:val="1"/>
      <w:marLeft w:val="0"/>
      <w:marRight w:val="0"/>
      <w:marTop w:val="0"/>
      <w:marBottom w:val="0"/>
      <w:divBdr>
        <w:top w:val="none" w:sz="0" w:space="0" w:color="auto"/>
        <w:left w:val="none" w:sz="0" w:space="0" w:color="auto"/>
        <w:bottom w:val="none" w:sz="0" w:space="0" w:color="auto"/>
        <w:right w:val="none" w:sz="0" w:space="0" w:color="auto"/>
      </w:divBdr>
    </w:div>
    <w:div w:id="1963727092">
      <w:bodyDiv w:val="1"/>
      <w:marLeft w:val="0"/>
      <w:marRight w:val="0"/>
      <w:marTop w:val="0"/>
      <w:marBottom w:val="0"/>
      <w:divBdr>
        <w:top w:val="none" w:sz="0" w:space="0" w:color="auto"/>
        <w:left w:val="none" w:sz="0" w:space="0" w:color="auto"/>
        <w:bottom w:val="none" w:sz="0" w:space="0" w:color="auto"/>
        <w:right w:val="none" w:sz="0" w:space="0" w:color="auto"/>
      </w:divBdr>
    </w:div>
    <w:div w:id="1988433185">
      <w:bodyDiv w:val="1"/>
      <w:marLeft w:val="0"/>
      <w:marRight w:val="0"/>
      <w:marTop w:val="0"/>
      <w:marBottom w:val="0"/>
      <w:divBdr>
        <w:top w:val="none" w:sz="0" w:space="0" w:color="auto"/>
        <w:left w:val="none" w:sz="0" w:space="0" w:color="auto"/>
        <w:bottom w:val="none" w:sz="0" w:space="0" w:color="auto"/>
        <w:right w:val="none" w:sz="0" w:space="0" w:color="auto"/>
      </w:divBdr>
    </w:div>
    <w:div w:id="1997295608">
      <w:bodyDiv w:val="1"/>
      <w:marLeft w:val="0"/>
      <w:marRight w:val="0"/>
      <w:marTop w:val="0"/>
      <w:marBottom w:val="0"/>
      <w:divBdr>
        <w:top w:val="none" w:sz="0" w:space="0" w:color="auto"/>
        <w:left w:val="none" w:sz="0" w:space="0" w:color="auto"/>
        <w:bottom w:val="none" w:sz="0" w:space="0" w:color="auto"/>
        <w:right w:val="none" w:sz="0" w:space="0" w:color="auto"/>
      </w:divBdr>
    </w:div>
    <w:div w:id="2000621229">
      <w:bodyDiv w:val="1"/>
      <w:marLeft w:val="0"/>
      <w:marRight w:val="0"/>
      <w:marTop w:val="0"/>
      <w:marBottom w:val="0"/>
      <w:divBdr>
        <w:top w:val="none" w:sz="0" w:space="0" w:color="auto"/>
        <w:left w:val="none" w:sz="0" w:space="0" w:color="auto"/>
        <w:bottom w:val="none" w:sz="0" w:space="0" w:color="auto"/>
        <w:right w:val="none" w:sz="0" w:space="0" w:color="auto"/>
      </w:divBdr>
    </w:div>
    <w:div w:id="2012096713">
      <w:bodyDiv w:val="1"/>
      <w:marLeft w:val="0"/>
      <w:marRight w:val="0"/>
      <w:marTop w:val="0"/>
      <w:marBottom w:val="0"/>
      <w:divBdr>
        <w:top w:val="none" w:sz="0" w:space="0" w:color="auto"/>
        <w:left w:val="none" w:sz="0" w:space="0" w:color="auto"/>
        <w:bottom w:val="none" w:sz="0" w:space="0" w:color="auto"/>
        <w:right w:val="none" w:sz="0" w:space="0" w:color="auto"/>
      </w:divBdr>
    </w:div>
    <w:div w:id="2069064437">
      <w:bodyDiv w:val="1"/>
      <w:marLeft w:val="0"/>
      <w:marRight w:val="0"/>
      <w:marTop w:val="0"/>
      <w:marBottom w:val="0"/>
      <w:divBdr>
        <w:top w:val="none" w:sz="0" w:space="0" w:color="auto"/>
        <w:left w:val="none" w:sz="0" w:space="0" w:color="auto"/>
        <w:bottom w:val="none" w:sz="0" w:space="0" w:color="auto"/>
        <w:right w:val="none" w:sz="0" w:space="0" w:color="auto"/>
      </w:divBdr>
    </w:div>
    <w:div w:id="2093308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B5B66-DC0B-4DFB-B73B-7B705B0BA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3918</Words>
  <Characters>150690</Characters>
  <Application>Microsoft Office Word</Application>
  <DocSecurity>0</DocSecurity>
  <Lines>1255</Lines>
  <Paragraphs>348</Paragraphs>
  <ScaleCrop>false</ScaleCrop>
  <Company/>
  <LinksUpToDate>false</LinksUpToDate>
  <CharactersWithSpaces>174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 Kranz</dc:creator>
  <cp:keywords/>
  <dc:description/>
  <cp:lastModifiedBy>Kranz, ValentinMaria</cp:lastModifiedBy>
  <cp:revision>1004</cp:revision>
  <dcterms:created xsi:type="dcterms:W3CDTF">2024-11-04T10:40:00Z</dcterms:created>
  <dcterms:modified xsi:type="dcterms:W3CDTF">2025-01-16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nWdTEaM"/&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